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ABD930" w14:textId="457E669A" w:rsidR="00B91915" w:rsidRPr="00296BA5" w:rsidRDefault="00E23B9B" w:rsidP="00B91915">
      <w:pPr>
        <w:pStyle w:val="Subtitle"/>
        <w:rPr>
          <w:rFonts w:ascii="Times New Roman" w:hAnsi="Times New Roman"/>
          <w:sz w:val="44"/>
          <w:szCs w:val="44"/>
        </w:rPr>
      </w:pPr>
      <w:bookmarkStart w:id="0" w:name="_Toc391905487"/>
      <w:bookmarkStart w:id="1" w:name="_Toc391905550"/>
      <w:bookmarkStart w:id="2" w:name="_Toc391979955"/>
      <w:bookmarkStart w:id="3" w:name="_Toc391981636"/>
      <w:bookmarkStart w:id="4" w:name="_Toc392022118"/>
      <w:bookmarkStart w:id="5" w:name="_Toc409624000"/>
      <w:bookmarkStart w:id="6" w:name="_Toc88471850"/>
      <w:r>
        <w:rPr>
          <w:rFonts w:ascii="Times New Roman" w:hAnsi="Times New Roman"/>
          <w:sz w:val="44"/>
          <w:szCs w:val="44"/>
        </w:rPr>
        <w:t>Fake News Detection System</w:t>
      </w:r>
    </w:p>
    <w:p w14:paraId="3DB7F4E2" w14:textId="77777777" w:rsidR="00B91915" w:rsidRPr="00296BA5" w:rsidRDefault="00B91915" w:rsidP="00B91915">
      <w:pPr>
        <w:pStyle w:val="Subtitle"/>
        <w:rPr>
          <w:rFonts w:ascii="Times New Roman" w:hAnsi="Times New Roman"/>
          <w:sz w:val="32"/>
          <w:szCs w:val="28"/>
        </w:rPr>
      </w:pPr>
      <w:bookmarkStart w:id="7" w:name="_Toc405966417"/>
      <w:bookmarkStart w:id="8" w:name="_Toc405966735"/>
      <w:bookmarkStart w:id="9" w:name="_Toc405970751"/>
      <w:bookmarkStart w:id="10" w:name="_Toc405981074"/>
      <w:bookmarkStart w:id="11" w:name="_Toc406667156"/>
      <w:bookmarkStart w:id="12" w:name="_Toc406669461"/>
      <w:bookmarkStart w:id="13" w:name="_Toc406679928"/>
      <w:bookmarkStart w:id="14" w:name="_Toc407708575"/>
      <w:bookmarkStart w:id="15" w:name="_Toc409425736"/>
      <w:bookmarkStart w:id="16" w:name="_Toc409609609"/>
      <w:bookmarkStart w:id="17" w:name="_Toc87862510"/>
      <w:r w:rsidRPr="00296BA5">
        <w:rPr>
          <w:rFonts w:ascii="Times New Roman" w:hAnsi="Times New Roman"/>
          <w:sz w:val="32"/>
          <w:szCs w:val="28"/>
        </w:rPr>
        <w:t>Final Year Project</w:t>
      </w:r>
      <w:bookmarkEnd w:id="7"/>
      <w:bookmarkEnd w:id="8"/>
      <w:bookmarkEnd w:id="9"/>
      <w:bookmarkEnd w:id="10"/>
      <w:bookmarkEnd w:id="11"/>
      <w:bookmarkEnd w:id="12"/>
      <w:bookmarkEnd w:id="13"/>
      <w:bookmarkEnd w:id="14"/>
      <w:bookmarkEnd w:id="15"/>
      <w:bookmarkEnd w:id="16"/>
      <w:bookmarkEnd w:id="17"/>
      <w:r w:rsidRPr="00296BA5">
        <w:rPr>
          <w:rFonts w:ascii="Times New Roman" w:hAnsi="Times New Roman"/>
          <w:sz w:val="32"/>
          <w:szCs w:val="28"/>
        </w:rPr>
        <w:t xml:space="preserve"> </w:t>
      </w:r>
      <w:bookmarkEnd w:id="0"/>
      <w:bookmarkEnd w:id="1"/>
      <w:bookmarkEnd w:id="2"/>
      <w:bookmarkEnd w:id="3"/>
      <w:bookmarkEnd w:id="4"/>
    </w:p>
    <w:p w14:paraId="553A51E6" w14:textId="572C6A51" w:rsidR="00B91915" w:rsidRPr="00296BA5" w:rsidRDefault="00B91915" w:rsidP="00B91915">
      <w:pPr>
        <w:pStyle w:val="Subtitle"/>
        <w:rPr>
          <w:rFonts w:ascii="Times New Roman" w:hAnsi="Times New Roman"/>
          <w:caps/>
          <w:sz w:val="32"/>
          <w:szCs w:val="28"/>
        </w:rPr>
      </w:pPr>
      <w:bookmarkStart w:id="18" w:name="_Toc391905488"/>
      <w:bookmarkStart w:id="19" w:name="_Toc391905551"/>
      <w:bookmarkStart w:id="20" w:name="_Toc391979956"/>
      <w:bookmarkStart w:id="21" w:name="_Toc391981637"/>
      <w:bookmarkStart w:id="22" w:name="_Toc392022119"/>
      <w:bookmarkStart w:id="23" w:name="_Toc405966418"/>
      <w:bookmarkStart w:id="24" w:name="_Toc405966736"/>
      <w:bookmarkStart w:id="25" w:name="_Toc405970752"/>
      <w:bookmarkStart w:id="26" w:name="_Toc405981075"/>
      <w:bookmarkStart w:id="27" w:name="_Toc406667157"/>
      <w:bookmarkStart w:id="28" w:name="_Toc406669462"/>
      <w:bookmarkStart w:id="29" w:name="_Toc406679929"/>
      <w:bookmarkStart w:id="30" w:name="_Toc407708576"/>
      <w:bookmarkStart w:id="31" w:name="_Toc409425737"/>
      <w:bookmarkStart w:id="32" w:name="_Toc409609610"/>
      <w:bookmarkStart w:id="33" w:name="_Toc87862511"/>
      <w:r w:rsidRPr="002B2B36">
        <w:rPr>
          <w:rFonts w:ascii="Times New Roman" w:hAnsi="Times New Roman"/>
          <w:caps/>
          <w:sz w:val="32"/>
          <w:szCs w:val="28"/>
        </w:rPr>
        <w:t>2019-</w:t>
      </w:r>
      <w:proofErr w:type="gramStart"/>
      <w:r w:rsidRPr="002B2B36">
        <w:rPr>
          <w:rFonts w:ascii="Times New Roman" w:hAnsi="Times New Roman"/>
          <w:caps/>
          <w:sz w:val="32"/>
          <w:szCs w:val="28"/>
        </w:rPr>
        <w:t>202</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00E23B9B">
        <w:rPr>
          <w:rFonts w:ascii="Times New Roman" w:hAnsi="Times New Roman"/>
          <w:caps/>
          <w:sz w:val="32"/>
          <w:szCs w:val="28"/>
        </w:rPr>
        <w:t>3</w:t>
      </w:r>
      <w:r>
        <w:rPr>
          <w:rFonts w:ascii="Times New Roman" w:hAnsi="Times New Roman"/>
          <w:caps/>
          <w:sz w:val="32"/>
          <w:szCs w:val="28"/>
        </w:rPr>
        <w:t xml:space="preserve"> </w:t>
      </w:r>
      <w:r w:rsidRPr="00296BA5">
        <w:rPr>
          <w:rFonts w:ascii="Times New Roman" w:hAnsi="Times New Roman"/>
          <w:sz w:val="32"/>
          <w:szCs w:val="28"/>
        </w:rPr>
        <w:t xml:space="preserve"> </w:t>
      </w:r>
      <w:bookmarkEnd w:id="33"/>
      <w:r>
        <w:rPr>
          <w:rFonts w:ascii="Times New Roman" w:hAnsi="Times New Roman"/>
          <w:sz w:val="32"/>
          <w:szCs w:val="28"/>
        </w:rPr>
        <w:t>[</w:t>
      </w:r>
      <w:proofErr w:type="gramEnd"/>
      <w:r>
        <w:rPr>
          <w:rFonts w:ascii="Times New Roman" w:hAnsi="Times New Roman"/>
          <w:sz w:val="32"/>
          <w:szCs w:val="28"/>
        </w:rPr>
        <w:t>Font size 16, bold, times new roman]</w:t>
      </w:r>
    </w:p>
    <w:p w14:paraId="3964CF8E" w14:textId="77777777" w:rsidR="00B91915" w:rsidRPr="00296BA5" w:rsidRDefault="00B91915" w:rsidP="00B91915">
      <w:pPr>
        <w:autoSpaceDE w:val="0"/>
        <w:autoSpaceDN w:val="0"/>
        <w:adjustRightInd w:val="0"/>
        <w:rPr>
          <w:color w:val="000000"/>
          <w:sz w:val="28"/>
          <w:szCs w:val="28"/>
        </w:rPr>
      </w:pPr>
    </w:p>
    <w:p w14:paraId="6B7B3CBF" w14:textId="77777777" w:rsidR="00B91915" w:rsidRPr="00296BA5" w:rsidRDefault="00B91915" w:rsidP="00B91915">
      <w:pPr>
        <w:autoSpaceDE w:val="0"/>
        <w:autoSpaceDN w:val="0"/>
        <w:adjustRightInd w:val="0"/>
        <w:jc w:val="center"/>
        <w:rPr>
          <w:color w:val="000000"/>
          <w:sz w:val="32"/>
          <w:szCs w:val="32"/>
        </w:rPr>
      </w:pPr>
      <w:r w:rsidRPr="00296BA5">
        <w:rPr>
          <w:color w:val="000000"/>
          <w:sz w:val="32"/>
          <w:szCs w:val="32"/>
        </w:rPr>
        <w:t>A project submitted in partial fulfillment of the degree of</w:t>
      </w:r>
    </w:p>
    <w:p w14:paraId="71D65422" w14:textId="77777777" w:rsidR="00B91915" w:rsidRPr="00C048A3" w:rsidRDefault="00B91915" w:rsidP="00B91915">
      <w:pPr>
        <w:pStyle w:val="Author"/>
        <w:rPr>
          <w:rFonts w:ascii="Times New Roman" w:hAnsi="Times New Roman"/>
          <w:sz w:val="32"/>
          <w:szCs w:val="28"/>
        </w:rPr>
      </w:pPr>
      <w:bookmarkStart w:id="34" w:name="_Toc391981638"/>
      <w:bookmarkStart w:id="35" w:name="_Toc392022120"/>
      <w:bookmarkStart w:id="36" w:name="_Toc405966419"/>
      <w:bookmarkStart w:id="37" w:name="_Toc405966737"/>
      <w:bookmarkStart w:id="38" w:name="_Toc405970753"/>
      <w:bookmarkStart w:id="39" w:name="_Toc405981076"/>
      <w:bookmarkStart w:id="40" w:name="_Toc406667158"/>
      <w:bookmarkStart w:id="41" w:name="_Toc406669463"/>
      <w:bookmarkStart w:id="42" w:name="_Toc406679930"/>
      <w:bookmarkStart w:id="43" w:name="_Toc407708577"/>
      <w:bookmarkStart w:id="44" w:name="_Toc409425738"/>
      <w:bookmarkStart w:id="45" w:name="_Toc409609611"/>
      <w:bookmarkStart w:id="46" w:name="_Toc87862512"/>
      <w:r w:rsidRPr="00296BA5">
        <w:rPr>
          <w:rFonts w:ascii="Times New Roman" w:eastAsia="Calibri" w:hAnsi="Times New Roman"/>
          <w:b w:val="0"/>
          <w:bCs w:val="0"/>
          <w:color w:val="000000"/>
          <w:sz w:val="32"/>
          <w:szCs w:val="32"/>
          <w:lang w:val="en-US"/>
        </w:rPr>
        <w:t xml:space="preserve">BS in </w:t>
      </w:r>
      <w:bookmarkEnd w:id="34"/>
      <w:bookmarkEnd w:id="35"/>
      <w:bookmarkEnd w:id="36"/>
      <w:bookmarkEnd w:id="37"/>
      <w:bookmarkEnd w:id="38"/>
      <w:bookmarkEnd w:id="39"/>
      <w:bookmarkEnd w:id="40"/>
      <w:bookmarkEnd w:id="41"/>
      <w:bookmarkEnd w:id="42"/>
      <w:bookmarkEnd w:id="43"/>
      <w:bookmarkEnd w:id="44"/>
      <w:bookmarkEnd w:id="45"/>
      <w:r w:rsidRPr="00296BA5">
        <w:rPr>
          <w:rFonts w:ascii="Times New Roman" w:eastAsia="Calibri" w:hAnsi="Times New Roman"/>
          <w:b w:val="0"/>
          <w:bCs w:val="0"/>
          <w:color w:val="000000"/>
          <w:sz w:val="32"/>
          <w:szCs w:val="32"/>
          <w:lang w:val="en-US"/>
        </w:rPr>
        <w:t>Computer Science</w:t>
      </w:r>
      <w:bookmarkEnd w:id="46"/>
    </w:p>
    <w:p w14:paraId="46669A28" w14:textId="77777777" w:rsidR="00B91915" w:rsidRPr="00296BA5" w:rsidRDefault="00B91915" w:rsidP="00B91915">
      <w:pPr>
        <w:pStyle w:val="Dept"/>
        <w:rPr>
          <w:sz w:val="24"/>
          <w:szCs w:val="28"/>
        </w:rPr>
      </w:pPr>
    </w:p>
    <w:p w14:paraId="6934C978" w14:textId="77777777" w:rsidR="00B91915" w:rsidRPr="00C048A3" w:rsidRDefault="00B91915" w:rsidP="00B91915">
      <w:pPr>
        <w:pStyle w:val="Dept"/>
        <w:rPr>
          <w:sz w:val="24"/>
          <w:szCs w:val="28"/>
        </w:rPr>
      </w:pP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rsidR="004D3EDA">
        <w:fldChar w:fldCharType="begin"/>
      </w:r>
      <w:r w:rsidR="004D3EDA">
        <w:instrText xml:space="preserve"> INCLUDEPICTURE  "https://www.result.pk/_images/articles/images/2020-01/7118_1_97146.png" \* MERGEFORMATINET </w:instrText>
      </w:r>
      <w:r w:rsidR="004D3EDA">
        <w:fldChar w:fldCharType="separate"/>
      </w:r>
      <w:r w:rsidR="00E23B9B">
        <w:fldChar w:fldCharType="begin"/>
      </w:r>
      <w:r w:rsidR="00E23B9B">
        <w:instrText xml:space="preserve"> INCLUDEPICTURE  "https://www.result.pk/_images/articles/images/2020-01/7118_1_97146.png" \* MERGEFORMATINET </w:instrText>
      </w:r>
      <w:r w:rsidR="00E23B9B">
        <w:fldChar w:fldCharType="separate"/>
      </w:r>
      <w:r w:rsidR="00E23B9B">
        <w:pict w14:anchorId="5CBC9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ir University BBA BA MBA MS Admission 2020 Result.pk" style="width:211.2pt;height:159pt">
            <v:imagedata r:id="rId8" r:href="rId9"/>
          </v:shape>
        </w:pict>
      </w:r>
      <w:r w:rsidR="00E23B9B">
        <w:fldChar w:fldCharType="end"/>
      </w:r>
      <w:r w:rsidR="004D3EDA">
        <w:fldChar w:fldCharType="end"/>
      </w:r>
      <w:r>
        <w:fldChar w:fldCharType="end"/>
      </w:r>
      <w:r>
        <w:fldChar w:fldCharType="end"/>
      </w:r>
      <w:r>
        <w:fldChar w:fldCharType="end"/>
      </w:r>
      <w:r>
        <w:fldChar w:fldCharType="end"/>
      </w:r>
      <w:r>
        <w:fldChar w:fldCharType="end"/>
      </w:r>
    </w:p>
    <w:p w14:paraId="2921F1BD" w14:textId="77777777" w:rsidR="00B91915" w:rsidRPr="00296BA5" w:rsidRDefault="00B91915" w:rsidP="00B91915">
      <w:pPr>
        <w:pStyle w:val="Dept"/>
        <w:jc w:val="left"/>
        <w:rPr>
          <w:sz w:val="40"/>
          <w:szCs w:val="28"/>
        </w:rPr>
      </w:pPr>
    </w:p>
    <w:p w14:paraId="16439DC7" w14:textId="77777777" w:rsidR="00B91915" w:rsidRPr="00296BA5" w:rsidRDefault="00B91915" w:rsidP="00B91915">
      <w:pPr>
        <w:pStyle w:val="Dept"/>
        <w:spacing w:line="360" w:lineRule="auto"/>
        <w:rPr>
          <w:sz w:val="40"/>
          <w:szCs w:val="28"/>
        </w:rPr>
      </w:pPr>
      <w:r w:rsidRPr="00296BA5">
        <w:rPr>
          <w:sz w:val="40"/>
          <w:szCs w:val="28"/>
        </w:rPr>
        <w:t>Department of Computer Science</w:t>
      </w:r>
    </w:p>
    <w:p w14:paraId="3B08A506" w14:textId="77777777" w:rsidR="00B91915" w:rsidRPr="00296BA5" w:rsidRDefault="00B91915" w:rsidP="00B91915">
      <w:pPr>
        <w:pStyle w:val="Dept"/>
        <w:spacing w:line="360" w:lineRule="auto"/>
        <w:rPr>
          <w:sz w:val="40"/>
          <w:szCs w:val="28"/>
        </w:rPr>
      </w:pPr>
      <w:r w:rsidRPr="00296BA5">
        <w:rPr>
          <w:sz w:val="40"/>
          <w:szCs w:val="28"/>
        </w:rPr>
        <w:t>Faculty of Compu</w:t>
      </w:r>
      <w:r>
        <w:rPr>
          <w:sz w:val="40"/>
          <w:szCs w:val="28"/>
        </w:rPr>
        <w:t xml:space="preserve">ting </w:t>
      </w:r>
      <w:r w:rsidRPr="00296BA5">
        <w:rPr>
          <w:sz w:val="40"/>
          <w:szCs w:val="28"/>
        </w:rPr>
        <w:t>&amp; Artificial Intelligence (FCAI)</w:t>
      </w:r>
    </w:p>
    <w:p w14:paraId="55AFA6D4" w14:textId="77777777" w:rsidR="00B91915" w:rsidRPr="00296BA5" w:rsidRDefault="00B91915" w:rsidP="00B91915">
      <w:pPr>
        <w:pStyle w:val="Dept"/>
        <w:spacing w:line="360" w:lineRule="auto"/>
        <w:rPr>
          <w:sz w:val="40"/>
          <w:szCs w:val="28"/>
        </w:rPr>
      </w:pPr>
      <w:r w:rsidRPr="00296BA5">
        <w:rPr>
          <w:sz w:val="40"/>
          <w:szCs w:val="28"/>
        </w:rPr>
        <w:t>Air University, Islamabad</w:t>
      </w:r>
    </w:p>
    <w:p w14:paraId="224A015C" w14:textId="315B8F3A" w:rsidR="008F082E" w:rsidRPr="00296BA5" w:rsidRDefault="008F082E" w:rsidP="008F082E">
      <w:pPr>
        <w:spacing w:after="0" w:line="240" w:lineRule="auto"/>
        <w:ind w:firstLine="0"/>
        <w:rPr>
          <w:rFonts w:eastAsia="Calibri"/>
          <w:sz w:val="36"/>
          <w:szCs w:val="36"/>
        </w:rPr>
      </w:pPr>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8"/>
        <w:gridCol w:w="1821"/>
        <w:gridCol w:w="761"/>
        <w:gridCol w:w="756"/>
        <w:gridCol w:w="3121"/>
        <w:gridCol w:w="1316"/>
      </w:tblGrid>
      <w:tr w:rsidR="00B91915" w:rsidRPr="002E0CB9" w14:paraId="5AAA6C98" w14:textId="77777777" w:rsidTr="008F082E">
        <w:trPr>
          <w:trHeight w:val="654"/>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68C9F9AB" w14:textId="77777777" w:rsidR="00B91915" w:rsidRPr="002E0CB9" w:rsidRDefault="00B91915" w:rsidP="008F082E">
            <w:pPr>
              <w:spacing w:after="120"/>
              <w:ind w:firstLine="0"/>
              <w:jc w:val="left"/>
              <w:rPr>
                <w:lang w:val="en-GB" w:eastAsia="en-GB"/>
              </w:rPr>
            </w:pPr>
            <w:r w:rsidRPr="002E0CB9">
              <w:rPr>
                <w:lang w:val="en-GB" w:eastAsia="en-GB"/>
              </w:rPr>
              <w:t>Type (Nature of projec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277BFD20" w14:textId="622F00C8" w:rsidR="00B91915" w:rsidRPr="00851345" w:rsidRDefault="00B91915" w:rsidP="008F082E">
            <w:pPr>
              <w:spacing w:after="120"/>
              <w:ind w:firstLine="0"/>
              <w:rPr>
                <w:lang w:val="en-GB" w:eastAsia="en-GB"/>
              </w:rPr>
            </w:pPr>
            <w:r w:rsidRPr="00851345">
              <w:rPr>
                <w:lang w:val="en-GB" w:eastAsia="en-GB"/>
              </w:rPr>
              <w:t>[</w:t>
            </w:r>
            <w:r w:rsidR="00CF2757">
              <w:rPr>
                <w:lang w:val="en-GB" w:eastAsia="en-GB"/>
              </w:rPr>
              <w:t xml:space="preserve">  </w:t>
            </w:r>
            <w:r w:rsidRPr="00851345">
              <w:rPr>
                <w:lang w:val="en-GB" w:eastAsia="en-GB"/>
              </w:rPr>
              <w:t xml:space="preserve">] Development </w:t>
            </w:r>
            <w:r w:rsidRPr="00851345">
              <w:rPr>
                <w:lang w:val="en-GB" w:eastAsia="en-GB"/>
              </w:rPr>
              <w:tab/>
            </w:r>
            <w:r w:rsidRPr="00851345">
              <w:rPr>
                <w:lang w:val="en-GB" w:eastAsia="en-GB"/>
              </w:rPr>
              <w:tab/>
              <w:t xml:space="preserve">[ </w:t>
            </w:r>
            <w:r w:rsidR="00CF2757" w:rsidRPr="00851345">
              <w:rPr>
                <w:lang w:val="en-GB" w:eastAsia="en-GB"/>
              </w:rPr>
              <w:sym w:font="Wingdings" w:char="F0FC"/>
            </w:r>
            <w:r w:rsidRPr="00851345">
              <w:rPr>
                <w:lang w:val="en-GB" w:eastAsia="en-GB"/>
              </w:rPr>
              <w:t xml:space="preserve"> ] Research</w:t>
            </w:r>
          </w:p>
        </w:tc>
      </w:tr>
      <w:tr w:rsidR="00B91915" w:rsidRPr="002E0CB9" w14:paraId="43483C10" w14:textId="77777777" w:rsidTr="008F082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5714F75B" w14:textId="77777777" w:rsidR="00B91915" w:rsidRPr="002E0CB9" w:rsidRDefault="00B91915" w:rsidP="008F082E">
            <w:pPr>
              <w:spacing w:after="120"/>
              <w:ind w:firstLine="0"/>
              <w:jc w:val="left"/>
              <w:rPr>
                <w:lang w:val="en-GB" w:eastAsia="en-GB"/>
              </w:rPr>
            </w:pPr>
            <w:r w:rsidRPr="002E0CB9">
              <w:rPr>
                <w:lang w:val="en-GB" w:eastAsia="en-GB"/>
              </w:rPr>
              <w:t>Area of specializati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A624CBA" w14:textId="0B0354D2" w:rsidR="00B91915" w:rsidRDefault="00B91915" w:rsidP="008F082E">
            <w:pPr>
              <w:spacing w:after="120"/>
              <w:ind w:firstLine="0"/>
              <w:rPr>
                <w:lang w:val="en-GB" w:eastAsia="en-GB"/>
              </w:rPr>
            </w:pPr>
            <w:r w:rsidRPr="00851345">
              <w:rPr>
                <w:lang w:val="en-GB" w:eastAsia="en-GB"/>
              </w:rPr>
              <w:t>[</w:t>
            </w:r>
            <w:r w:rsidR="00CF2757">
              <w:rPr>
                <w:lang w:val="en-GB" w:eastAsia="en-GB"/>
              </w:rPr>
              <w:t xml:space="preserve">  </w:t>
            </w:r>
            <w:r w:rsidRPr="00851345">
              <w:rPr>
                <w:lang w:val="en-GB" w:eastAsia="en-GB"/>
              </w:rPr>
              <w:t xml:space="preserve">] WebApp </w:t>
            </w:r>
            <w:r>
              <w:rPr>
                <w:lang w:val="en-GB" w:eastAsia="en-GB"/>
              </w:rPr>
              <w:tab/>
            </w:r>
            <w:r w:rsidR="00CF2757">
              <w:rPr>
                <w:lang w:val="en-GB" w:eastAsia="en-GB"/>
              </w:rPr>
              <w:t xml:space="preserve">            </w:t>
            </w:r>
            <w:r w:rsidRPr="00851345">
              <w:rPr>
                <w:lang w:val="en-GB" w:eastAsia="en-GB"/>
              </w:rPr>
              <w:t>[  ] Mobile App</w:t>
            </w:r>
          </w:p>
          <w:p w14:paraId="08266047" w14:textId="527D3E3E" w:rsidR="00B91915" w:rsidRPr="00851345" w:rsidRDefault="00B91915" w:rsidP="008F082E">
            <w:pPr>
              <w:spacing w:after="120"/>
              <w:ind w:firstLine="0"/>
              <w:rPr>
                <w:lang w:val="en-GB" w:eastAsia="en-GB"/>
              </w:rPr>
            </w:pPr>
            <w:r w:rsidRPr="00851345">
              <w:rPr>
                <w:lang w:val="en-GB" w:eastAsia="en-GB"/>
              </w:rPr>
              <w:t xml:space="preserve">[ </w:t>
            </w:r>
            <w:r w:rsidR="00CF2757" w:rsidRPr="00851345">
              <w:rPr>
                <w:lang w:val="en-GB" w:eastAsia="en-GB"/>
              </w:rPr>
              <w:sym w:font="Wingdings" w:char="F0FC"/>
            </w:r>
            <w:r w:rsidRPr="00851345">
              <w:rPr>
                <w:lang w:val="en-GB" w:eastAsia="en-GB"/>
              </w:rPr>
              <w:t xml:space="preserve"> ] AI based </w:t>
            </w:r>
            <w:r>
              <w:rPr>
                <w:lang w:val="en-GB" w:eastAsia="en-GB"/>
              </w:rPr>
              <w:t xml:space="preserve">   </w:t>
            </w:r>
            <w:r>
              <w:rPr>
                <w:lang w:val="en-GB" w:eastAsia="en-GB"/>
              </w:rPr>
              <w:tab/>
            </w:r>
            <w:r w:rsidRPr="00851345">
              <w:rPr>
                <w:lang w:val="en-GB" w:eastAsia="en-GB"/>
              </w:rPr>
              <w:t>[  ] Embedded System</w:t>
            </w:r>
          </w:p>
        </w:tc>
      </w:tr>
      <w:tr w:rsidR="00B91915" w:rsidRPr="002E0CB9" w14:paraId="2EB744ED" w14:textId="77777777" w:rsidTr="008F082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45351B76" w14:textId="77777777" w:rsidR="00B91915" w:rsidRPr="002E0CB9" w:rsidRDefault="00B91915" w:rsidP="008F082E">
            <w:pPr>
              <w:spacing w:after="120"/>
              <w:ind w:firstLine="0"/>
              <w:jc w:val="left"/>
              <w:rPr>
                <w:highlight w:val="yellow"/>
                <w:lang w:val="en-GB" w:eastAsia="en-GB"/>
              </w:rPr>
            </w:pPr>
            <w:r w:rsidRPr="002E0CB9">
              <w:rPr>
                <w:highlight w:val="yellow"/>
                <w:lang w:val="en-GB" w:eastAsia="en-GB"/>
              </w:rPr>
              <w:t>FYP ID</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216B5C0E" w14:textId="77777777" w:rsidR="00B91915" w:rsidRPr="002E0CB9" w:rsidRDefault="00B91915" w:rsidP="008F082E">
            <w:pPr>
              <w:spacing w:after="120"/>
              <w:jc w:val="center"/>
              <w:rPr>
                <w:lang w:val="en-GB" w:eastAsia="en-GB"/>
              </w:rPr>
            </w:pPr>
          </w:p>
        </w:tc>
      </w:tr>
      <w:tr w:rsidR="00B91915" w:rsidRPr="002E0CB9" w14:paraId="5F4485E5" w14:textId="77777777" w:rsidTr="008F082E">
        <w:trPr>
          <w:trHeight w:val="784"/>
        </w:trPr>
        <w:tc>
          <w:tcPr>
            <w:tcW w:w="0" w:type="auto"/>
            <w:gridSpan w:val="6"/>
            <w:tcBorders>
              <w:top w:val="single" w:sz="4" w:space="0" w:color="auto"/>
              <w:left w:val="single" w:sz="4" w:space="0" w:color="auto"/>
              <w:bottom w:val="single" w:sz="4" w:space="0" w:color="auto"/>
              <w:right w:val="single" w:sz="4" w:space="0" w:color="auto"/>
            </w:tcBorders>
            <w:vAlign w:val="center"/>
            <w:hideMark/>
          </w:tcPr>
          <w:p w14:paraId="47DC08A5" w14:textId="77777777" w:rsidR="00B91915" w:rsidRPr="002E0CB9" w:rsidRDefault="00B91915" w:rsidP="008F082E">
            <w:pPr>
              <w:spacing w:after="120"/>
              <w:ind w:firstLine="0"/>
              <w:jc w:val="center"/>
              <w:rPr>
                <w:b/>
                <w:lang w:val="en-GB" w:eastAsia="en-GB"/>
              </w:rPr>
            </w:pPr>
            <w:r w:rsidRPr="002E0CB9">
              <w:rPr>
                <w:b/>
                <w:lang w:val="en-GB" w:eastAsia="en-GB"/>
              </w:rPr>
              <w:t>Project Group Members</w:t>
            </w:r>
          </w:p>
        </w:tc>
      </w:tr>
      <w:tr w:rsidR="00E23B9B" w:rsidRPr="002E0CB9" w14:paraId="34EEF3A1" w14:textId="77777777" w:rsidTr="008F082E">
        <w:trPr>
          <w:trHeight w:val="784"/>
        </w:trPr>
        <w:tc>
          <w:tcPr>
            <w:tcW w:w="738" w:type="dxa"/>
            <w:tcBorders>
              <w:top w:val="single" w:sz="4" w:space="0" w:color="auto"/>
              <w:left w:val="single" w:sz="4" w:space="0" w:color="auto"/>
              <w:bottom w:val="single" w:sz="4" w:space="0" w:color="auto"/>
              <w:right w:val="single" w:sz="4" w:space="0" w:color="auto"/>
            </w:tcBorders>
            <w:vAlign w:val="center"/>
            <w:hideMark/>
          </w:tcPr>
          <w:p w14:paraId="62D187DE" w14:textId="77777777" w:rsidR="00B91915" w:rsidRPr="002E0CB9" w:rsidRDefault="00B91915" w:rsidP="008F082E">
            <w:pPr>
              <w:spacing w:after="120"/>
              <w:ind w:firstLine="0"/>
              <w:jc w:val="center"/>
              <w:rPr>
                <w:lang w:val="en-GB" w:eastAsia="en-GB"/>
              </w:rPr>
            </w:pPr>
            <w:r w:rsidRPr="002E0CB9">
              <w:rPr>
                <w:lang w:val="en-GB" w:eastAsia="en-GB"/>
              </w:rPr>
              <w:t>Sr.#</w:t>
            </w:r>
          </w:p>
        </w:tc>
        <w:tc>
          <w:tcPr>
            <w:tcW w:w="1797" w:type="dxa"/>
            <w:tcBorders>
              <w:top w:val="single" w:sz="4" w:space="0" w:color="auto"/>
              <w:left w:val="single" w:sz="4" w:space="0" w:color="auto"/>
              <w:bottom w:val="single" w:sz="4" w:space="0" w:color="auto"/>
              <w:right w:val="single" w:sz="4" w:space="0" w:color="auto"/>
            </w:tcBorders>
            <w:vAlign w:val="center"/>
            <w:hideMark/>
          </w:tcPr>
          <w:p w14:paraId="1B563C26" w14:textId="77777777" w:rsidR="00B91915" w:rsidRPr="002E0CB9" w:rsidRDefault="00B91915" w:rsidP="008F082E">
            <w:pPr>
              <w:spacing w:after="120"/>
              <w:ind w:firstLine="0"/>
              <w:jc w:val="center"/>
              <w:rPr>
                <w:lang w:val="en-GB" w:eastAsia="en-GB"/>
              </w:rPr>
            </w:pPr>
            <w:r w:rsidRPr="002E0CB9">
              <w:rPr>
                <w:lang w:val="en-GB" w:eastAsia="en-GB"/>
              </w:rPr>
              <w:t>Reg. #</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564E31E1" w14:textId="77777777" w:rsidR="00B91915" w:rsidRPr="002E0CB9" w:rsidRDefault="00B91915" w:rsidP="008F082E">
            <w:pPr>
              <w:spacing w:after="120"/>
              <w:ind w:firstLine="0"/>
              <w:jc w:val="center"/>
              <w:rPr>
                <w:lang w:val="en-GB" w:eastAsia="en-GB"/>
              </w:rPr>
            </w:pPr>
            <w:r w:rsidRPr="002E0CB9">
              <w:rPr>
                <w:lang w:val="en-GB" w:eastAsia="en-GB"/>
              </w:rPr>
              <w:t>Student Name</w:t>
            </w:r>
          </w:p>
        </w:tc>
        <w:tc>
          <w:tcPr>
            <w:tcW w:w="0" w:type="auto"/>
            <w:tcBorders>
              <w:top w:val="single" w:sz="4" w:space="0" w:color="auto"/>
              <w:left w:val="single" w:sz="4" w:space="0" w:color="auto"/>
              <w:bottom w:val="single" w:sz="4" w:space="0" w:color="auto"/>
              <w:right w:val="single" w:sz="4" w:space="0" w:color="auto"/>
            </w:tcBorders>
            <w:vAlign w:val="center"/>
            <w:hideMark/>
          </w:tcPr>
          <w:p w14:paraId="10DC67CC" w14:textId="77777777" w:rsidR="00B91915" w:rsidRPr="002E0CB9" w:rsidRDefault="00B91915" w:rsidP="008F082E">
            <w:pPr>
              <w:spacing w:after="120"/>
              <w:ind w:firstLine="0"/>
              <w:jc w:val="center"/>
              <w:rPr>
                <w:lang w:val="en-GB" w:eastAsia="en-GB"/>
              </w:rPr>
            </w:pPr>
            <w:r w:rsidRPr="002E0CB9">
              <w:rPr>
                <w:lang w:val="en-GB" w:eastAsia="en-GB"/>
              </w:rPr>
              <w:t>Email ID</w:t>
            </w:r>
          </w:p>
        </w:tc>
        <w:tc>
          <w:tcPr>
            <w:tcW w:w="0" w:type="auto"/>
            <w:tcBorders>
              <w:top w:val="single" w:sz="4" w:space="0" w:color="auto"/>
              <w:left w:val="single" w:sz="4" w:space="0" w:color="auto"/>
              <w:bottom w:val="single" w:sz="4" w:space="0" w:color="auto"/>
              <w:right w:val="single" w:sz="4" w:space="0" w:color="auto"/>
            </w:tcBorders>
            <w:vAlign w:val="center"/>
            <w:hideMark/>
          </w:tcPr>
          <w:p w14:paraId="7286B587" w14:textId="77777777" w:rsidR="00B91915" w:rsidRPr="002E0CB9" w:rsidRDefault="00B91915" w:rsidP="008F082E">
            <w:pPr>
              <w:spacing w:after="120"/>
              <w:ind w:firstLine="0"/>
              <w:jc w:val="center"/>
              <w:rPr>
                <w:lang w:val="en-GB" w:eastAsia="en-GB"/>
              </w:rPr>
            </w:pPr>
            <w:r w:rsidRPr="002E0CB9">
              <w:rPr>
                <w:lang w:val="en-GB" w:eastAsia="en-GB"/>
              </w:rPr>
              <w:t>*Signature</w:t>
            </w:r>
          </w:p>
        </w:tc>
      </w:tr>
      <w:tr w:rsidR="00E23B9B" w:rsidRPr="002E0CB9" w14:paraId="7A8588A2" w14:textId="77777777" w:rsidTr="008F082E">
        <w:trPr>
          <w:trHeight w:val="856"/>
        </w:trPr>
        <w:tc>
          <w:tcPr>
            <w:tcW w:w="738" w:type="dxa"/>
            <w:tcBorders>
              <w:top w:val="single" w:sz="4" w:space="0" w:color="auto"/>
              <w:left w:val="single" w:sz="4" w:space="0" w:color="auto"/>
              <w:bottom w:val="single" w:sz="4" w:space="0" w:color="auto"/>
              <w:right w:val="single" w:sz="4" w:space="0" w:color="auto"/>
            </w:tcBorders>
            <w:vAlign w:val="center"/>
            <w:hideMark/>
          </w:tcPr>
          <w:p w14:paraId="4E053D6E" w14:textId="77777777" w:rsidR="00B91915" w:rsidRPr="002E0CB9" w:rsidRDefault="00B91915" w:rsidP="008F082E">
            <w:pPr>
              <w:spacing w:after="120"/>
              <w:ind w:firstLine="0"/>
              <w:jc w:val="center"/>
              <w:rPr>
                <w:lang w:val="en-GB" w:eastAsia="en-GB"/>
              </w:rPr>
            </w:pPr>
            <w:r w:rsidRPr="002E0CB9">
              <w:rPr>
                <w:lang w:val="en-GB" w:eastAsia="en-GB"/>
              </w:rPr>
              <w:t>(i)</w:t>
            </w:r>
          </w:p>
        </w:tc>
        <w:tc>
          <w:tcPr>
            <w:tcW w:w="1797" w:type="dxa"/>
            <w:tcBorders>
              <w:top w:val="single" w:sz="4" w:space="0" w:color="auto"/>
              <w:left w:val="single" w:sz="4" w:space="0" w:color="auto"/>
              <w:bottom w:val="single" w:sz="4" w:space="0" w:color="auto"/>
              <w:right w:val="single" w:sz="4" w:space="0" w:color="auto"/>
            </w:tcBorders>
            <w:vAlign w:val="center"/>
          </w:tcPr>
          <w:p w14:paraId="3A128BEA" w14:textId="4C497240" w:rsidR="00B91915" w:rsidRPr="002E0CB9" w:rsidRDefault="00E23B9B" w:rsidP="008F082E">
            <w:pPr>
              <w:spacing w:after="120"/>
              <w:jc w:val="center"/>
              <w:rPr>
                <w:lang w:val="en-GB" w:eastAsia="en-GB"/>
              </w:rPr>
            </w:pPr>
            <w:r>
              <w:rPr>
                <w:lang w:val="en-GB" w:eastAsia="en-GB"/>
              </w:rPr>
              <w:t>180978</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748E5982" w14:textId="1B0AB832" w:rsidR="00B91915" w:rsidRPr="002E0CB9" w:rsidRDefault="00E23B9B" w:rsidP="00E23B9B">
            <w:pPr>
              <w:spacing w:after="120"/>
              <w:ind w:firstLine="0"/>
              <w:rPr>
                <w:lang w:val="en-GB" w:eastAsia="en-GB"/>
              </w:rPr>
            </w:pPr>
            <w:r>
              <w:rPr>
                <w:lang w:val="en-GB" w:eastAsia="en-GB"/>
              </w:rPr>
              <w:t>Maryam Munir</w:t>
            </w:r>
          </w:p>
        </w:tc>
        <w:tc>
          <w:tcPr>
            <w:tcW w:w="0" w:type="auto"/>
            <w:tcBorders>
              <w:top w:val="single" w:sz="4" w:space="0" w:color="auto"/>
              <w:left w:val="single" w:sz="4" w:space="0" w:color="auto"/>
              <w:bottom w:val="single" w:sz="4" w:space="0" w:color="auto"/>
              <w:right w:val="single" w:sz="4" w:space="0" w:color="auto"/>
            </w:tcBorders>
            <w:vAlign w:val="center"/>
          </w:tcPr>
          <w:p w14:paraId="140CD7B3" w14:textId="636914EB" w:rsidR="00B91915" w:rsidRPr="002E0CB9" w:rsidRDefault="00E23B9B" w:rsidP="00E23B9B">
            <w:pPr>
              <w:spacing w:after="120"/>
              <w:ind w:firstLine="0"/>
              <w:rPr>
                <w:lang w:val="en-GB" w:eastAsia="en-GB"/>
              </w:rPr>
            </w:pPr>
            <w:r>
              <w:rPr>
                <w:lang w:val="en-GB" w:eastAsia="en-GB"/>
              </w:rPr>
              <w:t>180978@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4BBBB116" w14:textId="77777777" w:rsidR="00B91915" w:rsidRPr="002E0CB9" w:rsidRDefault="00B91915" w:rsidP="008F082E">
            <w:pPr>
              <w:spacing w:after="120"/>
              <w:jc w:val="center"/>
              <w:rPr>
                <w:lang w:val="en-GB" w:eastAsia="en-GB"/>
              </w:rPr>
            </w:pPr>
          </w:p>
        </w:tc>
      </w:tr>
      <w:tr w:rsidR="00E23B9B" w:rsidRPr="002E0CB9" w14:paraId="6754E390" w14:textId="77777777" w:rsidTr="008F082E">
        <w:trPr>
          <w:trHeight w:val="957"/>
        </w:trPr>
        <w:tc>
          <w:tcPr>
            <w:tcW w:w="738" w:type="dxa"/>
            <w:tcBorders>
              <w:top w:val="single" w:sz="4" w:space="0" w:color="auto"/>
              <w:left w:val="single" w:sz="4" w:space="0" w:color="auto"/>
              <w:bottom w:val="single" w:sz="4" w:space="0" w:color="auto"/>
              <w:right w:val="single" w:sz="4" w:space="0" w:color="auto"/>
            </w:tcBorders>
            <w:vAlign w:val="center"/>
            <w:hideMark/>
          </w:tcPr>
          <w:p w14:paraId="6FD7A16A" w14:textId="77777777" w:rsidR="00B91915" w:rsidRPr="002E0CB9" w:rsidRDefault="00B91915" w:rsidP="008F082E">
            <w:pPr>
              <w:spacing w:after="120"/>
              <w:ind w:firstLine="0"/>
              <w:jc w:val="center"/>
              <w:rPr>
                <w:lang w:val="en-GB" w:eastAsia="en-GB"/>
              </w:rPr>
            </w:pPr>
            <w:r w:rsidRPr="002E0CB9">
              <w:rPr>
                <w:lang w:val="en-GB" w:eastAsia="en-GB"/>
              </w:rPr>
              <w:t>(ii)</w:t>
            </w:r>
          </w:p>
        </w:tc>
        <w:tc>
          <w:tcPr>
            <w:tcW w:w="1797" w:type="dxa"/>
            <w:tcBorders>
              <w:top w:val="single" w:sz="4" w:space="0" w:color="auto"/>
              <w:left w:val="single" w:sz="4" w:space="0" w:color="auto"/>
              <w:bottom w:val="single" w:sz="4" w:space="0" w:color="auto"/>
              <w:right w:val="single" w:sz="4" w:space="0" w:color="auto"/>
            </w:tcBorders>
            <w:vAlign w:val="center"/>
          </w:tcPr>
          <w:p w14:paraId="3E58555F" w14:textId="5B630517" w:rsidR="00B91915" w:rsidRPr="002E0CB9" w:rsidRDefault="00E23B9B" w:rsidP="008F082E">
            <w:pPr>
              <w:spacing w:after="120"/>
              <w:jc w:val="center"/>
              <w:rPr>
                <w:lang w:val="en-GB" w:eastAsia="en-GB"/>
              </w:rPr>
            </w:pPr>
            <w:r>
              <w:rPr>
                <w:lang w:val="en-GB" w:eastAsia="en-GB"/>
              </w:rPr>
              <w:t>181030</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5DCFECB6" w14:textId="63A30ACB" w:rsidR="00B91915" w:rsidRPr="002E0CB9" w:rsidRDefault="00E23B9B" w:rsidP="00E23B9B">
            <w:pPr>
              <w:spacing w:after="120"/>
              <w:ind w:firstLine="0"/>
              <w:rPr>
                <w:lang w:val="en-GB" w:eastAsia="en-GB"/>
              </w:rPr>
            </w:pPr>
            <w:r>
              <w:rPr>
                <w:lang w:val="en-GB" w:eastAsia="en-GB"/>
              </w:rPr>
              <w:t>Qurat ul Ain</w:t>
            </w:r>
          </w:p>
        </w:tc>
        <w:tc>
          <w:tcPr>
            <w:tcW w:w="0" w:type="auto"/>
            <w:tcBorders>
              <w:top w:val="single" w:sz="4" w:space="0" w:color="auto"/>
              <w:left w:val="single" w:sz="4" w:space="0" w:color="auto"/>
              <w:bottom w:val="single" w:sz="4" w:space="0" w:color="auto"/>
              <w:right w:val="single" w:sz="4" w:space="0" w:color="auto"/>
            </w:tcBorders>
            <w:vAlign w:val="center"/>
          </w:tcPr>
          <w:p w14:paraId="0CB8DBBC" w14:textId="3EA7309C" w:rsidR="00B91915" w:rsidRPr="002E0CB9" w:rsidRDefault="00E23B9B" w:rsidP="00E23B9B">
            <w:pPr>
              <w:spacing w:after="120"/>
              <w:ind w:firstLine="0"/>
              <w:rPr>
                <w:lang w:val="en-GB" w:eastAsia="en-GB"/>
              </w:rPr>
            </w:pPr>
            <w:r>
              <w:rPr>
                <w:lang w:val="en-GB" w:eastAsia="en-GB"/>
              </w:rPr>
              <w:t>181030@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2AD27811" w14:textId="77777777" w:rsidR="00B91915" w:rsidRPr="002E0CB9" w:rsidRDefault="00B91915" w:rsidP="008F082E">
            <w:pPr>
              <w:spacing w:after="120"/>
              <w:jc w:val="center"/>
              <w:rPr>
                <w:lang w:val="en-GB" w:eastAsia="en-GB"/>
              </w:rPr>
            </w:pPr>
          </w:p>
        </w:tc>
      </w:tr>
      <w:tr w:rsidR="00E23B9B" w:rsidRPr="002E0CB9" w14:paraId="41FA201D" w14:textId="77777777" w:rsidTr="008F082E">
        <w:trPr>
          <w:trHeight w:val="1024"/>
        </w:trPr>
        <w:tc>
          <w:tcPr>
            <w:tcW w:w="738" w:type="dxa"/>
            <w:tcBorders>
              <w:top w:val="single" w:sz="4" w:space="0" w:color="auto"/>
              <w:left w:val="single" w:sz="4" w:space="0" w:color="auto"/>
              <w:bottom w:val="single" w:sz="4" w:space="0" w:color="auto"/>
              <w:right w:val="single" w:sz="4" w:space="0" w:color="auto"/>
            </w:tcBorders>
            <w:vAlign w:val="center"/>
            <w:hideMark/>
          </w:tcPr>
          <w:p w14:paraId="3EAAFEC7" w14:textId="77777777" w:rsidR="00B91915" w:rsidRPr="002E0CB9" w:rsidRDefault="00B91915" w:rsidP="008F082E">
            <w:pPr>
              <w:spacing w:after="120"/>
              <w:ind w:firstLine="0"/>
              <w:jc w:val="center"/>
              <w:rPr>
                <w:lang w:val="en-GB" w:eastAsia="en-GB"/>
              </w:rPr>
            </w:pPr>
            <w:r w:rsidRPr="002E0CB9">
              <w:rPr>
                <w:lang w:val="en-GB" w:eastAsia="en-GB"/>
              </w:rPr>
              <w:t>(iii)</w:t>
            </w:r>
          </w:p>
        </w:tc>
        <w:tc>
          <w:tcPr>
            <w:tcW w:w="1797" w:type="dxa"/>
            <w:tcBorders>
              <w:top w:val="single" w:sz="4" w:space="0" w:color="auto"/>
              <w:left w:val="single" w:sz="4" w:space="0" w:color="auto"/>
              <w:bottom w:val="single" w:sz="4" w:space="0" w:color="auto"/>
              <w:right w:val="single" w:sz="4" w:space="0" w:color="auto"/>
            </w:tcBorders>
            <w:vAlign w:val="center"/>
          </w:tcPr>
          <w:p w14:paraId="40FCEE9C" w14:textId="77777777" w:rsidR="00B91915" w:rsidRPr="002E0CB9" w:rsidRDefault="00B91915" w:rsidP="008F082E">
            <w:pPr>
              <w:spacing w:after="120"/>
              <w:jc w:val="center"/>
              <w:rPr>
                <w:lang w:val="en-GB" w:eastAsia="en-GB"/>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425ABA1A" w14:textId="77777777" w:rsidR="00B91915" w:rsidRPr="002E0CB9" w:rsidRDefault="00B91915" w:rsidP="008F082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2DA252B6" w14:textId="77777777" w:rsidR="00B91915" w:rsidRPr="002E0CB9" w:rsidRDefault="00B91915" w:rsidP="008F082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474BCCBC" w14:textId="77777777" w:rsidR="00B91915" w:rsidRPr="002E0CB9" w:rsidRDefault="00B91915" w:rsidP="008F082E">
            <w:pPr>
              <w:spacing w:after="120"/>
              <w:jc w:val="center"/>
              <w:rPr>
                <w:lang w:val="en-GB" w:eastAsia="en-GB"/>
              </w:rPr>
            </w:pPr>
          </w:p>
        </w:tc>
      </w:tr>
    </w:tbl>
    <w:p w14:paraId="33AECDE1" w14:textId="77777777" w:rsidR="00B91915" w:rsidRDefault="00B91915" w:rsidP="00B91915">
      <w:pPr>
        <w:keepNext/>
        <w:spacing w:before="240"/>
        <w:outlineLvl w:val="0"/>
        <w:rPr>
          <w:bCs/>
        </w:rPr>
      </w:pPr>
      <w:bookmarkStart w:id="47" w:name="_Toc405966420"/>
      <w:bookmarkStart w:id="48" w:name="_Toc405966738"/>
      <w:bookmarkStart w:id="49" w:name="_Toc405970754"/>
      <w:bookmarkStart w:id="50" w:name="_Toc405981077"/>
      <w:bookmarkStart w:id="51" w:name="_Toc406667159"/>
      <w:bookmarkStart w:id="52" w:name="_Toc406669464"/>
      <w:bookmarkStart w:id="53" w:name="_Toc406679931"/>
      <w:bookmarkStart w:id="54" w:name="_Toc407708578"/>
      <w:bookmarkStart w:id="55" w:name="_Toc409425739"/>
      <w:bookmarkStart w:id="56" w:name="_Toc409609612"/>
      <w:bookmarkStart w:id="57" w:name="_Toc87862513"/>
      <w:r w:rsidRPr="002E0CB9">
        <w:rPr>
          <w:bCs/>
        </w:rPr>
        <w:t>*The candidates confirm that the work submitted is their own and appropriate credit has been given where reference has been made to work of others</w:t>
      </w:r>
      <w:bookmarkEnd w:id="47"/>
      <w:bookmarkEnd w:id="48"/>
      <w:bookmarkEnd w:id="49"/>
      <w:bookmarkEnd w:id="50"/>
      <w:bookmarkEnd w:id="51"/>
      <w:bookmarkEnd w:id="52"/>
      <w:bookmarkEnd w:id="53"/>
      <w:bookmarkEnd w:id="54"/>
      <w:bookmarkEnd w:id="55"/>
      <w:bookmarkEnd w:id="56"/>
      <w:bookmarkEnd w:id="57"/>
    </w:p>
    <w:p w14:paraId="541D064E" w14:textId="77777777" w:rsidR="00B91915" w:rsidRDefault="00B91915" w:rsidP="00B91915"/>
    <w:p w14:paraId="7887C8CE" w14:textId="77777777" w:rsidR="00B91915" w:rsidRDefault="00B91915" w:rsidP="00B91915"/>
    <w:p w14:paraId="0C2F8B50" w14:textId="77777777" w:rsidR="00B91915" w:rsidRDefault="00B91915" w:rsidP="00B91915"/>
    <w:p w14:paraId="170034F0" w14:textId="77777777" w:rsidR="00B91915" w:rsidRDefault="00B91915" w:rsidP="00B91915"/>
    <w:p w14:paraId="7DFB897D" w14:textId="77777777" w:rsidR="00B91915" w:rsidRDefault="00B91915" w:rsidP="00B91915"/>
    <w:p w14:paraId="35D68A5B" w14:textId="77777777" w:rsidR="00B91915" w:rsidRDefault="00B91915" w:rsidP="00B91915"/>
    <w:p w14:paraId="028687F9" w14:textId="77777777" w:rsidR="00B91915" w:rsidRDefault="00B91915" w:rsidP="00B91915"/>
    <w:p w14:paraId="7E1B16CC" w14:textId="77777777" w:rsidR="00B91915" w:rsidRDefault="00B91915" w:rsidP="00B91915"/>
    <w:p w14:paraId="70468AEB" w14:textId="77777777" w:rsidR="00B91915" w:rsidRDefault="00B91915" w:rsidP="00B91915"/>
    <w:p w14:paraId="14BF84D8" w14:textId="77777777" w:rsidR="00B91915" w:rsidRPr="002E0CB9" w:rsidRDefault="00B91915" w:rsidP="008F082E">
      <w:pPr>
        <w:pStyle w:val="Heading1"/>
        <w:numPr>
          <w:ilvl w:val="0"/>
          <w:numId w:val="0"/>
        </w:numPr>
        <w:spacing w:after="240"/>
        <w:ind w:left="-432" w:right="-432"/>
        <w:jc w:val="left"/>
        <w:rPr>
          <w:sz w:val="28"/>
          <w:szCs w:val="22"/>
        </w:rPr>
      </w:pPr>
      <w:bookmarkStart w:id="58" w:name="_Toc405966421"/>
      <w:bookmarkStart w:id="59" w:name="_Toc405966739"/>
      <w:bookmarkStart w:id="60" w:name="_Toc405970755"/>
      <w:bookmarkStart w:id="61" w:name="_Toc405981078"/>
      <w:bookmarkStart w:id="62" w:name="_Toc406667160"/>
      <w:bookmarkStart w:id="63" w:name="_Toc406669465"/>
      <w:bookmarkStart w:id="64" w:name="_Toc406679932"/>
      <w:bookmarkStart w:id="65" w:name="_Toc407708579"/>
      <w:bookmarkStart w:id="66" w:name="_Toc409425740"/>
      <w:bookmarkStart w:id="67" w:name="_Toc409609613"/>
      <w:bookmarkStart w:id="68" w:name="_Toc87862514"/>
      <w:r w:rsidRPr="002E0CB9">
        <w:rPr>
          <w:sz w:val="28"/>
          <w:szCs w:val="22"/>
        </w:rPr>
        <w:t>Plagiarism Certificate</w:t>
      </w:r>
      <w:bookmarkEnd w:id="58"/>
      <w:bookmarkEnd w:id="59"/>
      <w:bookmarkEnd w:id="60"/>
      <w:bookmarkEnd w:id="61"/>
      <w:bookmarkEnd w:id="62"/>
      <w:bookmarkEnd w:id="63"/>
      <w:bookmarkEnd w:id="64"/>
      <w:bookmarkEnd w:id="65"/>
      <w:bookmarkEnd w:id="66"/>
      <w:bookmarkEnd w:id="67"/>
      <w:bookmarkEnd w:id="68"/>
    </w:p>
    <w:p w14:paraId="12580A5E" w14:textId="6A20E273" w:rsidR="00B91915" w:rsidRPr="002E0CB9" w:rsidRDefault="00B91915" w:rsidP="008F082E">
      <w:pPr>
        <w:pStyle w:val="BodyTextIndent"/>
        <w:spacing w:line="276" w:lineRule="auto"/>
        <w:ind w:left="-426" w:right="-432"/>
        <w:jc w:val="both"/>
        <w:rPr>
          <w:bCs/>
          <w:sz w:val="22"/>
          <w:szCs w:val="22"/>
        </w:rPr>
      </w:pPr>
      <w:r w:rsidRPr="002E0CB9">
        <w:rPr>
          <w:bCs/>
          <w:sz w:val="22"/>
          <w:szCs w:val="22"/>
        </w:rPr>
        <w:t xml:space="preserve">This is to certify that, I </w:t>
      </w:r>
      <w:r w:rsidR="00E23B9B">
        <w:rPr>
          <w:bCs/>
          <w:iCs/>
          <w:sz w:val="22"/>
          <w:szCs w:val="22"/>
        </w:rPr>
        <w:t xml:space="preserve">  ______Maryam </w:t>
      </w:r>
      <w:proofErr w:type="spellStart"/>
      <w:r w:rsidR="00E23B9B">
        <w:rPr>
          <w:bCs/>
          <w:iCs/>
          <w:sz w:val="22"/>
          <w:szCs w:val="22"/>
        </w:rPr>
        <w:t>Munir</w:t>
      </w:r>
      <w:proofErr w:type="spellEnd"/>
      <w:r w:rsidR="00E23B9B">
        <w:rPr>
          <w:bCs/>
          <w:iCs/>
          <w:sz w:val="22"/>
          <w:szCs w:val="22"/>
        </w:rPr>
        <w:t xml:space="preserve">_______ </w:t>
      </w:r>
      <w:r w:rsidRPr="002E0CB9">
        <w:rPr>
          <w:bCs/>
          <w:iCs/>
          <w:sz w:val="22"/>
          <w:szCs w:val="22"/>
        </w:rPr>
        <w:t>S/D of</w:t>
      </w:r>
      <w:r w:rsidRPr="002E0CB9">
        <w:rPr>
          <w:sz w:val="22"/>
          <w:szCs w:val="22"/>
        </w:rPr>
        <w:t xml:space="preserve"> </w:t>
      </w:r>
      <w:r w:rsidR="00E23B9B">
        <w:rPr>
          <w:sz w:val="22"/>
          <w:szCs w:val="22"/>
        </w:rPr>
        <w:t xml:space="preserve">_________Muhammad </w:t>
      </w:r>
      <w:proofErr w:type="spellStart"/>
      <w:r w:rsidR="00E23B9B">
        <w:rPr>
          <w:sz w:val="22"/>
          <w:szCs w:val="22"/>
        </w:rPr>
        <w:t>Munir</w:t>
      </w:r>
      <w:proofErr w:type="spellEnd"/>
      <w:r w:rsidR="00E23B9B">
        <w:rPr>
          <w:sz w:val="22"/>
          <w:szCs w:val="22"/>
        </w:rPr>
        <w:t>________</w:t>
      </w:r>
      <w:r w:rsidRPr="002E0CB9">
        <w:rPr>
          <w:sz w:val="22"/>
          <w:szCs w:val="22"/>
        </w:rPr>
        <w:t xml:space="preserve">, group leader of FYP under </w:t>
      </w:r>
      <w:r w:rsidRPr="002E0CB9">
        <w:rPr>
          <w:bCs/>
          <w:sz w:val="22"/>
          <w:szCs w:val="22"/>
        </w:rPr>
        <w:t>registration no ___</w:t>
      </w:r>
      <w:r w:rsidR="00E23B9B">
        <w:rPr>
          <w:bCs/>
          <w:sz w:val="22"/>
          <w:szCs w:val="22"/>
        </w:rPr>
        <w:t>180978</w:t>
      </w:r>
      <w:r w:rsidRPr="002E0CB9">
        <w:rPr>
          <w:bCs/>
          <w:sz w:val="22"/>
          <w:szCs w:val="22"/>
        </w:rPr>
        <w:t>___________________________</w:t>
      </w:r>
      <w:r w:rsidRPr="002E0CB9">
        <w:rPr>
          <w:sz w:val="22"/>
          <w:szCs w:val="22"/>
        </w:rPr>
        <w:t xml:space="preserve">at </w:t>
      </w:r>
      <w:r>
        <w:rPr>
          <w:bCs/>
          <w:sz w:val="22"/>
          <w:szCs w:val="22"/>
        </w:rPr>
        <w:t>Computer Sciences</w:t>
      </w:r>
      <w:r w:rsidRPr="002E0CB9">
        <w:rPr>
          <w:bCs/>
          <w:sz w:val="22"/>
          <w:szCs w:val="22"/>
        </w:rPr>
        <w:t xml:space="preserve"> Department, </w:t>
      </w:r>
      <w:r>
        <w:rPr>
          <w:bCs/>
          <w:sz w:val="22"/>
          <w:szCs w:val="22"/>
        </w:rPr>
        <w:t>Air University</w:t>
      </w:r>
      <w:r w:rsidRPr="002E0CB9">
        <w:rPr>
          <w:bCs/>
          <w:sz w:val="22"/>
          <w:szCs w:val="22"/>
        </w:rPr>
        <w:t xml:space="preserve">. I declare that my FYP report is checked by my supervisor. </w:t>
      </w:r>
    </w:p>
    <w:p w14:paraId="56927EF4" w14:textId="77777777" w:rsidR="00B91915" w:rsidRPr="002E0CB9" w:rsidRDefault="00B91915" w:rsidP="008F082E">
      <w:pPr>
        <w:tabs>
          <w:tab w:val="left" w:pos="1755"/>
        </w:tabs>
        <w:spacing w:before="240" w:after="120"/>
        <w:ind w:left="-426" w:right="-432"/>
      </w:pPr>
    </w:p>
    <w:p w14:paraId="4D1D496E" w14:textId="205E818B" w:rsidR="00B91915" w:rsidRPr="002E0CB9" w:rsidRDefault="00B91915" w:rsidP="008F082E">
      <w:pPr>
        <w:tabs>
          <w:tab w:val="left" w:pos="1755"/>
        </w:tabs>
        <w:spacing w:before="240" w:after="120"/>
        <w:ind w:left="-426" w:right="-432" w:firstLine="0"/>
      </w:pPr>
      <w:r w:rsidRPr="002E0CB9">
        <w:t>Date:</w:t>
      </w:r>
      <w:r w:rsidR="008F082E">
        <w:t xml:space="preserve">_____________ </w:t>
      </w:r>
      <w:r w:rsidRPr="002E0CB9">
        <w:t xml:space="preserve">Name of Group Leader: </w:t>
      </w:r>
      <w:r w:rsidR="00E23B9B">
        <w:t xml:space="preserve"> Maryam Munir</w:t>
      </w:r>
      <w:r w:rsidRPr="002E0CB9">
        <w:t>______________</w:t>
      </w:r>
      <w:r w:rsidR="008F082E">
        <w:t xml:space="preserve"> </w:t>
      </w:r>
      <w:r w:rsidRPr="002E0CB9">
        <w:t>Signature: _____________</w:t>
      </w:r>
      <w:r w:rsidR="008F082E">
        <w:t>__</w:t>
      </w:r>
      <w:r w:rsidRPr="002E0CB9">
        <w:t xml:space="preserve"> </w:t>
      </w:r>
    </w:p>
    <w:p w14:paraId="7796E549" w14:textId="6EC4B800" w:rsidR="00B91915" w:rsidRPr="002E0CB9" w:rsidRDefault="00B91915" w:rsidP="008F082E">
      <w:pPr>
        <w:spacing w:after="120"/>
        <w:ind w:left="-426" w:right="-432" w:firstLine="0"/>
      </w:pPr>
      <w:r w:rsidRPr="002E0CB9">
        <w:t xml:space="preserve">Name of Supervisor: </w:t>
      </w:r>
      <w:r>
        <w:t>Mr</w:t>
      </w:r>
      <w:r w:rsidR="00E23B9B">
        <w:t>. Shoaib Malik</w:t>
      </w:r>
      <w:r w:rsidRPr="002E0CB9">
        <w:t xml:space="preserve"> </w:t>
      </w:r>
      <w:r w:rsidR="008F082E">
        <w:tab/>
      </w:r>
      <w:r w:rsidR="008F082E">
        <w:tab/>
      </w:r>
      <w:r w:rsidR="008F082E">
        <w:tab/>
      </w:r>
      <w:r w:rsidR="008F082E">
        <w:tab/>
        <w:t xml:space="preserve">       </w:t>
      </w:r>
      <w:r w:rsidRPr="002E0CB9">
        <w:t>Co-Supervisor: Mr. XYZ</w:t>
      </w:r>
    </w:p>
    <w:p w14:paraId="72E72A09" w14:textId="458D24D9" w:rsidR="00B91915" w:rsidRPr="002E0CB9" w:rsidRDefault="00B91915" w:rsidP="008F082E">
      <w:pPr>
        <w:spacing w:after="120"/>
        <w:ind w:left="-426" w:right="-432" w:firstLine="0"/>
      </w:pPr>
      <w:r w:rsidRPr="002E0CB9">
        <w:t>Designation: Lecturer</w:t>
      </w:r>
      <w:r w:rsidRPr="002E0CB9">
        <w:tab/>
      </w:r>
      <w:r w:rsidRPr="002E0CB9">
        <w:tab/>
      </w:r>
      <w:r w:rsidRPr="002E0CB9">
        <w:tab/>
        <w:t xml:space="preserve">                     </w:t>
      </w:r>
      <w:r w:rsidRPr="002E0CB9">
        <w:tab/>
        <w:t xml:space="preserve">       Designation: Associate Professor</w:t>
      </w:r>
    </w:p>
    <w:p w14:paraId="03992532" w14:textId="77777777" w:rsidR="008F082E" w:rsidRDefault="00B91915" w:rsidP="008F082E">
      <w:pPr>
        <w:spacing w:before="360" w:after="120"/>
        <w:ind w:left="-426" w:right="-432" w:firstLine="0"/>
      </w:pPr>
      <w:r w:rsidRPr="002E0CB9">
        <w:t>Signature: ________________</w:t>
      </w:r>
      <w:r>
        <w:tab/>
      </w:r>
      <w:r>
        <w:tab/>
      </w:r>
      <w:r>
        <w:tab/>
      </w:r>
      <w:r w:rsidR="008F082E">
        <w:tab/>
        <w:t xml:space="preserve">      </w:t>
      </w:r>
      <w:r>
        <w:t xml:space="preserve"> </w:t>
      </w:r>
      <w:r w:rsidRPr="002E0CB9">
        <w:t>Signature: _________________</w:t>
      </w:r>
    </w:p>
    <w:p w14:paraId="0650E9C1" w14:textId="77777777" w:rsidR="008F082E" w:rsidRDefault="00B91915" w:rsidP="008F082E">
      <w:pPr>
        <w:spacing w:before="360" w:after="120"/>
        <w:ind w:left="-426" w:right="-432" w:firstLine="0"/>
      </w:pPr>
      <w:r w:rsidRPr="002E0CB9">
        <w:t xml:space="preserve">HoD: Dr. </w:t>
      </w:r>
      <w:r>
        <w:t>Mehdi Hassan</w:t>
      </w:r>
    </w:p>
    <w:p w14:paraId="2DD4B1FD" w14:textId="6F4D5F60" w:rsidR="00B91915" w:rsidRDefault="00B91915" w:rsidP="008F082E">
      <w:pPr>
        <w:spacing w:before="360" w:after="120"/>
        <w:ind w:left="-426" w:right="-432" w:firstLine="0"/>
      </w:pPr>
      <w:r w:rsidRPr="002E0CB9">
        <w:t>Signature:</w:t>
      </w:r>
      <w:r w:rsidRPr="002E0CB9">
        <w:tab/>
        <w:t>_______________</w:t>
      </w:r>
    </w:p>
    <w:p w14:paraId="53BD0AD4" w14:textId="77777777" w:rsidR="00B91915" w:rsidRDefault="00B91915" w:rsidP="00B91915">
      <w:pPr>
        <w:spacing w:after="120"/>
        <w:ind w:left="-426" w:right="-432"/>
      </w:pPr>
    </w:p>
    <w:p w14:paraId="165551A4" w14:textId="77777777" w:rsidR="00B91915" w:rsidRDefault="00B91915" w:rsidP="00B91915">
      <w:pPr>
        <w:spacing w:after="120"/>
        <w:ind w:left="-426" w:right="-432"/>
      </w:pPr>
    </w:p>
    <w:p w14:paraId="6229C642" w14:textId="77777777" w:rsidR="00B91915" w:rsidRDefault="00B91915" w:rsidP="00B91915">
      <w:pPr>
        <w:spacing w:after="120"/>
        <w:ind w:left="-426" w:right="-432"/>
      </w:pPr>
    </w:p>
    <w:p w14:paraId="77A7CF54" w14:textId="77777777" w:rsidR="00B91915" w:rsidRDefault="00B91915" w:rsidP="00B91915">
      <w:pPr>
        <w:spacing w:after="120"/>
        <w:ind w:left="-426" w:right="-432"/>
      </w:pPr>
    </w:p>
    <w:p w14:paraId="7BC9C54B" w14:textId="77777777" w:rsidR="00B91915" w:rsidRDefault="00B91915" w:rsidP="00B91915">
      <w:pPr>
        <w:spacing w:after="120"/>
        <w:ind w:left="-426" w:right="-432"/>
      </w:pPr>
    </w:p>
    <w:p w14:paraId="06A2D126" w14:textId="77777777" w:rsidR="00B91915" w:rsidRDefault="00B91915" w:rsidP="00B91915">
      <w:pPr>
        <w:spacing w:after="120"/>
        <w:ind w:left="-426" w:right="-432"/>
      </w:pPr>
    </w:p>
    <w:p w14:paraId="2F3E5EDF" w14:textId="77777777" w:rsidR="00B91915" w:rsidRDefault="00B91915" w:rsidP="00B91915">
      <w:pPr>
        <w:spacing w:after="120"/>
        <w:ind w:left="-426" w:right="-432"/>
      </w:pPr>
    </w:p>
    <w:p w14:paraId="06CA501B" w14:textId="77777777" w:rsidR="00B91915" w:rsidRDefault="00B91915" w:rsidP="00B91915">
      <w:pPr>
        <w:spacing w:after="120"/>
        <w:ind w:left="-426" w:right="-432"/>
      </w:pPr>
    </w:p>
    <w:p w14:paraId="1A6FCD0A" w14:textId="77777777" w:rsidR="00B91915" w:rsidRDefault="00B91915" w:rsidP="00B91915">
      <w:pPr>
        <w:spacing w:after="120"/>
        <w:ind w:left="-426" w:right="-432"/>
      </w:pPr>
    </w:p>
    <w:p w14:paraId="4E19B912" w14:textId="77777777" w:rsidR="00B91915" w:rsidRDefault="00B91915" w:rsidP="00B91915">
      <w:pPr>
        <w:spacing w:after="120"/>
        <w:ind w:left="-426" w:right="-432"/>
      </w:pPr>
    </w:p>
    <w:p w14:paraId="4BDDC978" w14:textId="77777777" w:rsidR="00B91915" w:rsidRDefault="00B91915" w:rsidP="00B91915">
      <w:pPr>
        <w:spacing w:after="120"/>
        <w:ind w:left="-426" w:right="-432"/>
      </w:pPr>
    </w:p>
    <w:p w14:paraId="1686E9F2" w14:textId="77777777" w:rsidR="00B91915" w:rsidRDefault="00B91915" w:rsidP="00B91915">
      <w:pPr>
        <w:spacing w:after="120"/>
        <w:ind w:left="-426" w:right="-432"/>
      </w:pPr>
    </w:p>
    <w:p w14:paraId="50C9AB3A" w14:textId="77777777" w:rsidR="00B91915" w:rsidRDefault="00B91915" w:rsidP="00B91915">
      <w:pPr>
        <w:spacing w:after="120"/>
        <w:ind w:left="-426" w:right="-432"/>
      </w:pPr>
    </w:p>
    <w:p w14:paraId="63BAA064" w14:textId="77777777" w:rsidR="00B91915" w:rsidRDefault="00B91915" w:rsidP="00B91915">
      <w:pPr>
        <w:spacing w:after="120"/>
        <w:ind w:left="-426" w:right="-432"/>
      </w:pPr>
    </w:p>
    <w:p w14:paraId="65EAED0E" w14:textId="77ECB29A" w:rsidR="00B91915" w:rsidRPr="002E0CB9" w:rsidRDefault="00E23B9B" w:rsidP="00B91915">
      <w:pPr>
        <w:jc w:val="center"/>
        <w:rPr>
          <w:b/>
          <w:sz w:val="36"/>
          <w:szCs w:val="36"/>
        </w:rPr>
      </w:pPr>
      <w:r>
        <w:rPr>
          <w:b/>
          <w:bCs/>
          <w:sz w:val="36"/>
          <w:szCs w:val="36"/>
        </w:rPr>
        <w:t>Title:</w:t>
      </w:r>
      <w:r>
        <w:rPr>
          <w:b/>
          <w:sz w:val="36"/>
          <w:szCs w:val="36"/>
        </w:rPr>
        <w:t>Fake News Detection System</w:t>
      </w:r>
    </w:p>
    <w:p w14:paraId="75DC9C61" w14:textId="77777777" w:rsidR="00B91915" w:rsidRPr="002E0CB9" w:rsidRDefault="00B91915" w:rsidP="00B42D88">
      <w:pPr>
        <w:ind w:firstLine="0"/>
        <w:rPr>
          <w:b/>
          <w:bCs/>
          <w:sz w:val="32"/>
          <w:szCs w:val="32"/>
        </w:rPr>
      </w:pPr>
      <w:r w:rsidRPr="002E0CB9">
        <w:rPr>
          <w:b/>
          <w:bCs/>
          <w:sz w:val="32"/>
          <w:szCs w:val="32"/>
        </w:rPr>
        <w:t>Change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244"/>
        <w:gridCol w:w="783"/>
        <w:gridCol w:w="1105"/>
        <w:gridCol w:w="2128"/>
        <w:gridCol w:w="2163"/>
      </w:tblGrid>
      <w:tr w:rsidR="00B42D88" w:rsidRPr="00B42D88" w14:paraId="2913B790" w14:textId="77777777" w:rsidTr="00E23B9B">
        <w:tc>
          <w:tcPr>
            <w:tcW w:w="2355" w:type="dxa"/>
          </w:tcPr>
          <w:p w14:paraId="6DC54ACD"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Author(s)</w:t>
            </w:r>
          </w:p>
        </w:tc>
        <w:tc>
          <w:tcPr>
            <w:tcW w:w="783" w:type="dxa"/>
          </w:tcPr>
          <w:p w14:paraId="44D385D8"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Version</w:t>
            </w:r>
          </w:p>
        </w:tc>
        <w:tc>
          <w:tcPr>
            <w:tcW w:w="1156" w:type="dxa"/>
          </w:tcPr>
          <w:p w14:paraId="01C2948D"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Date</w:t>
            </w:r>
          </w:p>
        </w:tc>
        <w:tc>
          <w:tcPr>
            <w:tcW w:w="2216" w:type="dxa"/>
          </w:tcPr>
          <w:p w14:paraId="20C999F9"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Notes</w:t>
            </w:r>
          </w:p>
        </w:tc>
        <w:tc>
          <w:tcPr>
            <w:tcW w:w="2246" w:type="dxa"/>
          </w:tcPr>
          <w:p w14:paraId="7124BA80"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Supervisor’s Signature</w:t>
            </w:r>
          </w:p>
        </w:tc>
      </w:tr>
      <w:tr w:rsidR="00B42D88" w:rsidRPr="00B42D88" w14:paraId="6959C9E2" w14:textId="77777777" w:rsidTr="00E23B9B">
        <w:tc>
          <w:tcPr>
            <w:tcW w:w="2355" w:type="dxa"/>
          </w:tcPr>
          <w:p w14:paraId="7475DAE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685C2769"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1.0</w:t>
            </w:r>
          </w:p>
        </w:tc>
        <w:tc>
          <w:tcPr>
            <w:tcW w:w="1156" w:type="dxa"/>
          </w:tcPr>
          <w:p w14:paraId="3260D04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4722BAD6"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Original Draft&gt;</w:t>
            </w:r>
          </w:p>
        </w:tc>
        <w:tc>
          <w:tcPr>
            <w:tcW w:w="2246" w:type="dxa"/>
          </w:tcPr>
          <w:p w14:paraId="1A66806E"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70ED20B5" w14:textId="77777777" w:rsidTr="00E23B9B">
        <w:tc>
          <w:tcPr>
            <w:tcW w:w="2355" w:type="dxa"/>
          </w:tcPr>
          <w:p w14:paraId="34A2DFB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676CFF37"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5B87C05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01EB9265"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Changes Based on Feedback from Supervisor&gt;</w:t>
            </w:r>
          </w:p>
        </w:tc>
        <w:tc>
          <w:tcPr>
            <w:tcW w:w="2246" w:type="dxa"/>
          </w:tcPr>
          <w:p w14:paraId="455BE1AA"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D0294AD" w14:textId="77777777" w:rsidTr="00E23B9B">
        <w:tc>
          <w:tcPr>
            <w:tcW w:w="2355" w:type="dxa"/>
          </w:tcPr>
          <w:p w14:paraId="540CAA7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04F3F0CC"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D696E9F"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70C57930"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Changes Based on Feedback From Faculty&gt;</w:t>
            </w:r>
          </w:p>
        </w:tc>
        <w:tc>
          <w:tcPr>
            <w:tcW w:w="2246" w:type="dxa"/>
          </w:tcPr>
          <w:p w14:paraId="62C725D0"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458686B4" w14:textId="77777777" w:rsidTr="00E23B9B">
        <w:tc>
          <w:tcPr>
            <w:tcW w:w="2355" w:type="dxa"/>
          </w:tcPr>
          <w:p w14:paraId="370E6AD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3F25AA9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230D958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5B2E4ADC"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Added Project Plan&gt;</w:t>
            </w:r>
          </w:p>
        </w:tc>
        <w:tc>
          <w:tcPr>
            <w:tcW w:w="2246" w:type="dxa"/>
          </w:tcPr>
          <w:p w14:paraId="19FACC91"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2BEAEF4" w14:textId="77777777" w:rsidTr="00E23B9B">
        <w:tc>
          <w:tcPr>
            <w:tcW w:w="2355" w:type="dxa"/>
          </w:tcPr>
          <w:p w14:paraId="54EA91C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5E7C986"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682AFD0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543A1690"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 xml:space="preserve">&lt;Changes Based on Feedback from Supervisor&gt; </w:t>
            </w:r>
          </w:p>
        </w:tc>
        <w:tc>
          <w:tcPr>
            <w:tcW w:w="2246" w:type="dxa"/>
          </w:tcPr>
          <w:p w14:paraId="5380796A"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1B3D353" w14:textId="77777777" w:rsidTr="00E23B9B">
        <w:tc>
          <w:tcPr>
            <w:tcW w:w="2355" w:type="dxa"/>
          </w:tcPr>
          <w:p w14:paraId="684A7924"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0C164442"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4D454AD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765573D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474A1FD4"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77796EC" w14:textId="77777777" w:rsidTr="00E23B9B">
        <w:tc>
          <w:tcPr>
            <w:tcW w:w="2355" w:type="dxa"/>
          </w:tcPr>
          <w:p w14:paraId="6ABEB95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31D8520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52D00C8B"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127E123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098D2957"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68081548" w14:textId="77777777" w:rsidTr="00E23B9B">
        <w:tc>
          <w:tcPr>
            <w:tcW w:w="2355" w:type="dxa"/>
          </w:tcPr>
          <w:p w14:paraId="11E5849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2D1BAEA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A081FC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44B8BAD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7DE57D62"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5AFB8D1A" w14:textId="77777777" w:rsidTr="00E23B9B">
        <w:tc>
          <w:tcPr>
            <w:tcW w:w="2355" w:type="dxa"/>
          </w:tcPr>
          <w:p w14:paraId="19254E97"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744ABC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307DEE1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6A23E68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7E4FEB1C"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2B289809" w14:textId="77777777" w:rsidTr="00E23B9B">
        <w:tc>
          <w:tcPr>
            <w:tcW w:w="2355" w:type="dxa"/>
          </w:tcPr>
          <w:p w14:paraId="7F61091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8A5BD39"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9590AD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08020A3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514DA7BB"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bl>
    <w:p w14:paraId="43A11F2B" w14:textId="77777777" w:rsidR="00B91915" w:rsidRPr="002E0CB9" w:rsidRDefault="00B91915" w:rsidP="00B42D88">
      <w:pPr>
        <w:ind w:firstLine="0"/>
      </w:pPr>
    </w:p>
    <w:p w14:paraId="17357B95" w14:textId="77777777" w:rsidR="00B91915" w:rsidRPr="002E0CB9" w:rsidRDefault="00B91915" w:rsidP="00B42D88">
      <w:pPr>
        <w:ind w:firstLine="0"/>
      </w:pPr>
    </w:p>
    <w:p w14:paraId="79D2B720" w14:textId="77777777" w:rsidR="00B91915" w:rsidRPr="002E0CB9" w:rsidRDefault="00B91915" w:rsidP="00B91915"/>
    <w:p w14:paraId="23C84914" w14:textId="77777777" w:rsidR="00B91915" w:rsidRPr="002E0CB9" w:rsidRDefault="00B91915" w:rsidP="00B91915"/>
    <w:p w14:paraId="55A840E2" w14:textId="77777777" w:rsidR="00B91915" w:rsidRPr="002E0CB9" w:rsidRDefault="00B91915" w:rsidP="00B91915"/>
    <w:p w14:paraId="32CDF5EB" w14:textId="77777777" w:rsidR="00B91915" w:rsidRPr="002E0CB9" w:rsidRDefault="00B91915" w:rsidP="00B91915"/>
    <w:p w14:paraId="22600DB7" w14:textId="77777777" w:rsidR="00B91915" w:rsidRPr="002E0CB9" w:rsidRDefault="00B91915" w:rsidP="00B91915"/>
    <w:p w14:paraId="59FAFB0C" w14:textId="77777777" w:rsidR="00B91915" w:rsidRPr="002E0CB9" w:rsidRDefault="00B91915" w:rsidP="00B91915"/>
    <w:p w14:paraId="0C7DE5D6" w14:textId="77777777" w:rsidR="00B91915" w:rsidRPr="002E0CB9" w:rsidRDefault="00B91915" w:rsidP="00B91915"/>
    <w:p w14:paraId="54E6FA7D" w14:textId="77777777" w:rsidR="00B91915" w:rsidRDefault="00B91915" w:rsidP="00B91915"/>
    <w:p w14:paraId="3C246CA5" w14:textId="77777777" w:rsidR="00B91915" w:rsidRDefault="00B91915" w:rsidP="00B91915"/>
    <w:p w14:paraId="11255C99" w14:textId="77777777" w:rsidR="00B91915" w:rsidRPr="002E0CB9" w:rsidRDefault="00B91915" w:rsidP="00B91915">
      <w:pPr>
        <w:jc w:val="center"/>
        <w:rPr>
          <w:b/>
          <w:bCs/>
          <w:sz w:val="32"/>
          <w:szCs w:val="32"/>
        </w:rPr>
      </w:pPr>
      <w:r w:rsidRPr="002E0CB9">
        <w:rPr>
          <w:b/>
          <w:bCs/>
          <w:sz w:val="32"/>
          <w:szCs w:val="32"/>
        </w:rPr>
        <w:t>APPROVAL</w:t>
      </w:r>
    </w:p>
    <w:tbl>
      <w:tblPr>
        <w:tblW w:w="9457" w:type="dxa"/>
        <w:tblLook w:val="01E0" w:firstRow="1" w:lastRow="1" w:firstColumn="1" w:lastColumn="1" w:noHBand="0" w:noVBand="0"/>
      </w:tblPr>
      <w:tblGrid>
        <w:gridCol w:w="4777"/>
        <w:gridCol w:w="101"/>
        <w:gridCol w:w="4524"/>
        <w:gridCol w:w="18"/>
        <w:gridCol w:w="37"/>
      </w:tblGrid>
      <w:tr w:rsidR="00B91915" w:rsidRPr="002E0CB9" w14:paraId="65651886" w14:textId="77777777" w:rsidTr="00E23B9B">
        <w:trPr>
          <w:gridAfter w:val="2"/>
          <w:wAfter w:w="55" w:type="dxa"/>
        </w:trPr>
        <w:tc>
          <w:tcPr>
            <w:tcW w:w="9402" w:type="dxa"/>
            <w:gridSpan w:val="3"/>
          </w:tcPr>
          <w:p w14:paraId="615E087C" w14:textId="313445EB" w:rsidR="00B91915" w:rsidRPr="002E0CB9" w:rsidRDefault="00B91915" w:rsidP="00B42D88">
            <w:pPr>
              <w:spacing w:after="0"/>
              <w:rPr>
                <w:b/>
                <w:bCs/>
              </w:rPr>
            </w:pPr>
            <w:r>
              <w:rPr>
                <w:b/>
                <w:bCs/>
              </w:rPr>
              <mc:AlternateContent>
                <mc:Choice Requires="wps">
                  <w:drawing>
                    <wp:anchor distT="0" distB="0" distL="114300" distR="114300" simplePos="0" relativeHeight="251659264" behindDoc="0" locked="0" layoutInCell="1" allowOverlap="1" wp14:anchorId="784A7D7A" wp14:editId="6725D39E">
                      <wp:simplePos x="0" y="0"/>
                      <wp:positionH relativeFrom="column">
                        <wp:posOffset>0</wp:posOffset>
                      </wp:positionH>
                      <wp:positionV relativeFrom="paragraph">
                        <wp:posOffset>145415</wp:posOffset>
                      </wp:positionV>
                      <wp:extent cx="5829300" cy="0"/>
                      <wp:effectExtent l="9525" t="6350" r="9525" b="127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843D9D6"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" strokeweight="1pt"/>
                  </w:pict>
                </mc:Fallback>
              </mc:AlternateContent>
            </w:r>
          </w:p>
          <w:p w14:paraId="6F787202" w14:textId="77777777" w:rsidR="00B91915" w:rsidRPr="002E0CB9" w:rsidRDefault="00B91915" w:rsidP="00B42D88">
            <w:pPr>
              <w:spacing w:after="0"/>
              <w:rPr>
                <w:b/>
                <w:bCs/>
              </w:rPr>
            </w:pPr>
            <w:r w:rsidRPr="002E0CB9">
              <w:rPr>
                <w:b/>
                <w:bCs/>
              </w:rPr>
              <w:t xml:space="preserve">                         </w:t>
            </w:r>
          </w:p>
          <w:p w14:paraId="7ABAA551" w14:textId="77777777" w:rsidR="00B91915" w:rsidRPr="002E0CB9" w:rsidRDefault="00B91915" w:rsidP="00B42D88">
            <w:pPr>
              <w:spacing w:after="0"/>
              <w:ind w:firstLine="0"/>
              <w:rPr>
                <w:b/>
                <w:bCs/>
                <w:caps/>
                <w:u w:val="single"/>
              </w:rPr>
            </w:pPr>
            <w:r w:rsidRPr="002E0CB9">
              <w:rPr>
                <w:b/>
                <w:bCs/>
                <w:caps/>
              </w:rPr>
              <w:t>Project Supervisor</w:t>
            </w:r>
          </w:p>
        </w:tc>
      </w:tr>
      <w:tr w:rsidR="00B91915" w:rsidRPr="002E0CB9" w14:paraId="6BC4BC45" w14:textId="77777777" w:rsidTr="00E23B9B">
        <w:tc>
          <w:tcPr>
            <w:tcW w:w="4878" w:type="dxa"/>
            <w:gridSpan w:val="2"/>
          </w:tcPr>
          <w:p w14:paraId="726AAF82" w14:textId="77777777" w:rsidR="00B91915" w:rsidRPr="002E0CB9" w:rsidRDefault="00B91915" w:rsidP="00B42D88">
            <w:pPr>
              <w:spacing w:after="0"/>
            </w:pPr>
          </w:p>
          <w:p w14:paraId="01DBFE79" w14:textId="77777777" w:rsidR="00B91915" w:rsidRPr="002E0CB9" w:rsidRDefault="00B91915" w:rsidP="00B42D88">
            <w:pPr>
              <w:spacing w:after="0"/>
              <w:ind w:firstLine="0"/>
            </w:pPr>
            <w:r w:rsidRPr="002E0CB9">
              <w:t>Name:______________________________</w:t>
            </w:r>
          </w:p>
        </w:tc>
        <w:tc>
          <w:tcPr>
            <w:tcW w:w="4579" w:type="dxa"/>
            <w:gridSpan w:val="3"/>
            <w:shd w:val="clear" w:color="auto" w:fill="auto"/>
          </w:tcPr>
          <w:p w14:paraId="6FBE1F54" w14:textId="77777777" w:rsidR="00B91915" w:rsidRPr="002E0CB9" w:rsidRDefault="00B91915" w:rsidP="00B42D88">
            <w:pPr>
              <w:spacing w:after="0"/>
              <w:jc w:val="center"/>
            </w:pPr>
          </w:p>
        </w:tc>
      </w:tr>
      <w:tr w:rsidR="00B91915" w:rsidRPr="002E0CB9" w14:paraId="2BA5C5DD" w14:textId="77777777" w:rsidTr="00E23B9B">
        <w:tc>
          <w:tcPr>
            <w:tcW w:w="4878" w:type="dxa"/>
            <w:gridSpan w:val="2"/>
          </w:tcPr>
          <w:p w14:paraId="7577A36A" w14:textId="77777777" w:rsidR="00B91915" w:rsidRDefault="00B91915" w:rsidP="00B42D88">
            <w:pPr>
              <w:spacing w:after="0"/>
            </w:pPr>
          </w:p>
          <w:p w14:paraId="09C51F8F" w14:textId="77777777" w:rsidR="00B91915" w:rsidRPr="002E0CB9" w:rsidRDefault="00B91915" w:rsidP="00B42D88">
            <w:pPr>
              <w:spacing w:after="0"/>
              <w:ind w:firstLine="0"/>
            </w:pPr>
            <w:r w:rsidRPr="002E0CB9">
              <w:t>Date:_______________________________</w:t>
            </w:r>
          </w:p>
        </w:tc>
        <w:tc>
          <w:tcPr>
            <w:tcW w:w="4579" w:type="dxa"/>
            <w:gridSpan w:val="3"/>
            <w:shd w:val="clear" w:color="auto" w:fill="auto"/>
          </w:tcPr>
          <w:p w14:paraId="6A5862C6" w14:textId="77777777" w:rsidR="00B91915" w:rsidRDefault="00B91915" w:rsidP="00B42D88">
            <w:pPr>
              <w:spacing w:after="0"/>
            </w:pPr>
          </w:p>
          <w:p w14:paraId="5BD23E1D" w14:textId="77777777" w:rsidR="00B91915" w:rsidRPr="002E0CB9" w:rsidRDefault="00B91915" w:rsidP="00B42D88">
            <w:pPr>
              <w:spacing w:after="0"/>
              <w:ind w:firstLine="0"/>
            </w:pPr>
            <w:r w:rsidRPr="002E0CB9">
              <w:t>Signature:_______________________</w:t>
            </w:r>
            <w:r>
              <w:t>__</w:t>
            </w:r>
          </w:p>
        </w:tc>
      </w:tr>
      <w:tr w:rsidR="00B91915" w:rsidRPr="002E0CB9" w14:paraId="54E5E37E" w14:textId="77777777" w:rsidTr="00E23B9B">
        <w:trPr>
          <w:gridAfter w:val="1"/>
          <w:wAfter w:w="37" w:type="dxa"/>
        </w:trPr>
        <w:tc>
          <w:tcPr>
            <w:tcW w:w="9420" w:type="dxa"/>
            <w:gridSpan w:val="4"/>
          </w:tcPr>
          <w:p w14:paraId="11A47545" w14:textId="77777777" w:rsidR="00B91915" w:rsidRDefault="00B91915" w:rsidP="00B42D88">
            <w:pPr>
              <w:spacing w:after="0"/>
              <w:rPr>
                <w:b/>
                <w:bCs/>
                <w:caps/>
              </w:rPr>
            </w:pPr>
          </w:p>
          <w:p w14:paraId="6D33A491" w14:textId="77777777" w:rsidR="00B91915" w:rsidRPr="002E0CB9" w:rsidRDefault="00B91915" w:rsidP="00B42D88">
            <w:pPr>
              <w:spacing w:after="0"/>
              <w:rPr>
                <w:b/>
                <w:bCs/>
                <w:caps/>
              </w:rPr>
            </w:pPr>
          </w:p>
          <w:p w14:paraId="713D39F8" w14:textId="77777777" w:rsidR="00B91915" w:rsidRPr="002E0CB9" w:rsidRDefault="00B91915" w:rsidP="00B42D88">
            <w:pPr>
              <w:spacing w:after="0"/>
              <w:ind w:firstLine="0"/>
              <w:rPr>
                <w:b/>
                <w:bCs/>
              </w:rPr>
            </w:pPr>
            <w:r w:rsidRPr="002E0CB9">
              <w:rPr>
                <w:b/>
                <w:bCs/>
                <w:caps/>
              </w:rPr>
              <w:t>Project Manager</w:t>
            </w:r>
          </w:p>
        </w:tc>
      </w:tr>
      <w:tr w:rsidR="00B91915" w:rsidRPr="002E0CB9" w14:paraId="34CEF87F" w14:textId="77777777" w:rsidTr="00E23B9B">
        <w:trPr>
          <w:gridAfter w:val="1"/>
          <w:wAfter w:w="37" w:type="dxa"/>
        </w:trPr>
        <w:tc>
          <w:tcPr>
            <w:tcW w:w="4777" w:type="dxa"/>
          </w:tcPr>
          <w:p w14:paraId="1255311E" w14:textId="77777777" w:rsidR="00B91915" w:rsidRDefault="00B91915" w:rsidP="00B42D88">
            <w:pPr>
              <w:spacing w:after="0"/>
            </w:pPr>
          </w:p>
          <w:p w14:paraId="694A054B" w14:textId="77777777" w:rsidR="00B91915" w:rsidRPr="002E0CB9" w:rsidRDefault="00B91915" w:rsidP="00B42D88">
            <w:pPr>
              <w:spacing w:after="0"/>
              <w:ind w:firstLine="0"/>
            </w:pPr>
            <w:r w:rsidRPr="002E0CB9">
              <w:t>Date:_______________________________</w:t>
            </w:r>
          </w:p>
        </w:tc>
        <w:tc>
          <w:tcPr>
            <w:tcW w:w="4643" w:type="dxa"/>
            <w:gridSpan w:val="3"/>
            <w:shd w:val="clear" w:color="auto" w:fill="auto"/>
          </w:tcPr>
          <w:p w14:paraId="57B9ED54" w14:textId="77777777" w:rsidR="00B91915" w:rsidRDefault="00B91915" w:rsidP="00B42D88">
            <w:pPr>
              <w:spacing w:after="0"/>
            </w:pPr>
          </w:p>
          <w:p w14:paraId="12D29C9D" w14:textId="77777777" w:rsidR="00B91915" w:rsidRPr="002E0CB9" w:rsidRDefault="00B91915" w:rsidP="00B42D88">
            <w:pPr>
              <w:spacing w:after="0"/>
              <w:ind w:firstLine="0"/>
            </w:pPr>
            <w:r w:rsidRPr="002E0CB9">
              <w:t>Signature:__________________________</w:t>
            </w:r>
          </w:p>
        </w:tc>
      </w:tr>
    </w:tbl>
    <w:p w14:paraId="031FE23A" w14:textId="77777777" w:rsidR="00B91915" w:rsidRPr="002E0CB9" w:rsidRDefault="00B91915" w:rsidP="00B42D88">
      <w:pPr>
        <w:spacing w:after="0"/>
      </w:pPr>
    </w:p>
    <w:tbl>
      <w:tblPr>
        <w:tblW w:w="9456" w:type="dxa"/>
        <w:tblLook w:val="01E0" w:firstRow="1" w:lastRow="1" w:firstColumn="1" w:lastColumn="1" w:noHBand="0" w:noVBand="0"/>
      </w:tblPr>
      <w:tblGrid>
        <w:gridCol w:w="4799"/>
        <w:gridCol w:w="4657"/>
      </w:tblGrid>
      <w:tr w:rsidR="00B91915" w:rsidRPr="002E0CB9" w14:paraId="0CA7344A" w14:textId="77777777" w:rsidTr="00E23B9B">
        <w:tc>
          <w:tcPr>
            <w:tcW w:w="9456" w:type="dxa"/>
            <w:gridSpan w:val="2"/>
          </w:tcPr>
          <w:p w14:paraId="7936867C" w14:textId="77777777" w:rsidR="00B91915" w:rsidRDefault="00B91915" w:rsidP="00B42D88">
            <w:pPr>
              <w:spacing w:after="0"/>
              <w:rPr>
                <w:b/>
                <w:bCs/>
                <w:caps/>
              </w:rPr>
            </w:pPr>
          </w:p>
          <w:p w14:paraId="3BD244D3" w14:textId="77777777" w:rsidR="00B91915" w:rsidRPr="002E0CB9" w:rsidRDefault="00B91915" w:rsidP="00B42D88">
            <w:pPr>
              <w:spacing w:after="0"/>
              <w:ind w:firstLine="0"/>
              <w:rPr>
                <w:b/>
                <w:bCs/>
                <w:caps/>
              </w:rPr>
            </w:pPr>
            <w:r>
              <w:rPr>
                <w:b/>
                <w:bCs/>
                <w:caps/>
              </w:rPr>
              <w:t xml:space="preserve">Chair </w:t>
            </w:r>
            <w:r w:rsidRPr="002E0CB9">
              <w:rPr>
                <w:b/>
                <w:bCs/>
                <w:caps/>
              </w:rPr>
              <w:t>Department</w:t>
            </w:r>
          </w:p>
        </w:tc>
      </w:tr>
      <w:tr w:rsidR="00B91915" w:rsidRPr="002E0CB9" w14:paraId="1B0E1F27" w14:textId="77777777" w:rsidTr="00E23B9B">
        <w:tc>
          <w:tcPr>
            <w:tcW w:w="4799" w:type="dxa"/>
          </w:tcPr>
          <w:p w14:paraId="058DA200" w14:textId="77777777" w:rsidR="00B91915" w:rsidRPr="002E0CB9" w:rsidRDefault="00B91915" w:rsidP="00B42D88">
            <w:pPr>
              <w:spacing w:after="0"/>
            </w:pPr>
          </w:p>
        </w:tc>
        <w:tc>
          <w:tcPr>
            <w:tcW w:w="4657" w:type="dxa"/>
            <w:shd w:val="clear" w:color="auto" w:fill="auto"/>
          </w:tcPr>
          <w:p w14:paraId="258C866F" w14:textId="77777777" w:rsidR="00B91915" w:rsidRPr="002E0CB9" w:rsidRDefault="00B91915" w:rsidP="00B42D88">
            <w:pPr>
              <w:spacing w:after="0"/>
              <w:jc w:val="center"/>
            </w:pPr>
          </w:p>
        </w:tc>
      </w:tr>
      <w:tr w:rsidR="00B91915" w:rsidRPr="002E0CB9" w14:paraId="4230D09D" w14:textId="77777777" w:rsidTr="00E23B9B">
        <w:tc>
          <w:tcPr>
            <w:tcW w:w="4799" w:type="dxa"/>
          </w:tcPr>
          <w:p w14:paraId="07CDD1F2" w14:textId="77777777" w:rsidR="00B91915" w:rsidRPr="002E0CB9" w:rsidRDefault="00B91915" w:rsidP="00B42D88">
            <w:pPr>
              <w:spacing w:after="0"/>
              <w:ind w:firstLine="0"/>
            </w:pPr>
            <w:r w:rsidRPr="002E0CB9">
              <w:t>Date:_______________________________</w:t>
            </w:r>
          </w:p>
        </w:tc>
        <w:tc>
          <w:tcPr>
            <w:tcW w:w="4657" w:type="dxa"/>
            <w:shd w:val="clear" w:color="auto" w:fill="auto"/>
          </w:tcPr>
          <w:p w14:paraId="7DFBDBEB" w14:textId="77777777" w:rsidR="00B91915" w:rsidRPr="002E0CB9" w:rsidRDefault="00B91915" w:rsidP="00B42D88">
            <w:pPr>
              <w:spacing w:after="0"/>
              <w:ind w:firstLine="0"/>
            </w:pPr>
            <w:r w:rsidRPr="002E0CB9">
              <w:t>Signature:__________________________</w:t>
            </w:r>
          </w:p>
        </w:tc>
      </w:tr>
    </w:tbl>
    <w:p w14:paraId="65BFF5D1" w14:textId="77777777" w:rsidR="00B91915" w:rsidRPr="002E0CB9" w:rsidRDefault="00B91915" w:rsidP="00B42D88"/>
    <w:p w14:paraId="10464A84" w14:textId="77777777" w:rsidR="00B91915" w:rsidRPr="002E0CB9" w:rsidRDefault="00B91915" w:rsidP="00B91915"/>
    <w:p w14:paraId="73A55988" w14:textId="77777777" w:rsidR="00B91915" w:rsidRPr="002E0CB9" w:rsidRDefault="00B91915" w:rsidP="00B91915"/>
    <w:p w14:paraId="29689D5C" w14:textId="77777777" w:rsidR="00B91915" w:rsidRPr="002E0CB9" w:rsidRDefault="00B91915" w:rsidP="00B91915"/>
    <w:p w14:paraId="2D699C14" w14:textId="77777777" w:rsidR="00B91915" w:rsidRPr="002E0CB9" w:rsidRDefault="00B91915" w:rsidP="00B91915"/>
    <w:p w14:paraId="479573F2" w14:textId="77777777" w:rsidR="00B91915" w:rsidRDefault="00B91915" w:rsidP="00B91915"/>
    <w:p w14:paraId="4B8DEC18" w14:textId="77777777" w:rsidR="00B91915" w:rsidRDefault="00B91915" w:rsidP="00B91915"/>
    <w:p w14:paraId="1EA7451D" w14:textId="77777777" w:rsidR="00B91915" w:rsidRDefault="00B91915" w:rsidP="00B91915"/>
    <w:p w14:paraId="12132EB2" w14:textId="77777777" w:rsidR="00B91915" w:rsidRDefault="00B91915" w:rsidP="00B91915"/>
    <w:p w14:paraId="04F32F3F" w14:textId="77777777" w:rsidR="00B91915" w:rsidRPr="002E0CB9" w:rsidRDefault="00B91915" w:rsidP="00B91915"/>
    <w:p w14:paraId="18C1BE3C" w14:textId="77777777" w:rsidR="00B91915" w:rsidRPr="002E0CB9" w:rsidRDefault="00B91915" w:rsidP="00B42D88">
      <w:pPr>
        <w:pStyle w:val="Heading1"/>
        <w:numPr>
          <w:ilvl w:val="0"/>
          <w:numId w:val="0"/>
        </w:numPr>
        <w:spacing w:after="0" w:line="360" w:lineRule="auto"/>
        <w:ind w:left="432"/>
        <w:jc w:val="center"/>
        <w:rPr>
          <w:sz w:val="32"/>
        </w:rPr>
      </w:pPr>
      <w:bookmarkStart w:id="69" w:name="_Toc87862515"/>
      <w:r w:rsidRPr="002E0CB9">
        <w:rPr>
          <w:sz w:val="32"/>
        </w:rPr>
        <w:t>Dedication</w:t>
      </w:r>
      <w:bookmarkEnd w:id="69"/>
    </w:p>
    <w:p w14:paraId="5BABC116" w14:textId="77777777" w:rsidR="00B91915" w:rsidRPr="002E0CB9" w:rsidRDefault="00B91915" w:rsidP="00B91915"/>
    <w:p w14:paraId="1F385084" w14:textId="77777777" w:rsidR="00B91915" w:rsidRPr="002E0CB9" w:rsidRDefault="00B91915" w:rsidP="00B91915">
      <w:pPr>
        <w:jc w:val="center"/>
        <w:rPr>
          <w:i/>
          <w:iCs/>
          <w:sz w:val="28"/>
          <w:szCs w:val="28"/>
        </w:rPr>
      </w:pPr>
      <w:r w:rsidRPr="002E0CB9">
        <w:rPr>
          <w:i/>
          <w:iCs/>
          <w:sz w:val="28"/>
          <w:szCs w:val="28"/>
        </w:rPr>
        <w:t>This work is dedicated to my . . . . . .</w:t>
      </w:r>
    </w:p>
    <w:p w14:paraId="4E758A87" w14:textId="77777777" w:rsidR="00B91915" w:rsidRPr="002E0CB9" w:rsidRDefault="00B91915" w:rsidP="00B91915"/>
    <w:p w14:paraId="0E504E30" w14:textId="77777777" w:rsidR="00B91915" w:rsidRPr="002E0CB9" w:rsidRDefault="00B91915" w:rsidP="00B91915"/>
    <w:p w14:paraId="39D4458E" w14:textId="77777777" w:rsidR="00B91915" w:rsidRPr="002E0CB9" w:rsidRDefault="00B91915" w:rsidP="00B91915"/>
    <w:p w14:paraId="1F7D2251" w14:textId="77777777" w:rsidR="00B91915" w:rsidRPr="002E0CB9" w:rsidRDefault="00B91915" w:rsidP="00B91915"/>
    <w:p w14:paraId="1E9A4D14" w14:textId="77777777" w:rsidR="00B91915" w:rsidRPr="002E0CB9" w:rsidRDefault="00B91915" w:rsidP="00B91915"/>
    <w:p w14:paraId="208BAEF7" w14:textId="77777777" w:rsidR="00B91915" w:rsidRPr="002E0CB9" w:rsidRDefault="00B91915" w:rsidP="00B91915"/>
    <w:p w14:paraId="29C40423" w14:textId="77777777" w:rsidR="00B91915" w:rsidRPr="002E0CB9" w:rsidRDefault="00B91915" w:rsidP="00B91915"/>
    <w:p w14:paraId="5FDF745A" w14:textId="77777777" w:rsidR="00B91915" w:rsidRPr="002E0CB9" w:rsidRDefault="00B91915" w:rsidP="00B91915"/>
    <w:p w14:paraId="1A7F7F08" w14:textId="77777777" w:rsidR="00B91915" w:rsidRPr="002E0CB9" w:rsidRDefault="00B91915" w:rsidP="00B91915"/>
    <w:p w14:paraId="283923AF" w14:textId="77777777" w:rsidR="00B91915" w:rsidRPr="002E0CB9" w:rsidRDefault="00B91915" w:rsidP="00B91915"/>
    <w:p w14:paraId="331AB8E2" w14:textId="77777777" w:rsidR="00B91915" w:rsidRPr="002E0CB9" w:rsidRDefault="00B91915" w:rsidP="00B91915"/>
    <w:p w14:paraId="23337472" w14:textId="77777777" w:rsidR="00B91915" w:rsidRPr="002E0CB9" w:rsidRDefault="00B91915" w:rsidP="00B91915"/>
    <w:p w14:paraId="0806F1B0" w14:textId="77777777" w:rsidR="00B91915" w:rsidRPr="002E0CB9" w:rsidRDefault="00B91915" w:rsidP="00B91915"/>
    <w:p w14:paraId="0D72B03A" w14:textId="77777777" w:rsidR="00B91915" w:rsidRPr="002E0CB9" w:rsidRDefault="00B91915" w:rsidP="00B91915"/>
    <w:p w14:paraId="03DF58E5" w14:textId="77777777" w:rsidR="00B91915" w:rsidRPr="002E0CB9" w:rsidRDefault="00B91915" w:rsidP="00B91915"/>
    <w:p w14:paraId="2A620908" w14:textId="77777777" w:rsidR="00B91915" w:rsidRPr="002E0CB9" w:rsidRDefault="00B91915" w:rsidP="00B91915"/>
    <w:p w14:paraId="0E014875" w14:textId="77777777" w:rsidR="00B91915" w:rsidRPr="002E0CB9" w:rsidRDefault="00B91915" w:rsidP="00B91915"/>
    <w:p w14:paraId="62456E18" w14:textId="77777777" w:rsidR="00B91915" w:rsidRPr="002E0CB9" w:rsidRDefault="00B91915" w:rsidP="00B91915"/>
    <w:p w14:paraId="1C9D7466" w14:textId="77777777" w:rsidR="00B91915" w:rsidRPr="002E0CB9" w:rsidRDefault="00B91915" w:rsidP="00B91915"/>
    <w:p w14:paraId="714F196A" w14:textId="77777777" w:rsidR="00B91915" w:rsidRPr="002E0CB9" w:rsidRDefault="00B91915" w:rsidP="00B42D88">
      <w:pPr>
        <w:pStyle w:val="Heading1"/>
        <w:numPr>
          <w:ilvl w:val="0"/>
          <w:numId w:val="0"/>
        </w:numPr>
        <w:spacing w:after="0" w:line="360" w:lineRule="auto"/>
        <w:jc w:val="center"/>
        <w:rPr>
          <w:sz w:val="32"/>
        </w:rPr>
      </w:pPr>
      <w:bookmarkStart w:id="70" w:name="_Toc87862516"/>
      <w:r w:rsidRPr="002E0CB9">
        <w:rPr>
          <w:sz w:val="32"/>
        </w:rPr>
        <w:t>Acknowledgements</w:t>
      </w:r>
      <w:bookmarkEnd w:id="70"/>
    </w:p>
    <w:p w14:paraId="028EF5EA" w14:textId="77777777" w:rsidR="00B91915" w:rsidRPr="002E0CB9" w:rsidRDefault="00B91915" w:rsidP="00B91915"/>
    <w:p w14:paraId="417CD5F8" w14:textId="77777777" w:rsidR="00B91915" w:rsidRPr="002E0CB9" w:rsidRDefault="00B91915" w:rsidP="00B91915">
      <w:r w:rsidRPr="002E0CB9">
        <w:t>I am really thankful to my supervisor</w:t>
      </w:r>
      <w:r>
        <w:t xml:space="preserve">/university/friend </w:t>
      </w:r>
      <w:r w:rsidRPr="002E0CB9">
        <w:t>who has . . . . . . . . . .</w:t>
      </w:r>
    </w:p>
    <w:p w14:paraId="6D295B44" w14:textId="77777777" w:rsidR="00B91915" w:rsidRPr="002E0CB9" w:rsidRDefault="00B91915" w:rsidP="00B91915"/>
    <w:p w14:paraId="669F3E2E" w14:textId="77777777" w:rsidR="00B91915" w:rsidRPr="002E0CB9" w:rsidRDefault="00B91915" w:rsidP="00B91915"/>
    <w:p w14:paraId="06215BEE" w14:textId="77777777" w:rsidR="00B91915" w:rsidRPr="002E0CB9" w:rsidRDefault="00B91915" w:rsidP="00B91915"/>
    <w:p w14:paraId="48D07E8B" w14:textId="77777777" w:rsidR="00B91915" w:rsidRPr="002E0CB9" w:rsidRDefault="00B91915" w:rsidP="00B91915"/>
    <w:p w14:paraId="01938679" w14:textId="77777777" w:rsidR="00B91915" w:rsidRPr="002E0CB9" w:rsidRDefault="00B91915" w:rsidP="00B91915"/>
    <w:p w14:paraId="139A799F" w14:textId="77777777" w:rsidR="00B91915" w:rsidRPr="002E0CB9" w:rsidRDefault="00B91915" w:rsidP="00B91915"/>
    <w:p w14:paraId="28387BF1" w14:textId="77777777" w:rsidR="00B91915" w:rsidRPr="002E0CB9" w:rsidRDefault="00B91915" w:rsidP="00B91915"/>
    <w:p w14:paraId="19F78DDA" w14:textId="77777777" w:rsidR="00B91915" w:rsidRPr="002E0CB9" w:rsidRDefault="00B91915" w:rsidP="00B91915"/>
    <w:p w14:paraId="4909B65B" w14:textId="77777777" w:rsidR="00B91915" w:rsidRPr="002E0CB9" w:rsidRDefault="00B91915" w:rsidP="00B91915"/>
    <w:p w14:paraId="14A58E33" w14:textId="77777777" w:rsidR="00B91915" w:rsidRPr="002E0CB9" w:rsidRDefault="00B91915" w:rsidP="00B91915"/>
    <w:p w14:paraId="2E4D011C" w14:textId="77777777" w:rsidR="00B91915" w:rsidRPr="002E0CB9" w:rsidRDefault="00B91915" w:rsidP="00B91915"/>
    <w:p w14:paraId="5B306D0E" w14:textId="77777777" w:rsidR="00B91915" w:rsidRDefault="00B91915" w:rsidP="00B91915"/>
    <w:p w14:paraId="6BD4A2C7" w14:textId="77777777" w:rsidR="00B91915" w:rsidRDefault="00B91915" w:rsidP="00B91915"/>
    <w:p w14:paraId="57758D53" w14:textId="77777777" w:rsidR="00B91915" w:rsidRDefault="00B91915" w:rsidP="00B91915"/>
    <w:p w14:paraId="53BB8BAF" w14:textId="77777777" w:rsidR="00B91915" w:rsidRDefault="00B91915" w:rsidP="00B91915"/>
    <w:p w14:paraId="5CEA8CF1" w14:textId="77777777" w:rsidR="00B91915" w:rsidRPr="002E0CB9" w:rsidRDefault="00B91915" w:rsidP="00B91915"/>
    <w:p w14:paraId="2D2DE79F" w14:textId="77777777" w:rsidR="00B91915" w:rsidRPr="002E0CB9" w:rsidRDefault="00B91915" w:rsidP="00B91915"/>
    <w:p w14:paraId="551B9215" w14:textId="77777777" w:rsidR="00B91915" w:rsidRPr="002E0CB9" w:rsidRDefault="00B91915" w:rsidP="00B91915"/>
    <w:p w14:paraId="1DC008DF" w14:textId="77777777" w:rsidR="00B91915" w:rsidRPr="002E0CB9" w:rsidRDefault="00B91915" w:rsidP="00B91915"/>
    <w:p w14:paraId="0ECB97AF" w14:textId="77777777" w:rsidR="00476ECA" w:rsidRDefault="00D42DA9" w:rsidP="00B42D88">
      <w:pPr>
        <w:pStyle w:val="PreliminaryHeading"/>
        <w:spacing w:after="0"/>
      </w:pPr>
      <w:r>
        <w:t>Table of Contents</w:t>
      </w:r>
      <w:bookmarkEnd w:id="5"/>
      <w:bookmarkEnd w:id="6"/>
    </w:p>
    <w:sdt>
      <w:sdtPr>
        <w:rPr>
          <w:vanish/>
          <w:highlight w:val="yellow"/>
        </w:rPr>
        <w:id w:val="-1340935309"/>
        <w:docPartObj>
          <w:docPartGallery w:val="Table of Contents"/>
          <w:docPartUnique/>
        </w:docPartObj>
      </w:sdtPr>
      <w:sdtContent>
        <w:p w14:paraId="3386BE29" w14:textId="77777777" w:rsidR="00175B2F" w:rsidRDefault="00476ECA">
          <w:pPr>
            <w:pStyle w:val="TOC1"/>
            <w:tabs>
              <w:tab w:val="right" w:leader="dot" w:pos="8297"/>
            </w:tabs>
            <w:rPr>
              <w:rFonts w:asciiTheme="minorHAnsi" w:eastAsiaTheme="minorEastAsia" w:hAnsiTheme="minorHAnsi"/>
              <w:sz w:val="22"/>
            </w:rPr>
          </w:pPr>
          <w:r>
            <w:fldChar w:fldCharType="begin"/>
          </w:r>
          <w:r>
            <w:instrText xml:space="preserve"> TOC \o "1-3" \h \z \u </w:instrText>
          </w:r>
          <w:r>
            <w:fldChar w:fldCharType="separate"/>
          </w:r>
          <w:hyperlink w:anchor="_Toc88471847" w:history="1">
            <w:r w:rsidR="00175B2F" w:rsidRPr="00FC2583">
              <w:rPr>
                <w:rStyle w:val="Hyperlink"/>
              </w:rPr>
              <w:t>Dedications</w:t>
            </w:r>
            <w:r w:rsidR="00175B2F">
              <w:rPr>
                <w:webHidden/>
              </w:rPr>
              <w:tab/>
            </w:r>
            <w:r w:rsidR="00175B2F">
              <w:rPr>
                <w:webHidden/>
              </w:rPr>
              <w:fldChar w:fldCharType="begin"/>
            </w:r>
            <w:r w:rsidR="00175B2F">
              <w:rPr>
                <w:webHidden/>
              </w:rPr>
              <w:instrText xml:space="preserve"> PAGEREF _Toc88471847 \h </w:instrText>
            </w:r>
            <w:r w:rsidR="00175B2F">
              <w:rPr>
                <w:webHidden/>
              </w:rPr>
            </w:r>
            <w:r w:rsidR="00175B2F">
              <w:rPr>
                <w:webHidden/>
              </w:rPr>
              <w:fldChar w:fldCharType="separate"/>
            </w:r>
            <w:r w:rsidR="00175B2F">
              <w:rPr>
                <w:webHidden/>
              </w:rPr>
              <w:t>ii</w:t>
            </w:r>
            <w:r w:rsidR="00175B2F">
              <w:rPr>
                <w:webHidden/>
              </w:rPr>
              <w:fldChar w:fldCharType="end"/>
            </w:r>
          </w:hyperlink>
        </w:p>
        <w:p w14:paraId="5339FD77" w14:textId="77777777" w:rsidR="00175B2F" w:rsidRDefault="00E23B9B">
          <w:pPr>
            <w:pStyle w:val="TOC1"/>
            <w:tabs>
              <w:tab w:val="right" w:leader="dot" w:pos="8297"/>
            </w:tabs>
            <w:rPr>
              <w:rFonts w:asciiTheme="minorHAnsi" w:eastAsiaTheme="minorEastAsia" w:hAnsiTheme="minorHAnsi"/>
              <w:sz w:val="22"/>
            </w:rPr>
          </w:pPr>
          <w:hyperlink w:anchor="_Toc88471848" w:history="1">
            <w:r w:rsidR="00175B2F" w:rsidRPr="00FC2583">
              <w:rPr>
                <w:rStyle w:val="Hyperlink"/>
              </w:rPr>
              <w:t>Declaration of Originality</w:t>
            </w:r>
            <w:r w:rsidR="00175B2F">
              <w:rPr>
                <w:webHidden/>
              </w:rPr>
              <w:tab/>
            </w:r>
            <w:r w:rsidR="00175B2F">
              <w:rPr>
                <w:webHidden/>
              </w:rPr>
              <w:fldChar w:fldCharType="begin"/>
            </w:r>
            <w:r w:rsidR="00175B2F">
              <w:rPr>
                <w:webHidden/>
              </w:rPr>
              <w:instrText xml:space="preserve"> PAGEREF _Toc88471848 \h </w:instrText>
            </w:r>
            <w:r w:rsidR="00175B2F">
              <w:rPr>
                <w:webHidden/>
              </w:rPr>
            </w:r>
            <w:r w:rsidR="00175B2F">
              <w:rPr>
                <w:webHidden/>
              </w:rPr>
              <w:fldChar w:fldCharType="separate"/>
            </w:r>
            <w:r w:rsidR="00175B2F">
              <w:rPr>
                <w:webHidden/>
              </w:rPr>
              <w:t>iii</w:t>
            </w:r>
            <w:r w:rsidR="00175B2F">
              <w:rPr>
                <w:webHidden/>
              </w:rPr>
              <w:fldChar w:fldCharType="end"/>
            </w:r>
          </w:hyperlink>
        </w:p>
        <w:p w14:paraId="72BD9E83" w14:textId="77777777" w:rsidR="00175B2F" w:rsidRDefault="00E23B9B">
          <w:pPr>
            <w:pStyle w:val="TOC1"/>
            <w:tabs>
              <w:tab w:val="right" w:leader="dot" w:pos="8297"/>
            </w:tabs>
            <w:rPr>
              <w:rFonts w:asciiTheme="minorHAnsi" w:eastAsiaTheme="minorEastAsia" w:hAnsiTheme="minorHAnsi"/>
              <w:sz w:val="22"/>
            </w:rPr>
          </w:pPr>
          <w:hyperlink w:anchor="_Toc88471849" w:history="1">
            <w:r w:rsidR="00175B2F" w:rsidRPr="00FC2583">
              <w:rPr>
                <w:rStyle w:val="Hyperlink"/>
              </w:rPr>
              <w:t>Copyrights Statement</w:t>
            </w:r>
            <w:r w:rsidR="00175B2F">
              <w:rPr>
                <w:webHidden/>
              </w:rPr>
              <w:tab/>
            </w:r>
            <w:r w:rsidR="00175B2F">
              <w:rPr>
                <w:webHidden/>
              </w:rPr>
              <w:fldChar w:fldCharType="begin"/>
            </w:r>
            <w:r w:rsidR="00175B2F">
              <w:rPr>
                <w:webHidden/>
              </w:rPr>
              <w:instrText xml:space="preserve"> PAGEREF _Toc88471849 \h </w:instrText>
            </w:r>
            <w:r w:rsidR="00175B2F">
              <w:rPr>
                <w:webHidden/>
              </w:rPr>
            </w:r>
            <w:r w:rsidR="00175B2F">
              <w:rPr>
                <w:webHidden/>
              </w:rPr>
              <w:fldChar w:fldCharType="separate"/>
            </w:r>
            <w:r w:rsidR="00175B2F">
              <w:rPr>
                <w:webHidden/>
              </w:rPr>
              <w:t>iv</w:t>
            </w:r>
            <w:r w:rsidR="00175B2F">
              <w:rPr>
                <w:webHidden/>
              </w:rPr>
              <w:fldChar w:fldCharType="end"/>
            </w:r>
          </w:hyperlink>
        </w:p>
        <w:p w14:paraId="6F76F116" w14:textId="77777777" w:rsidR="00175B2F" w:rsidRDefault="00E23B9B">
          <w:pPr>
            <w:pStyle w:val="TOC1"/>
            <w:tabs>
              <w:tab w:val="right" w:leader="dot" w:pos="8297"/>
            </w:tabs>
            <w:rPr>
              <w:rFonts w:asciiTheme="minorHAnsi" w:eastAsiaTheme="minorEastAsia" w:hAnsiTheme="minorHAnsi"/>
              <w:sz w:val="22"/>
            </w:rPr>
          </w:pPr>
          <w:hyperlink w:anchor="_Toc88471850" w:history="1">
            <w:r w:rsidR="00175B2F" w:rsidRPr="00FC2583">
              <w:rPr>
                <w:rStyle w:val="Hyperlink"/>
              </w:rPr>
              <w:t>Table of Contents</w:t>
            </w:r>
            <w:r w:rsidR="00175B2F">
              <w:rPr>
                <w:webHidden/>
              </w:rPr>
              <w:tab/>
            </w:r>
            <w:r w:rsidR="00175B2F">
              <w:rPr>
                <w:webHidden/>
              </w:rPr>
              <w:fldChar w:fldCharType="begin"/>
            </w:r>
            <w:r w:rsidR="00175B2F">
              <w:rPr>
                <w:webHidden/>
              </w:rPr>
              <w:instrText xml:space="preserve"> PAGEREF _Toc88471850 \h </w:instrText>
            </w:r>
            <w:r w:rsidR="00175B2F">
              <w:rPr>
                <w:webHidden/>
              </w:rPr>
            </w:r>
            <w:r w:rsidR="00175B2F">
              <w:rPr>
                <w:webHidden/>
              </w:rPr>
              <w:fldChar w:fldCharType="separate"/>
            </w:r>
            <w:r w:rsidR="00175B2F">
              <w:rPr>
                <w:webHidden/>
              </w:rPr>
              <w:t>v</w:t>
            </w:r>
            <w:r w:rsidR="00175B2F">
              <w:rPr>
                <w:webHidden/>
              </w:rPr>
              <w:fldChar w:fldCharType="end"/>
            </w:r>
          </w:hyperlink>
        </w:p>
        <w:p w14:paraId="410BCF9B" w14:textId="77777777" w:rsidR="00175B2F" w:rsidRDefault="00E23B9B">
          <w:pPr>
            <w:pStyle w:val="TOC1"/>
            <w:tabs>
              <w:tab w:val="right" w:leader="dot" w:pos="8297"/>
            </w:tabs>
            <w:rPr>
              <w:rFonts w:asciiTheme="minorHAnsi" w:eastAsiaTheme="minorEastAsia" w:hAnsiTheme="minorHAnsi"/>
              <w:sz w:val="22"/>
            </w:rPr>
          </w:pPr>
          <w:hyperlink w:anchor="_Toc88471851" w:history="1">
            <w:r w:rsidR="00175B2F" w:rsidRPr="00FC2583">
              <w:rPr>
                <w:rStyle w:val="Hyperlink"/>
              </w:rPr>
              <w:t>List of Figures</w:t>
            </w:r>
            <w:r w:rsidR="00175B2F">
              <w:rPr>
                <w:webHidden/>
              </w:rPr>
              <w:tab/>
            </w:r>
            <w:r w:rsidR="00175B2F">
              <w:rPr>
                <w:webHidden/>
              </w:rPr>
              <w:fldChar w:fldCharType="begin"/>
            </w:r>
            <w:r w:rsidR="00175B2F">
              <w:rPr>
                <w:webHidden/>
              </w:rPr>
              <w:instrText xml:space="preserve"> PAGEREF _Toc88471851 \h </w:instrText>
            </w:r>
            <w:r w:rsidR="00175B2F">
              <w:rPr>
                <w:webHidden/>
              </w:rPr>
            </w:r>
            <w:r w:rsidR="00175B2F">
              <w:rPr>
                <w:webHidden/>
              </w:rPr>
              <w:fldChar w:fldCharType="separate"/>
            </w:r>
            <w:r w:rsidR="00175B2F">
              <w:rPr>
                <w:webHidden/>
              </w:rPr>
              <w:t>viii</w:t>
            </w:r>
            <w:r w:rsidR="00175B2F">
              <w:rPr>
                <w:webHidden/>
              </w:rPr>
              <w:fldChar w:fldCharType="end"/>
            </w:r>
          </w:hyperlink>
        </w:p>
        <w:p w14:paraId="7D283576" w14:textId="77777777" w:rsidR="00175B2F" w:rsidRDefault="00E23B9B">
          <w:pPr>
            <w:pStyle w:val="TOC1"/>
            <w:tabs>
              <w:tab w:val="right" w:leader="dot" w:pos="8297"/>
            </w:tabs>
            <w:rPr>
              <w:rFonts w:asciiTheme="minorHAnsi" w:eastAsiaTheme="minorEastAsia" w:hAnsiTheme="minorHAnsi"/>
              <w:sz w:val="22"/>
            </w:rPr>
          </w:pPr>
          <w:hyperlink w:anchor="_Toc88471852" w:history="1">
            <w:r w:rsidR="00175B2F" w:rsidRPr="00FC2583">
              <w:rPr>
                <w:rStyle w:val="Hyperlink"/>
              </w:rPr>
              <w:t>List of Tables</w:t>
            </w:r>
            <w:r w:rsidR="00175B2F">
              <w:rPr>
                <w:webHidden/>
              </w:rPr>
              <w:tab/>
            </w:r>
            <w:r w:rsidR="00175B2F">
              <w:rPr>
                <w:webHidden/>
              </w:rPr>
              <w:fldChar w:fldCharType="begin"/>
            </w:r>
            <w:r w:rsidR="00175B2F">
              <w:rPr>
                <w:webHidden/>
              </w:rPr>
              <w:instrText xml:space="preserve"> PAGEREF _Toc88471852 \h </w:instrText>
            </w:r>
            <w:r w:rsidR="00175B2F">
              <w:rPr>
                <w:webHidden/>
              </w:rPr>
            </w:r>
            <w:r w:rsidR="00175B2F">
              <w:rPr>
                <w:webHidden/>
              </w:rPr>
              <w:fldChar w:fldCharType="separate"/>
            </w:r>
            <w:r w:rsidR="00175B2F">
              <w:rPr>
                <w:webHidden/>
              </w:rPr>
              <w:t>ix</w:t>
            </w:r>
            <w:r w:rsidR="00175B2F">
              <w:rPr>
                <w:webHidden/>
              </w:rPr>
              <w:fldChar w:fldCharType="end"/>
            </w:r>
          </w:hyperlink>
        </w:p>
        <w:p w14:paraId="0A97ED00" w14:textId="77777777" w:rsidR="00175B2F" w:rsidRDefault="00E23B9B">
          <w:pPr>
            <w:pStyle w:val="TOC1"/>
            <w:tabs>
              <w:tab w:val="right" w:leader="dot" w:pos="8297"/>
            </w:tabs>
            <w:rPr>
              <w:rFonts w:asciiTheme="minorHAnsi" w:eastAsiaTheme="minorEastAsia" w:hAnsiTheme="minorHAnsi"/>
              <w:sz w:val="22"/>
            </w:rPr>
          </w:pPr>
          <w:hyperlink w:anchor="_Toc88471853" w:history="1">
            <w:r w:rsidR="00175B2F" w:rsidRPr="00FC2583">
              <w:rPr>
                <w:rStyle w:val="Hyperlink"/>
              </w:rPr>
              <w:t>Abstract</w:t>
            </w:r>
            <w:r w:rsidR="00175B2F">
              <w:rPr>
                <w:webHidden/>
              </w:rPr>
              <w:tab/>
            </w:r>
            <w:r w:rsidR="00175B2F">
              <w:rPr>
                <w:webHidden/>
              </w:rPr>
              <w:fldChar w:fldCharType="begin"/>
            </w:r>
            <w:r w:rsidR="00175B2F">
              <w:rPr>
                <w:webHidden/>
              </w:rPr>
              <w:instrText xml:space="preserve"> PAGEREF _Toc88471853 \h </w:instrText>
            </w:r>
            <w:r w:rsidR="00175B2F">
              <w:rPr>
                <w:webHidden/>
              </w:rPr>
            </w:r>
            <w:r w:rsidR="00175B2F">
              <w:rPr>
                <w:webHidden/>
              </w:rPr>
              <w:fldChar w:fldCharType="separate"/>
            </w:r>
            <w:r w:rsidR="00175B2F">
              <w:rPr>
                <w:webHidden/>
              </w:rPr>
              <w:t>x</w:t>
            </w:r>
            <w:r w:rsidR="00175B2F">
              <w:rPr>
                <w:webHidden/>
              </w:rPr>
              <w:fldChar w:fldCharType="end"/>
            </w:r>
          </w:hyperlink>
        </w:p>
        <w:p w14:paraId="016BD9AB" w14:textId="77777777" w:rsidR="00175B2F" w:rsidRDefault="00E23B9B">
          <w:pPr>
            <w:pStyle w:val="TOC1"/>
            <w:tabs>
              <w:tab w:val="right" w:leader="dot" w:pos="8297"/>
            </w:tabs>
            <w:rPr>
              <w:rFonts w:asciiTheme="minorHAnsi" w:eastAsiaTheme="minorEastAsia" w:hAnsiTheme="minorHAnsi"/>
              <w:sz w:val="22"/>
            </w:rPr>
          </w:pPr>
          <w:hyperlink w:anchor="_Toc88471854" w:history="1">
            <w:r w:rsidR="00175B2F" w:rsidRPr="00FC2583">
              <w:rPr>
                <w:rStyle w:val="Hyperlink"/>
              </w:rPr>
              <w:t>List of Publications and Patents</w:t>
            </w:r>
            <w:r w:rsidR="00175B2F">
              <w:rPr>
                <w:webHidden/>
              </w:rPr>
              <w:tab/>
            </w:r>
            <w:r w:rsidR="00175B2F">
              <w:rPr>
                <w:webHidden/>
              </w:rPr>
              <w:fldChar w:fldCharType="begin"/>
            </w:r>
            <w:r w:rsidR="00175B2F">
              <w:rPr>
                <w:webHidden/>
              </w:rPr>
              <w:instrText xml:space="preserve"> PAGEREF _Toc88471854 \h </w:instrText>
            </w:r>
            <w:r w:rsidR="00175B2F">
              <w:rPr>
                <w:webHidden/>
              </w:rPr>
            </w:r>
            <w:r w:rsidR="00175B2F">
              <w:rPr>
                <w:webHidden/>
              </w:rPr>
              <w:fldChar w:fldCharType="separate"/>
            </w:r>
            <w:r w:rsidR="00175B2F">
              <w:rPr>
                <w:webHidden/>
              </w:rPr>
              <w:t>xi</w:t>
            </w:r>
            <w:r w:rsidR="00175B2F">
              <w:rPr>
                <w:webHidden/>
              </w:rPr>
              <w:fldChar w:fldCharType="end"/>
            </w:r>
          </w:hyperlink>
        </w:p>
        <w:p w14:paraId="218A1F3C" w14:textId="77777777" w:rsidR="00175B2F" w:rsidRDefault="00E23B9B">
          <w:pPr>
            <w:pStyle w:val="TOC1"/>
            <w:tabs>
              <w:tab w:val="right" w:leader="dot" w:pos="8297"/>
            </w:tabs>
            <w:rPr>
              <w:rFonts w:asciiTheme="minorHAnsi" w:eastAsiaTheme="minorEastAsia" w:hAnsiTheme="minorHAnsi"/>
              <w:sz w:val="22"/>
            </w:rPr>
          </w:pPr>
          <w:hyperlink w:anchor="_Toc88471855" w:history="1">
            <w:r w:rsidR="00175B2F" w:rsidRPr="00FC2583">
              <w:rPr>
                <w:rStyle w:val="Hyperlink"/>
              </w:rPr>
              <w:t>List of Abbreviations and Symbols</w:t>
            </w:r>
            <w:r w:rsidR="00175B2F">
              <w:rPr>
                <w:webHidden/>
              </w:rPr>
              <w:tab/>
            </w:r>
            <w:r w:rsidR="00175B2F">
              <w:rPr>
                <w:webHidden/>
              </w:rPr>
              <w:fldChar w:fldCharType="begin"/>
            </w:r>
            <w:r w:rsidR="00175B2F">
              <w:rPr>
                <w:webHidden/>
              </w:rPr>
              <w:instrText xml:space="preserve"> PAGEREF _Toc88471855 \h </w:instrText>
            </w:r>
            <w:r w:rsidR="00175B2F">
              <w:rPr>
                <w:webHidden/>
              </w:rPr>
            </w:r>
            <w:r w:rsidR="00175B2F">
              <w:rPr>
                <w:webHidden/>
              </w:rPr>
              <w:fldChar w:fldCharType="separate"/>
            </w:r>
            <w:r w:rsidR="00175B2F">
              <w:rPr>
                <w:webHidden/>
              </w:rPr>
              <w:t>xii</w:t>
            </w:r>
            <w:r w:rsidR="00175B2F">
              <w:rPr>
                <w:webHidden/>
              </w:rPr>
              <w:fldChar w:fldCharType="end"/>
            </w:r>
          </w:hyperlink>
        </w:p>
        <w:p w14:paraId="4ADCF76C" w14:textId="77777777" w:rsidR="00175B2F" w:rsidRDefault="00E23B9B">
          <w:pPr>
            <w:pStyle w:val="TOC1"/>
            <w:tabs>
              <w:tab w:val="right" w:leader="dot" w:pos="8297"/>
            </w:tabs>
            <w:rPr>
              <w:rFonts w:asciiTheme="minorHAnsi" w:eastAsiaTheme="minorEastAsia" w:hAnsiTheme="minorHAnsi"/>
              <w:sz w:val="22"/>
            </w:rPr>
          </w:pPr>
          <w:hyperlink w:anchor="_Toc88471856" w:history="1">
            <w:r w:rsidR="00175B2F" w:rsidRPr="00FC2583">
              <w:rPr>
                <w:rStyle w:val="Hyperlink"/>
              </w:rPr>
              <w:t>Glossary</w:t>
            </w:r>
            <w:r w:rsidR="00175B2F">
              <w:rPr>
                <w:webHidden/>
              </w:rPr>
              <w:tab/>
            </w:r>
            <w:r w:rsidR="00175B2F">
              <w:rPr>
                <w:webHidden/>
              </w:rPr>
              <w:fldChar w:fldCharType="begin"/>
            </w:r>
            <w:r w:rsidR="00175B2F">
              <w:rPr>
                <w:webHidden/>
              </w:rPr>
              <w:instrText xml:space="preserve"> PAGEREF _Toc88471856 \h </w:instrText>
            </w:r>
            <w:r w:rsidR="00175B2F">
              <w:rPr>
                <w:webHidden/>
              </w:rPr>
            </w:r>
            <w:r w:rsidR="00175B2F">
              <w:rPr>
                <w:webHidden/>
              </w:rPr>
              <w:fldChar w:fldCharType="separate"/>
            </w:r>
            <w:r w:rsidR="00175B2F">
              <w:rPr>
                <w:webHidden/>
              </w:rPr>
              <w:t>xiii</w:t>
            </w:r>
            <w:r w:rsidR="00175B2F">
              <w:rPr>
                <w:webHidden/>
              </w:rPr>
              <w:fldChar w:fldCharType="end"/>
            </w:r>
          </w:hyperlink>
        </w:p>
        <w:p w14:paraId="1A0CB92D"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857" w:history="1">
            <w:r w:rsidR="00175B2F" w:rsidRPr="00FC2583">
              <w:rPr>
                <w:rStyle w:val="Hyperlink"/>
              </w:rPr>
              <w:t>Chapter 1.</w:t>
            </w:r>
            <w:r w:rsidR="00175B2F">
              <w:rPr>
                <w:rFonts w:asciiTheme="minorHAnsi" w:eastAsiaTheme="minorEastAsia" w:hAnsiTheme="minorHAnsi"/>
                <w:sz w:val="22"/>
              </w:rPr>
              <w:tab/>
            </w:r>
            <w:r w:rsidR="00175B2F" w:rsidRPr="00FC2583">
              <w:rPr>
                <w:rStyle w:val="Hyperlink"/>
              </w:rPr>
              <w:t>Introduction</w:t>
            </w:r>
            <w:r w:rsidR="00175B2F">
              <w:rPr>
                <w:webHidden/>
              </w:rPr>
              <w:tab/>
            </w:r>
            <w:r w:rsidR="00175B2F">
              <w:rPr>
                <w:webHidden/>
              </w:rPr>
              <w:fldChar w:fldCharType="begin"/>
            </w:r>
            <w:r w:rsidR="00175B2F">
              <w:rPr>
                <w:webHidden/>
              </w:rPr>
              <w:instrText xml:space="preserve"> PAGEREF _Toc88471857 \h </w:instrText>
            </w:r>
            <w:r w:rsidR="00175B2F">
              <w:rPr>
                <w:webHidden/>
              </w:rPr>
            </w:r>
            <w:r w:rsidR="00175B2F">
              <w:rPr>
                <w:webHidden/>
              </w:rPr>
              <w:fldChar w:fldCharType="separate"/>
            </w:r>
            <w:r w:rsidR="00175B2F">
              <w:rPr>
                <w:webHidden/>
              </w:rPr>
              <w:t>1</w:t>
            </w:r>
            <w:r w:rsidR="00175B2F">
              <w:rPr>
                <w:webHidden/>
              </w:rPr>
              <w:fldChar w:fldCharType="end"/>
            </w:r>
          </w:hyperlink>
        </w:p>
        <w:p w14:paraId="7528A15A"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58" w:history="1">
            <w:r w:rsidR="00175B2F" w:rsidRPr="00FC2583">
              <w:rPr>
                <w:rStyle w:val="Hyperlink"/>
              </w:rPr>
              <w:t>1.1.</w:t>
            </w:r>
            <w:r w:rsidR="00175B2F">
              <w:rPr>
                <w:rFonts w:asciiTheme="minorHAnsi" w:eastAsiaTheme="minorEastAsia" w:hAnsiTheme="minorHAnsi"/>
                <w:sz w:val="22"/>
              </w:rPr>
              <w:tab/>
            </w:r>
            <w:r w:rsidR="00175B2F" w:rsidRPr="00FC2583">
              <w:rPr>
                <w:rStyle w:val="Hyperlink"/>
              </w:rPr>
              <w:t>Background [16pt, Bold, Times new Roman]</w:t>
            </w:r>
            <w:r w:rsidR="00175B2F">
              <w:rPr>
                <w:webHidden/>
              </w:rPr>
              <w:tab/>
            </w:r>
            <w:r w:rsidR="00175B2F">
              <w:rPr>
                <w:webHidden/>
              </w:rPr>
              <w:fldChar w:fldCharType="begin"/>
            </w:r>
            <w:r w:rsidR="00175B2F">
              <w:rPr>
                <w:webHidden/>
              </w:rPr>
              <w:instrText xml:space="preserve"> PAGEREF _Toc88471858 \h </w:instrText>
            </w:r>
            <w:r w:rsidR="00175B2F">
              <w:rPr>
                <w:webHidden/>
              </w:rPr>
            </w:r>
            <w:r w:rsidR="00175B2F">
              <w:rPr>
                <w:webHidden/>
              </w:rPr>
              <w:fldChar w:fldCharType="separate"/>
            </w:r>
            <w:r w:rsidR="00175B2F">
              <w:rPr>
                <w:webHidden/>
              </w:rPr>
              <w:t>1</w:t>
            </w:r>
            <w:r w:rsidR="00175B2F">
              <w:rPr>
                <w:webHidden/>
              </w:rPr>
              <w:fldChar w:fldCharType="end"/>
            </w:r>
          </w:hyperlink>
        </w:p>
        <w:p w14:paraId="32C2E7C4"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59" w:history="1">
            <w:r w:rsidR="00175B2F" w:rsidRPr="00FC2583">
              <w:rPr>
                <w:rStyle w:val="Hyperlink"/>
              </w:rPr>
              <w:t>1.2.</w:t>
            </w:r>
            <w:r w:rsidR="00175B2F">
              <w:rPr>
                <w:rFonts w:asciiTheme="minorHAnsi" w:eastAsiaTheme="minorEastAsia" w:hAnsiTheme="minorHAnsi"/>
                <w:sz w:val="22"/>
              </w:rPr>
              <w:tab/>
            </w:r>
            <w:r w:rsidR="00175B2F" w:rsidRPr="00FC2583">
              <w:rPr>
                <w:rStyle w:val="Hyperlink"/>
              </w:rPr>
              <w:t>Motivations and Challenges</w:t>
            </w:r>
            <w:r w:rsidR="00175B2F">
              <w:rPr>
                <w:webHidden/>
              </w:rPr>
              <w:tab/>
            </w:r>
            <w:r w:rsidR="00175B2F">
              <w:rPr>
                <w:webHidden/>
              </w:rPr>
              <w:fldChar w:fldCharType="begin"/>
            </w:r>
            <w:r w:rsidR="00175B2F">
              <w:rPr>
                <w:webHidden/>
              </w:rPr>
              <w:instrText xml:space="preserve"> PAGEREF _Toc88471859 \h </w:instrText>
            </w:r>
            <w:r w:rsidR="00175B2F">
              <w:rPr>
                <w:webHidden/>
              </w:rPr>
            </w:r>
            <w:r w:rsidR="00175B2F">
              <w:rPr>
                <w:webHidden/>
              </w:rPr>
              <w:fldChar w:fldCharType="separate"/>
            </w:r>
            <w:r w:rsidR="00175B2F">
              <w:rPr>
                <w:webHidden/>
              </w:rPr>
              <w:t>1</w:t>
            </w:r>
            <w:r w:rsidR="00175B2F">
              <w:rPr>
                <w:webHidden/>
              </w:rPr>
              <w:fldChar w:fldCharType="end"/>
            </w:r>
          </w:hyperlink>
        </w:p>
        <w:p w14:paraId="7A421D98"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60" w:history="1">
            <w:r w:rsidR="00175B2F" w:rsidRPr="00FC2583">
              <w:rPr>
                <w:rStyle w:val="Hyperlink"/>
              </w:rPr>
              <w:t>1.3.</w:t>
            </w:r>
            <w:r w:rsidR="00175B2F">
              <w:rPr>
                <w:rFonts w:asciiTheme="minorHAnsi" w:eastAsiaTheme="minorEastAsia" w:hAnsiTheme="minorHAnsi"/>
                <w:sz w:val="22"/>
              </w:rPr>
              <w:tab/>
            </w:r>
            <w:r w:rsidR="00175B2F" w:rsidRPr="00FC2583">
              <w:rPr>
                <w:rStyle w:val="Hyperlink"/>
              </w:rPr>
              <w:t>Goals and Objectives</w:t>
            </w:r>
            <w:r w:rsidR="00175B2F">
              <w:rPr>
                <w:webHidden/>
              </w:rPr>
              <w:tab/>
            </w:r>
            <w:r w:rsidR="00175B2F">
              <w:rPr>
                <w:webHidden/>
              </w:rPr>
              <w:fldChar w:fldCharType="begin"/>
            </w:r>
            <w:r w:rsidR="00175B2F">
              <w:rPr>
                <w:webHidden/>
              </w:rPr>
              <w:instrText xml:space="preserve"> PAGEREF _Toc88471860 \h </w:instrText>
            </w:r>
            <w:r w:rsidR="00175B2F">
              <w:rPr>
                <w:webHidden/>
              </w:rPr>
            </w:r>
            <w:r w:rsidR="00175B2F">
              <w:rPr>
                <w:webHidden/>
              </w:rPr>
              <w:fldChar w:fldCharType="separate"/>
            </w:r>
            <w:r w:rsidR="00175B2F">
              <w:rPr>
                <w:webHidden/>
              </w:rPr>
              <w:t>1</w:t>
            </w:r>
            <w:r w:rsidR="00175B2F">
              <w:rPr>
                <w:webHidden/>
              </w:rPr>
              <w:fldChar w:fldCharType="end"/>
            </w:r>
          </w:hyperlink>
        </w:p>
        <w:p w14:paraId="557656CA"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61" w:history="1">
            <w:r w:rsidR="00175B2F" w:rsidRPr="00FC2583">
              <w:rPr>
                <w:rStyle w:val="Hyperlink"/>
              </w:rPr>
              <w:t>1.4.</w:t>
            </w:r>
            <w:r w:rsidR="00175B2F">
              <w:rPr>
                <w:rFonts w:asciiTheme="minorHAnsi" w:eastAsiaTheme="minorEastAsia" w:hAnsiTheme="minorHAnsi"/>
                <w:sz w:val="22"/>
              </w:rPr>
              <w:tab/>
            </w:r>
            <w:r w:rsidR="00175B2F" w:rsidRPr="00FC2583">
              <w:rPr>
                <w:rStyle w:val="Hyperlink"/>
              </w:rPr>
              <w:t>Project Plan</w:t>
            </w:r>
            <w:r w:rsidR="00175B2F">
              <w:rPr>
                <w:webHidden/>
              </w:rPr>
              <w:tab/>
            </w:r>
            <w:r w:rsidR="00175B2F">
              <w:rPr>
                <w:webHidden/>
              </w:rPr>
              <w:fldChar w:fldCharType="begin"/>
            </w:r>
            <w:r w:rsidR="00175B2F">
              <w:rPr>
                <w:webHidden/>
              </w:rPr>
              <w:instrText xml:space="preserve"> PAGEREF _Toc88471861 \h </w:instrText>
            </w:r>
            <w:r w:rsidR="00175B2F">
              <w:rPr>
                <w:webHidden/>
              </w:rPr>
            </w:r>
            <w:r w:rsidR="00175B2F">
              <w:rPr>
                <w:webHidden/>
              </w:rPr>
              <w:fldChar w:fldCharType="separate"/>
            </w:r>
            <w:r w:rsidR="00175B2F">
              <w:rPr>
                <w:webHidden/>
              </w:rPr>
              <w:t>1</w:t>
            </w:r>
            <w:r w:rsidR="00175B2F">
              <w:rPr>
                <w:webHidden/>
              </w:rPr>
              <w:fldChar w:fldCharType="end"/>
            </w:r>
          </w:hyperlink>
        </w:p>
        <w:p w14:paraId="37EC65EA" w14:textId="77777777" w:rsidR="00175B2F" w:rsidRDefault="00E23B9B">
          <w:pPr>
            <w:pStyle w:val="TOC2"/>
            <w:tabs>
              <w:tab w:val="left" w:pos="1760"/>
              <w:tab w:val="right" w:leader="dot" w:pos="8297"/>
            </w:tabs>
            <w:rPr>
              <w:rFonts w:asciiTheme="minorHAnsi" w:eastAsiaTheme="minorEastAsia" w:hAnsiTheme="minorHAnsi"/>
              <w:sz w:val="22"/>
            </w:rPr>
          </w:pPr>
          <w:hyperlink w:anchor="_Toc88471862" w:history="1">
            <w:r w:rsidR="00175B2F" w:rsidRPr="00FC2583">
              <w:rPr>
                <w:rStyle w:val="Hyperlink"/>
              </w:rPr>
              <w:t>1.4.1.</w:t>
            </w:r>
            <w:r w:rsidR="00175B2F">
              <w:rPr>
                <w:rFonts w:asciiTheme="minorHAnsi" w:eastAsiaTheme="minorEastAsia" w:hAnsiTheme="minorHAnsi"/>
                <w:sz w:val="22"/>
              </w:rPr>
              <w:tab/>
            </w:r>
            <w:r w:rsidR="00175B2F" w:rsidRPr="00FC2583">
              <w:rPr>
                <w:rStyle w:val="Hyperlink"/>
              </w:rPr>
              <w:t>Work Breakdown Structure</w:t>
            </w:r>
            <w:r w:rsidR="00175B2F">
              <w:rPr>
                <w:webHidden/>
              </w:rPr>
              <w:tab/>
            </w:r>
            <w:r w:rsidR="00175B2F">
              <w:rPr>
                <w:webHidden/>
              </w:rPr>
              <w:fldChar w:fldCharType="begin"/>
            </w:r>
            <w:r w:rsidR="00175B2F">
              <w:rPr>
                <w:webHidden/>
              </w:rPr>
              <w:instrText xml:space="preserve"> PAGEREF _Toc88471862 \h </w:instrText>
            </w:r>
            <w:r w:rsidR="00175B2F">
              <w:rPr>
                <w:webHidden/>
              </w:rPr>
            </w:r>
            <w:r w:rsidR="00175B2F">
              <w:rPr>
                <w:webHidden/>
              </w:rPr>
              <w:fldChar w:fldCharType="separate"/>
            </w:r>
            <w:r w:rsidR="00175B2F">
              <w:rPr>
                <w:webHidden/>
              </w:rPr>
              <w:t>1</w:t>
            </w:r>
            <w:r w:rsidR="00175B2F">
              <w:rPr>
                <w:webHidden/>
              </w:rPr>
              <w:fldChar w:fldCharType="end"/>
            </w:r>
          </w:hyperlink>
        </w:p>
        <w:p w14:paraId="030E9662" w14:textId="77777777" w:rsidR="00175B2F" w:rsidRDefault="00E23B9B">
          <w:pPr>
            <w:pStyle w:val="TOC2"/>
            <w:tabs>
              <w:tab w:val="left" w:pos="1760"/>
              <w:tab w:val="right" w:leader="dot" w:pos="8297"/>
            </w:tabs>
            <w:rPr>
              <w:rFonts w:asciiTheme="minorHAnsi" w:eastAsiaTheme="minorEastAsia" w:hAnsiTheme="minorHAnsi"/>
              <w:sz w:val="22"/>
            </w:rPr>
          </w:pPr>
          <w:hyperlink w:anchor="_Toc88471863" w:history="1">
            <w:r w:rsidR="00175B2F" w:rsidRPr="00FC2583">
              <w:rPr>
                <w:rStyle w:val="Hyperlink"/>
              </w:rPr>
              <w:t>1.4.2.</w:t>
            </w:r>
            <w:r w:rsidR="00175B2F">
              <w:rPr>
                <w:rFonts w:asciiTheme="minorHAnsi" w:eastAsiaTheme="minorEastAsia" w:hAnsiTheme="minorHAnsi"/>
                <w:sz w:val="22"/>
              </w:rPr>
              <w:tab/>
            </w:r>
            <w:r w:rsidR="00175B2F" w:rsidRPr="00FC2583">
              <w:rPr>
                <w:rStyle w:val="Hyperlink"/>
              </w:rPr>
              <w:t>Roles &amp; Responsibility Matrix</w:t>
            </w:r>
            <w:r w:rsidR="00175B2F">
              <w:rPr>
                <w:webHidden/>
              </w:rPr>
              <w:tab/>
            </w:r>
            <w:r w:rsidR="00175B2F">
              <w:rPr>
                <w:webHidden/>
              </w:rPr>
              <w:fldChar w:fldCharType="begin"/>
            </w:r>
            <w:r w:rsidR="00175B2F">
              <w:rPr>
                <w:webHidden/>
              </w:rPr>
              <w:instrText xml:space="preserve"> PAGEREF _Toc88471863 \h </w:instrText>
            </w:r>
            <w:r w:rsidR="00175B2F">
              <w:rPr>
                <w:webHidden/>
              </w:rPr>
            </w:r>
            <w:r w:rsidR="00175B2F">
              <w:rPr>
                <w:webHidden/>
              </w:rPr>
              <w:fldChar w:fldCharType="separate"/>
            </w:r>
            <w:r w:rsidR="00175B2F">
              <w:rPr>
                <w:webHidden/>
              </w:rPr>
              <w:t>1</w:t>
            </w:r>
            <w:r w:rsidR="00175B2F">
              <w:rPr>
                <w:webHidden/>
              </w:rPr>
              <w:fldChar w:fldCharType="end"/>
            </w:r>
          </w:hyperlink>
        </w:p>
        <w:p w14:paraId="61ABCEF1" w14:textId="77777777" w:rsidR="00175B2F" w:rsidRDefault="00E23B9B">
          <w:pPr>
            <w:pStyle w:val="TOC2"/>
            <w:tabs>
              <w:tab w:val="left" w:pos="1760"/>
              <w:tab w:val="right" w:leader="dot" w:pos="8297"/>
            </w:tabs>
            <w:rPr>
              <w:rFonts w:asciiTheme="minorHAnsi" w:eastAsiaTheme="minorEastAsia" w:hAnsiTheme="minorHAnsi"/>
              <w:sz w:val="22"/>
            </w:rPr>
          </w:pPr>
          <w:hyperlink w:anchor="_Toc88471864" w:history="1">
            <w:r w:rsidR="00175B2F" w:rsidRPr="00FC2583">
              <w:rPr>
                <w:rStyle w:val="Hyperlink"/>
              </w:rPr>
              <w:t>1.4.3.</w:t>
            </w:r>
            <w:r w:rsidR="00175B2F">
              <w:rPr>
                <w:rFonts w:asciiTheme="minorHAnsi" w:eastAsiaTheme="minorEastAsia" w:hAnsiTheme="minorHAnsi"/>
                <w:sz w:val="22"/>
              </w:rPr>
              <w:tab/>
            </w:r>
            <w:r w:rsidR="00175B2F" w:rsidRPr="00FC2583">
              <w:rPr>
                <w:rStyle w:val="Hyperlink"/>
              </w:rPr>
              <w:t>Gantt Chart</w:t>
            </w:r>
            <w:r w:rsidR="00175B2F">
              <w:rPr>
                <w:webHidden/>
              </w:rPr>
              <w:tab/>
            </w:r>
            <w:r w:rsidR="00175B2F">
              <w:rPr>
                <w:webHidden/>
              </w:rPr>
              <w:fldChar w:fldCharType="begin"/>
            </w:r>
            <w:r w:rsidR="00175B2F">
              <w:rPr>
                <w:webHidden/>
              </w:rPr>
              <w:instrText xml:space="preserve"> PAGEREF _Toc88471864 \h </w:instrText>
            </w:r>
            <w:r w:rsidR="00175B2F">
              <w:rPr>
                <w:webHidden/>
              </w:rPr>
            </w:r>
            <w:r w:rsidR="00175B2F">
              <w:rPr>
                <w:webHidden/>
              </w:rPr>
              <w:fldChar w:fldCharType="separate"/>
            </w:r>
            <w:r w:rsidR="00175B2F">
              <w:rPr>
                <w:webHidden/>
              </w:rPr>
              <w:t>1</w:t>
            </w:r>
            <w:r w:rsidR="00175B2F">
              <w:rPr>
                <w:webHidden/>
              </w:rPr>
              <w:fldChar w:fldCharType="end"/>
            </w:r>
          </w:hyperlink>
        </w:p>
        <w:p w14:paraId="172EED3D"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65" w:history="1">
            <w:r w:rsidR="00175B2F" w:rsidRPr="00FC2583">
              <w:rPr>
                <w:rStyle w:val="Hyperlink"/>
              </w:rPr>
              <w:t>1.5.</w:t>
            </w:r>
            <w:r w:rsidR="00175B2F">
              <w:rPr>
                <w:rFonts w:asciiTheme="minorHAnsi" w:eastAsiaTheme="minorEastAsia" w:hAnsiTheme="minorHAnsi"/>
                <w:sz w:val="22"/>
              </w:rPr>
              <w:tab/>
            </w:r>
            <w:r w:rsidR="00175B2F" w:rsidRPr="00FC2583">
              <w:rPr>
                <w:rStyle w:val="Hyperlink"/>
              </w:rPr>
              <w:t>Report Outline</w:t>
            </w:r>
            <w:r w:rsidR="00175B2F">
              <w:rPr>
                <w:webHidden/>
              </w:rPr>
              <w:tab/>
            </w:r>
            <w:r w:rsidR="00175B2F">
              <w:rPr>
                <w:webHidden/>
              </w:rPr>
              <w:fldChar w:fldCharType="begin"/>
            </w:r>
            <w:r w:rsidR="00175B2F">
              <w:rPr>
                <w:webHidden/>
              </w:rPr>
              <w:instrText xml:space="preserve"> PAGEREF _Toc88471865 \h </w:instrText>
            </w:r>
            <w:r w:rsidR="00175B2F">
              <w:rPr>
                <w:webHidden/>
              </w:rPr>
            </w:r>
            <w:r w:rsidR="00175B2F">
              <w:rPr>
                <w:webHidden/>
              </w:rPr>
              <w:fldChar w:fldCharType="separate"/>
            </w:r>
            <w:r w:rsidR="00175B2F">
              <w:rPr>
                <w:webHidden/>
              </w:rPr>
              <w:t>1</w:t>
            </w:r>
            <w:r w:rsidR="00175B2F">
              <w:rPr>
                <w:webHidden/>
              </w:rPr>
              <w:fldChar w:fldCharType="end"/>
            </w:r>
          </w:hyperlink>
        </w:p>
        <w:p w14:paraId="7E500709"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866" w:history="1">
            <w:r w:rsidR="00175B2F" w:rsidRPr="00FC2583">
              <w:rPr>
                <w:rStyle w:val="Hyperlink"/>
              </w:rPr>
              <w:t>Chapter 2.</w:t>
            </w:r>
            <w:r w:rsidR="00175B2F">
              <w:rPr>
                <w:rFonts w:asciiTheme="minorHAnsi" w:eastAsiaTheme="minorEastAsia" w:hAnsiTheme="minorHAnsi"/>
                <w:sz w:val="22"/>
              </w:rPr>
              <w:tab/>
            </w:r>
            <w:r w:rsidR="00175B2F" w:rsidRPr="00FC2583">
              <w:rPr>
                <w:rStyle w:val="Hyperlink"/>
              </w:rPr>
              <w:t>Literature Review</w:t>
            </w:r>
            <w:r w:rsidR="00175B2F">
              <w:rPr>
                <w:webHidden/>
              </w:rPr>
              <w:tab/>
            </w:r>
            <w:r w:rsidR="00175B2F">
              <w:rPr>
                <w:webHidden/>
              </w:rPr>
              <w:fldChar w:fldCharType="begin"/>
            </w:r>
            <w:r w:rsidR="00175B2F">
              <w:rPr>
                <w:webHidden/>
              </w:rPr>
              <w:instrText xml:space="preserve"> PAGEREF _Toc88471866 \h </w:instrText>
            </w:r>
            <w:r w:rsidR="00175B2F">
              <w:rPr>
                <w:webHidden/>
              </w:rPr>
            </w:r>
            <w:r w:rsidR="00175B2F">
              <w:rPr>
                <w:webHidden/>
              </w:rPr>
              <w:fldChar w:fldCharType="separate"/>
            </w:r>
            <w:r w:rsidR="00175B2F">
              <w:rPr>
                <w:webHidden/>
              </w:rPr>
              <w:t>2</w:t>
            </w:r>
            <w:r w:rsidR="00175B2F">
              <w:rPr>
                <w:webHidden/>
              </w:rPr>
              <w:fldChar w:fldCharType="end"/>
            </w:r>
          </w:hyperlink>
        </w:p>
        <w:p w14:paraId="5F2AE837"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67" w:history="1">
            <w:r w:rsidR="00175B2F" w:rsidRPr="00FC2583">
              <w:rPr>
                <w:rStyle w:val="Hyperlink"/>
              </w:rPr>
              <w:t>2.1</w:t>
            </w:r>
            <w:r w:rsidR="00175B2F">
              <w:rPr>
                <w:rFonts w:asciiTheme="minorHAnsi" w:eastAsiaTheme="minorEastAsia" w:hAnsiTheme="minorHAnsi"/>
                <w:sz w:val="22"/>
              </w:rPr>
              <w:tab/>
            </w:r>
            <w:r w:rsidR="00175B2F" w:rsidRPr="00FC2583">
              <w:rPr>
                <w:rStyle w:val="Hyperlink"/>
              </w:rPr>
              <w:t>First Heading</w:t>
            </w:r>
            <w:r w:rsidR="00175B2F">
              <w:rPr>
                <w:webHidden/>
              </w:rPr>
              <w:tab/>
            </w:r>
            <w:r w:rsidR="00175B2F">
              <w:rPr>
                <w:webHidden/>
              </w:rPr>
              <w:fldChar w:fldCharType="begin"/>
            </w:r>
            <w:r w:rsidR="00175B2F">
              <w:rPr>
                <w:webHidden/>
              </w:rPr>
              <w:instrText xml:space="preserve"> PAGEREF _Toc88471867 \h </w:instrText>
            </w:r>
            <w:r w:rsidR="00175B2F">
              <w:rPr>
                <w:webHidden/>
              </w:rPr>
            </w:r>
            <w:r w:rsidR="00175B2F">
              <w:rPr>
                <w:webHidden/>
              </w:rPr>
              <w:fldChar w:fldCharType="separate"/>
            </w:r>
            <w:r w:rsidR="00175B2F">
              <w:rPr>
                <w:webHidden/>
              </w:rPr>
              <w:t>2</w:t>
            </w:r>
            <w:r w:rsidR="00175B2F">
              <w:rPr>
                <w:webHidden/>
              </w:rPr>
              <w:fldChar w:fldCharType="end"/>
            </w:r>
          </w:hyperlink>
        </w:p>
        <w:p w14:paraId="0C1B813E"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68" w:history="1">
            <w:r w:rsidR="00175B2F" w:rsidRPr="00FC2583">
              <w:rPr>
                <w:rStyle w:val="Hyperlink"/>
              </w:rPr>
              <w:t>2.1.1</w:t>
            </w:r>
            <w:r w:rsidR="00175B2F">
              <w:rPr>
                <w:rFonts w:asciiTheme="minorHAnsi" w:eastAsiaTheme="minorEastAsia" w:hAnsiTheme="minorHAnsi"/>
                <w:sz w:val="22"/>
              </w:rPr>
              <w:tab/>
            </w:r>
            <w:r w:rsidR="00175B2F" w:rsidRPr="00FC2583">
              <w:rPr>
                <w:rStyle w:val="Hyperlink"/>
              </w:rPr>
              <w:t>Example of Subheading Styles</w:t>
            </w:r>
            <w:r w:rsidR="00175B2F">
              <w:rPr>
                <w:webHidden/>
              </w:rPr>
              <w:tab/>
            </w:r>
            <w:r w:rsidR="00175B2F">
              <w:rPr>
                <w:webHidden/>
              </w:rPr>
              <w:fldChar w:fldCharType="begin"/>
            </w:r>
            <w:r w:rsidR="00175B2F">
              <w:rPr>
                <w:webHidden/>
              </w:rPr>
              <w:instrText xml:space="preserve"> PAGEREF _Toc88471868 \h </w:instrText>
            </w:r>
            <w:r w:rsidR="00175B2F">
              <w:rPr>
                <w:webHidden/>
              </w:rPr>
            </w:r>
            <w:r w:rsidR="00175B2F">
              <w:rPr>
                <w:webHidden/>
              </w:rPr>
              <w:fldChar w:fldCharType="separate"/>
            </w:r>
            <w:r w:rsidR="00175B2F">
              <w:rPr>
                <w:webHidden/>
              </w:rPr>
              <w:t>3</w:t>
            </w:r>
            <w:r w:rsidR="00175B2F">
              <w:rPr>
                <w:webHidden/>
              </w:rPr>
              <w:fldChar w:fldCharType="end"/>
            </w:r>
          </w:hyperlink>
        </w:p>
        <w:p w14:paraId="1639D349"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69" w:history="1">
            <w:r w:rsidR="00175B2F" w:rsidRPr="00FC2583">
              <w:rPr>
                <w:rStyle w:val="Hyperlink"/>
              </w:rPr>
              <w:t>2.1.2</w:t>
            </w:r>
            <w:r w:rsidR="00175B2F">
              <w:rPr>
                <w:rFonts w:asciiTheme="minorHAnsi" w:eastAsiaTheme="minorEastAsia" w:hAnsiTheme="minorHAnsi"/>
                <w:sz w:val="22"/>
              </w:rPr>
              <w:tab/>
            </w:r>
            <w:r w:rsidR="00175B2F" w:rsidRPr="00FC2583">
              <w:rPr>
                <w:rStyle w:val="Hyperlink"/>
              </w:rPr>
              <w:t>Another Subheading Styles Example</w:t>
            </w:r>
            <w:r w:rsidR="00175B2F">
              <w:rPr>
                <w:webHidden/>
              </w:rPr>
              <w:tab/>
            </w:r>
            <w:r w:rsidR="00175B2F">
              <w:rPr>
                <w:webHidden/>
              </w:rPr>
              <w:fldChar w:fldCharType="begin"/>
            </w:r>
            <w:r w:rsidR="00175B2F">
              <w:rPr>
                <w:webHidden/>
              </w:rPr>
              <w:instrText xml:space="preserve"> PAGEREF _Toc88471869 \h </w:instrText>
            </w:r>
            <w:r w:rsidR="00175B2F">
              <w:rPr>
                <w:webHidden/>
              </w:rPr>
            </w:r>
            <w:r w:rsidR="00175B2F">
              <w:rPr>
                <w:webHidden/>
              </w:rPr>
              <w:fldChar w:fldCharType="separate"/>
            </w:r>
            <w:r w:rsidR="00175B2F">
              <w:rPr>
                <w:webHidden/>
              </w:rPr>
              <w:t>4</w:t>
            </w:r>
            <w:r w:rsidR="00175B2F">
              <w:rPr>
                <w:webHidden/>
              </w:rPr>
              <w:fldChar w:fldCharType="end"/>
            </w:r>
          </w:hyperlink>
        </w:p>
        <w:p w14:paraId="436B4DFE"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70" w:history="1">
            <w:r w:rsidR="00175B2F" w:rsidRPr="00FC2583">
              <w:rPr>
                <w:rStyle w:val="Hyperlink"/>
              </w:rPr>
              <w:t>2.1.3</w:t>
            </w:r>
            <w:r w:rsidR="00175B2F">
              <w:rPr>
                <w:rFonts w:asciiTheme="minorHAnsi" w:eastAsiaTheme="minorEastAsia" w:hAnsiTheme="minorHAnsi"/>
                <w:sz w:val="22"/>
              </w:rPr>
              <w:tab/>
            </w:r>
            <w:r w:rsidR="00175B2F" w:rsidRPr="00FC2583">
              <w:rPr>
                <w:rStyle w:val="Hyperlink"/>
              </w:rPr>
              <w:t>Subheading styles</w:t>
            </w:r>
            <w:r w:rsidR="00175B2F">
              <w:rPr>
                <w:webHidden/>
              </w:rPr>
              <w:tab/>
            </w:r>
            <w:r w:rsidR="00175B2F">
              <w:rPr>
                <w:webHidden/>
              </w:rPr>
              <w:fldChar w:fldCharType="begin"/>
            </w:r>
            <w:r w:rsidR="00175B2F">
              <w:rPr>
                <w:webHidden/>
              </w:rPr>
              <w:instrText xml:space="preserve"> PAGEREF _Toc88471870 \h </w:instrText>
            </w:r>
            <w:r w:rsidR="00175B2F">
              <w:rPr>
                <w:webHidden/>
              </w:rPr>
            </w:r>
            <w:r w:rsidR="00175B2F">
              <w:rPr>
                <w:webHidden/>
              </w:rPr>
              <w:fldChar w:fldCharType="separate"/>
            </w:r>
            <w:r w:rsidR="00175B2F">
              <w:rPr>
                <w:webHidden/>
              </w:rPr>
              <w:t>4</w:t>
            </w:r>
            <w:r w:rsidR="00175B2F">
              <w:rPr>
                <w:webHidden/>
              </w:rPr>
              <w:fldChar w:fldCharType="end"/>
            </w:r>
          </w:hyperlink>
        </w:p>
        <w:p w14:paraId="069BE524"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71" w:history="1">
            <w:r w:rsidR="00175B2F" w:rsidRPr="00FC2583">
              <w:rPr>
                <w:rStyle w:val="Hyperlink"/>
              </w:rPr>
              <w:t>2.2</w:t>
            </w:r>
            <w:r w:rsidR="00175B2F">
              <w:rPr>
                <w:rFonts w:asciiTheme="minorHAnsi" w:eastAsiaTheme="minorEastAsia" w:hAnsiTheme="minorHAnsi"/>
                <w:sz w:val="22"/>
              </w:rPr>
              <w:tab/>
            </w:r>
            <w:r w:rsidR="00175B2F" w:rsidRPr="00FC2583">
              <w:rPr>
                <w:rStyle w:val="Hyperlink"/>
              </w:rPr>
              <w:t>Formatting of Equations</w:t>
            </w:r>
            <w:r w:rsidR="00175B2F">
              <w:rPr>
                <w:webHidden/>
              </w:rPr>
              <w:tab/>
            </w:r>
            <w:r w:rsidR="00175B2F">
              <w:rPr>
                <w:webHidden/>
              </w:rPr>
              <w:fldChar w:fldCharType="begin"/>
            </w:r>
            <w:r w:rsidR="00175B2F">
              <w:rPr>
                <w:webHidden/>
              </w:rPr>
              <w:instrText xml:space="preserve"> PAGEREF _Toc88471871 \h </w:instrText>
            </w:r>
            <w:r w:rsidR="00175B2F">
              <w:rPr>
                <w:webHidden/>
              </w:rPr>
            </w:r>
            <w:r w:rsidR="00175B2F">
              <w:rPr>
                <w:webHidden/>
              </w:rPr>
              <w:fldChar w:fldCharType="separate"/>
            </w:r>
            <w:r w:rsidR="00175B2F">
              <w:rPr>
                <w:webHidden/>
              </w:rPr>
              <w:t>5</w:t>
            </w:r>
            <w:r w:rsidR="00175B2F">
              <w:rPr>
                <w:webHidden/>
              </w:rPr>
              <w:fldChar w:fldCharType="end"/>
            </w:r>
          </w:hyperlink>
        </w:p>
        <w:p w14:paraId="25B23DB8"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72" w:history="1">
            <w:r w:rsidR="00175B2F" w:rsidRPr="00FC2583">
              <w:rPr>
                <w:rStyle w:val="Hyperlink"/>
              </w:rPr>
              <w:t>2.3</w:t>
            </w:r>
            <w:r w:rsidR="00175B2F">
              <w:rPr>
                <w:rFonts w:asciiTheme="minorHAnsi" w:eastAsiaTheme="minorEastAsia" w:hAnsiTheme="minorHAnsi"/>
                <w:sz w:val="22"/>
              </w:rPr>
              <w:tab/>
            </w:r>
            <w:r w:rsidR="00175B2F" w:rsidRPr="00FC2583">
              <w:rPr>
                <w:rStyle w:val="Hyperlink"/>
              </w:rPr>
              <w:t>Use of Referencing styles</w:t>
            </w:r>
            <w:r w:rsidR="00175B2F">
              <w:rPr>
                <w:webHidden/>
              </w:rPr>
              <w:tab/>
            </w:r>
            <w:r w:rsidR="00175B2F">
              <w:rPr>
                <w:webHidden/>
              </w:rPr>
              <w:fldChar w:fldCharType="begin"/>
            </w:r>
            <w:r w:rsidR="00175B2F">
              <w:rPr>
                <w:webHidden/>
              </w:rPr>
              <w:instrText xml:space="preserve"> PAGEREF _Toc88471872 \h </w:instrText>
            </w:r>
            <w:r w:rsidR="00175B2F">
              <w:rPr>
                <w:webHidden/>
              </w:rPr>
            </w:r>
            <w:r w:rsidR="00175B2F">
              <w:rPr>
                <w:webHidden/>
              </w:rPr>
              <w:fldChar w:fldCharType="separate"/>
            </w:r>
            <w:r w:rsidR="00175B2F">
              <w:rPr>
                <w:webHidden/>
              </w:rPr>
              <w:t>5</w:t>
            </w:r>
            <w:r w:rsidR="00175B2F">
              <w:rPr>
                <w:webHidden/>
              </w:rPr>
              <w:fldChar w:fldCharType="end"/>
            </w:r>
          </w:hyperlink>
        </w:p>
        <w:p w14:paraId="41F672B1"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873" w:history="1">
            <w:r w:rsidR="00175B2F" w:rsidRPr="00FC2583">
              <w:rPr>
                <w:rStyle w:val="Hyperlink"/>
              </w:rPr>
              <w:t>Chapter 3.</w:t>
            </w:r>
            <w:r w:rsidR="00175B2F">
              <w:rPr>
                <w:rFonts w:asciiTheme="minorHAnsi" w:eastAsiaTheme="minorEastAsia" w:hAnsiTheme="minorHAnsi"/>
                <w:sz w:val="22"/>
              </w:rPr>
              <w:tab/>
            </w:r>
            <w:r w:rsidR="00175B2F" w:rsidRPr="00FC2583">
              <w:rPr>
                <w:rStyle w:val="Hyperlink"/>
              </w:rPr>
              <w:t>Software Requirement Specifications</w:t>
            </w:r>
            <w:r w:rsidR="00175B2F">
              <w:rPr>
                <w:webHidden/>
              </w:rPr>
              <w:tab/>
            </w:r>
            <w:r w:rsidR="00175B2F">
              <w:rPr>
                <w:webHidden/>
              </w:rPr>
              <w:fldChar w:fldCharType="begin"/>
            </w:r>
            <w:r w:rsidR="00175B2F">
              <w:rPr>
                <w:webHidden/>
              </w:rPr>
              <w:instrText xml:space="preserve"> PAGEREF _Toc88471873 \h </w:instrText>
            </w:r>
            <w:r w:rsidR="00175B2F">
              <w:rPr>
                <w:webHidden/>
              </w:rPr>
            </w:r>
            <w:r w:rsidR="00175B2F">
              <w:rPr>
                <w:webHidden/>
              </w:rPr>
              <w:fldChar w:fldCharType="separate"/>
            </w:r>
            <w:r w:rsidR="00175B2F">
              <w:rPr>
                <w:webHidden/>
              </w:rPr>
              <w:t>6</w:t>
            </w:r>
            <w:r w:rsidR="00175B2F">
              <w:rPr>
                <w:webHidden/>
              </w:rPr>
              <w:fldChar w:fldCharType="end"/>
            </w:r>
          </w:hyperlink>
        </w:p>
        <w:p w14:paraId="269AC8A5"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75" w:history="1">
            <w:r w:rsidR="00175B2F" w:rsidRPr="00FC2583">
              <w:rPr>
                <w:rStyle w:val="Hyperlink"/>
              </w:rPr>
              <w:t>3.1</w:t>
            </w:r>
            <w:r w:rsidR="00175B2F">
              <w:rPr>
                <w:rFonts w:asciiTheme="minorHAnsi" w:eastAsiaTheme="minorEastAsia" w:hAnsiTheme="minorHAnsi"/>
                <w:sz w:val="22"/>
              </w:rPr>
              <w:tab/>
            </w:r>
            <w:r w:rsidR="00175B2F" w:rsidRPr="00FC2583">
              <w:rPr>
                <w:rStyle w:val="Hyperlink"/>
              </w:rPr>
              <w:t>Introduction</w:t>
            </w:r>
            <w:r w:rsidR="00175B2F">
              <w:rPr>
                <w:webHidden/>
              </w:rPr>
              <w:tab/>
            </w:r>
            <w:r w:rsidR="00175B2F">
              <w:rPr>
                <w:webHidden/>
              </w:rPr>
              <w:fldChar w:fldCharType="begin"/>
            </w:r>
            <w:r w:rsidR="00175B2F">
              <w:rPr>
                <w:webHidden/>
              </w:rPr>
              <w:instrText xml:space="preserve"> PAGEREF _Toc88471875 \h </w:instrText>
            </w:r>
            <w:r w:rsidR="00175B2F">
              <w:rPr>
                <w:webHidden/>
              </w:rPr>
            </w:r>
            <w:r w:rsidR="00175B2F">
              <w:rPr>
                <w:webHidden/>
              </w:rPr>
              <w:fldChar w:fldCharType="separate"/>
            </w:r>
            <w:r w:rsidR="00175B2F">
              <w:rPr>
                <w:webHidden/>
              </w:rPr>
              <w:t>6</w:t>
            </w:r>
            <w:r w:rsidR="00175B2F">
              <w:rPr>
                <w:webHidden/>
              </w:rPr>
              <w:fldChar w:fldCharType="end"/>
            </w:r>
          </w:hyperlink>
        </w:p>
        <w:p w14:paraId="1B101B57"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76" w:history="1">
            <w:r w:rsidR="00175B2F" w:rsidRPr="00FC2583">
              <w:rPr>
                <w:rStyle w:val="Hyperlink"/>
              </w:rPr>
              <w:t>3.1.1</w:t>
            </w:r>
            <w:r w:rsidR="00175B2F">
              <w:rPr>
                <w:rFonts w:asciiTheme="minorHAnsi" w:eastAsiaTheme="minorEastAsia" w:hAnsiTheme="minorHAnsi"/>
                <w:sz w:val="22"/>
              </w:rPr>
              <w:tab/>
            </w:r>
            <w:r w:rsidR="00175B2F" w:rsidRPr="00FC2583">
              <w:rPr>
                <w:rStyle w:val="Hyperlink"/>
              </w:rPr>
              <w:t>Purpose [14pt, Times new Roman, Bold]</w:t>
            </w:r>
            <w:r w:rsidR="00175B2F">
              <w:rPr>
                <w:webHidden/>
              </w:rPr>
              <w:tab/>
            </w:r>
            <w:r w:rsidR="00175B2F">
              <w:rPr>
                <w:webHidden/>
              </w:rPr>
              <w:fldChar w:fldCharType="begin"/>
            </w:r>
            <w:r w:rsidR="00175B2F">
              <w:rPr>
                <w:webHidden/>
              </w:rPr>
              <w:instrText xml:space="preserve"> PAGEREF _Toc88471876 \h </w:instrText>
            </w:r>
            <w:r w:rsidR="00175B2F">
              <w:rPr>
                <w:webHidden/>
              </w:rPr>
            </w:r>
            <w:r w:rsidR="00175B2F">
              <w:rPr>
                <w:webHidden/>
              </w:rPr>
              <w:fldChar w:fldCharType="separate"/>
            </w:r>
            <w:r w:rsidR="00175B2F">
              <w:rPr>
                <w:webHidden/>
              </w:rPr>
              <w:t>6</w:t>
            </w:r>
            <w:r w:rsidR="00175B2F">
              <w:rPr>
                <w:webHidden/>
              </w:rPr>
              <w:fldChar w:fldCharType="end"/>
            </w:r>
          </w:hyperlink>
        </w:p>
        <w:p w14:paraId="53F59153"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77" w:history="1">
            <w:r w:rsidR="00175B2F" w:rsidRPr="00FC2583">
              <w:rPr>
                <w:rStyle w:val="Hyperlink"/>
              </w:rPr>
              <w:t>3.1.2</w:t>
            </w:r>
            <w:r w:rsidR="00175B2F">
              <w:rPr>
                <w:rFonts w:asciiTheme="minorHAnsi" w:eastAsiaTheme="minorEastAsia" w:hAnsiTheme="minorHAnsi"/>
                <w:sz w:val="22"/>
              </w:rPr>
              <w:tab/>
            </w:r>
            <w:r w:rsidR="00175B2F" w:rsidRPr="00FC2583">
              <w:rPr>
                <w:rStyle w:val="Hyperlink"/>
              </w:rPr>
              <w:t>Document Conventions</w:t>
            </w:r>
            <w:r w:rsidR="00175B2F">
              <w:rPr>
                <w:webHidden/>
              </w:rPr>
              <w:tab/>
            </w:r>
            <w:r w:rsidR="00175B2F">
              <w:rPr>
                <w:webHidden/>
              </w:rPr>
              <w:fldChar w:fldCharType="begin"/>
            </w:r>
            <w:r w:rsidR="00175B2F">
              <w:rPr>
                <w:webHidden/>
              </w:rPr>
              <w:instrText xml:space="preserve"> PAGEREF _Toc88471877 \h </w:instrText>
            </w:r>
            <w:r w:rsidR="00175B2F">
              <w:rPr>
                <w:webHidden/>
              </w:rPr>
            </w:r>
            <w:r w:rsidR="00175B2F">
              <w:rPr>
                <w:webHidden/>
              </w:rPr>
              <w:fldChar w:fldCharType="separate"/>
            </w:r>
            <w:r w:rsidR="00175B2F">
              <w:rPr>
                <w:webHidden/>
              </w:rPr>
              <w:t>6</w:t>
            </w:r>
            <w:r w:rsidR="00175B2F">
              <w:rPr>
                <w:webHidden/>
              </w:rPr>
              <w:fldChar w:fldCharType="end"/>
            </w:r>
          </w:hyperlink>
        </w:p>
        <w:p w14:paraId="0ED50A40"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78" w:history="1">
            <w:r w:rsidR="00175B2F" w:rsidRPr="00FC2583">
              <w:rPr>
                <w:rStyle w:val="Hyperlink"/>
              </w:rPr>
              <w:t>3.1.3</w:t>
            </w:r>
            <w:r w:rsidR="00175B2F">
              <w:rPr>
                <w:rFonts w:asciiTheme="minorHAnsi" w:eastAsiaTheme="minorEastAsia" w:hAnsiTheme="minorHAnsi"/>
                <w:sz w:val="22"/>
              </w:rPr>
              <w:tab/>
            </w:r>
            <w:r w:rsidR="00175B2F" w:rsidRPr="00FC2583">
              <w:rPr>
                <w:rStyle w:val="Hyperlink"/>
              </w:rPr>
              <w:t>Intended Audience and Reading Suggestions</w:t>
            </w:r>
            <w:r w:rsidR="00175B2F">
              <w:rPr>
                <w:webHidden/>
              </w:rPr>
              <w:tab/>
            </w:r>
            <w:r w:rsidR="00175B2F">
              <w:rPr>
                <w:webHidden/>
              </w:rPr>
              <w:fldChar w:fldCharType="begin"/>
            </w:r>
            <w:r w:rsidR="00175B2F">
              <w:rPr>
                <w:webHidden/>
              </w:rPr>
              <w:instrText xml:space="preserve"> PAGEREF _Toc88471878 \h </w:instrText>
            </w:r>
            <w:r w:rsidR="00175B2F">
              <w:rPr>
                <w:webHidden/>
              </w:rPr>
            </w:r>
            <w:r w:rsidR="00175B2F">
              <w:rPr>
                <w:webHidden/>
              </w:rPr>
              <w:fldChar w:fldCharType="separate"/>
            </w:r>
            <w:r w:rsidR="00175B2F">
              <w:rPr>
                <w:webHidden/>
              </w:rPr>
              <w:t>6</w:t>
            </w:r>
            <w:r w:rsidR="00175B2F">
              <w:rPr>
                <w:webHidden/>
              </w:rPr>
              <w:fldChar w:fldCharType="end"/>
            </w:r>
          </w:hyperlink>
        </w:p>
        <w:p w14:paraId="1DF6FEB6"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79" w:history="1">
            <w:r w:rsidR="00175B2F" w:rsidRPr="00FC2583">
              <w:rPr>
                <w:rStyle w:val="Hyperlink"/>
              </w:rPr>
              <w:t>3.1.4</w:t>
            </w:r>
            <w:r w:rsidR="00175B2F">
              <w:rPr>
                <w:rFonts w:asciiTheme="minorHAnsi" w:eastAsiaTheme="minorEastAsia" w:hAnsiTheme="minorHAnsi"/>
                <w:sz w:val="22"/>
              </w:rPr>
              <w:tab/>
            </w:r>
            <w:r w:rsidR="00175B2F" w:rsidRPr="00FC2583">
              <w:rPr>
                <w:rStyle w:val="Hyperlink"/>
              </w:rPr>
              <w:t>Product Scope</w:t>
            </w:r>
            <w:r w:rsidR="00175B2F">
              <w:rPr>
                <w:webHidden/>
              </w:rPr>
              <w:tab/>
            </w:r>
            <w:r w:rsidR="00175B2F">
              <w:rPr>
                <w:webHidden/>
              </w:rPr>
              <w:fldChar w:fldCharType="begin"/>
            </w:r>
            <w:r w:rsidR="00175B2F">
              <w:rPr>
                <w:webHidden/>
              </w:rPr>
              <w:instrText xml:space="preserve"> PAGEREF _Toc88471879 \h </w:instrText>
            </w:r>
            <w:r w:rsidR="00175B2F">
              <w:rPr>
                <w:webHidden/>
              </w:rPr>
            </w:r>
            <w:r w:rsidR="00175B2F">
              <w:rPr>
                <w:webHidden/>
              </w:rPr>
              <w:fldChar w:fldCharType="separate"/>
            </w:r>
            <w:r w:rsidR="00175B2F">
              <w:rPr>
                <w:webHidden/>
              </w:rPr>
              <w:t>6</w:t>
            </w:r>
            <w:r w:rsidR="00175B2F">
              <w:rPr>
                <w:webHidden/>
              </w:rPr>
              <w:fldChar w:fldCharType="end"/>
            </w:r>
          </w:hyperlink>
        </w:p>
        <w:p w14:paraId="27964E35"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80" w:history="1">
            <w:r w:rsidR="00175B2F" w:rsidRPr="00FC2583">
              <w:rPr>
                <w:rStyle w:val="Hyperlink"/>
              </w:rPr>
              <w:t>3.2</w:t>
            </w:r>
            <w:r w:rsidR="00175B2F">
              <w:rPr>
                <w:rFonts w:asciiTheme="minorHAnsi" w:eastAsiaTheme="minorEastAsia" w:hAnsiTheme="minorHAnsi"/>
                <w:sz w:val="22"/>
              </w:rPr>
              <w:tab/>
            </w:r>
            <w:r w:rsidR="00175B2F" w:rsidRPr="00FC2583">
              <w:rPr>
                <w:rStyle w:val="Hyperlink"/>
              </w:rPr>
              <w:t>Overall Description</w:t>
            </w:r>
            <w:r w:rsidR="00175B2F">
              <w:rPr>
                <w:webHidden/>
              </w:rPr>
              <w:tab/>
            </w:r>
            <w:r w:rsidR="00175B2F">
              <w:rPr>
                <w:webHidden/>
              </w:rPr>
              <w:fldChar w:fldCharType="begin"/>
            </w:r>
            <w:r w:rsidR="00175B2F">
              <w:rPr>
                <w:webHidden/>
              </w:rPr>
              <w:instrText xml:space="preserve"> PAGEREF _Toc88471880 \h </w:instrText>
            </w:r>
            <w:r w:rsidR="00175B2F">
              <w:rPr>
                <w:webHidden/>
              </w:rPr>
            </w:r>
            <w:r w:rsidR="00175B2F">
              <w:rPr>
                <w:webHidden/>
              </w:rPr>
              <w:fldChar w:fldCharType="separate"/>
            </w:r>
            <w:r w:rsidR="00175B2F">
              <w:rPr>
                <w:webHidden/>
              </w:rPr>
              <w:t>7</w:t>
            </w:r>
            <w:r w:rsidR="00175B2F">
              <w:rPr>
                <w:webHidden/>
              </w:rPr>
              <w:fldChar w:fldCharType="end"/>
            </w:r>
          </w:hyperlink>
        </w:p>
        <w:p w14:paraId="4C4302AC"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1" w:history="1">
            <w:r w:rsidR="00175B2F" w:rsidRPr="00FC2583">
              <w:rPr>
                <w:rStyle w:val="Hyperlink"/>
              </w:rPr>
              <w:t>3.2.1</w:t>
            </w:r>
            <w:r w:rsidR="00175B2F">
              <w:rPr>
                <w:rFonts w:asciiTheme="minorHAnsi" w:eastAsiaTheme="minorEastAsia" w:hAnsiTheme="minorHAnsi"/>
                <w:sz w:val="22"/>
              </w:rPr>
              <w:tab/>
            </w:r>
            <w:r w:rsidR="00175B2F" w:rsidRPr="00FC2583">
              <w:rPr>
                <w:rStyle w:val="Hyperlink"/>
              </w:rPr>
              <w:t>Product Perspective</w:t>
            </w:r>
            <w:r w:rsidR="00175B2F">
              <w:rPr>
                <w:webHidden/>
              </w:rPr>
              <w:tab/>
            </w:r>
            <w:r w:rsidR="00175B2F">
              <w:rPr>
                <w:webHidden/>
              </w:rPr>
              <w:fldChar w:fldCharType="begin"/>
            </w:r>
            <w:r w:rsidR="00175B2F">
              <w:rPr>
                <w:webHidden/>
              </w:rPr>
              <w:instrText xml:space="preserve"> PAGEREF _Toc88471881 \h </w:instrText>
            </w:r>
            <w:r w:rsidR="00175B2F">
              <w:rPr>
                <w:webHidden/>
              </w:rPr>
            </w:r>
            <w:r w:rsidR="00175B2F">
              <w:rPr>
                <w:webHidden/>
              </w:rPr>
              <w:fldChar w:fldCharType="separate"/>
            </w:r>
            <w:r w:rsidR="00175B2F">
              <w:rPr>
                <w:webHidden/>
              </w:rPr>
              <w:t>7</w:t>
            </w:r>
            <w:r w:rsidR="00175B2F">
              <w:rPr>
                <w:webHidden/>
              </w:rPr>
              <w:fldChar w:fldCharType="end"/>
            </w:r>
          </w:hyperlink>
        </w:p>
        <w:p w14:paraId="41CA5BE6"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2" w:history="1">
            <w:r w:rsidR="00175B2F" w:rsidRPr="00FC2583">
              <w:rPr>
                <w:rStyle w:val="Hyperlink"/>
              </w:rPr>
              <w:t>3.2.2</w:t>
            </w:r>
            <w:r w:rsidR="00175B2F">
              <w:rPr>
                <w:rFonts w:asciiTheme="minorHAnsi" w:eastAsiaTheme="minorEastAsia" w:hAnsiTheme="minorHAnsi"/>
                <w:sz w:val="22"/>
              </w:rPr>
              <w:tab/>
            </w:r>
            <w:r w:rsidR="00175B2F" w:rsidRPr="00FC2583">
              <w:rPr>
                <w:rStyle w:val="Hyperlink"/>
              </w:rPr>
              <w:t>User Classes and Characteristics</w:t>
            </w:r>
            <w:r w:rsidR="00175B2F">
              <w:rPr>
                <w:webHidden/>
              </w:rPr>
              <w:tab/>
            </w:r>
            <w:r w:rsidR="00175B2F">
              <w:rPr>
                <w:webHidden/>
              </w:rPr>
              <w:fldChar w:fldCharType="begin"/>
            </w:r>
            <w:r w:rsidR="00175B2F">
              <w:rPr>
                <w:webHidden/>
              </w:rPr>
              <w:instrText xml:space="preserve"> PAGEREF _Toc88471882 \h </w:instrText>
            </w:r>
            <w:r w:rsidR="00175B2F">
              <w:rPr>
                <w:webHidden/>
              </w:rPr>
            </w:r>
            <w:r w:rsidR="00175B2F">
              <w:rPr>
                <w:webHidden/>
              </w:rPr>
              <w:fldChar w:fldCharType="separate"/>
            </w:r>
            <w:r w:rsidR="00175B2F">
              <w:rPr>
                <w:webHidden/>
              </w:rPr>
              <w:t>7</w:t>
            </w:r>
            <w:r w:rsidR="00175B2F">
              <w:rPr>
                <w:webHidden/>
              </w:rPr>
              <w:fldChar w:fldCharType="end"/>
            </w:r>
          </w:hyperlink>
        </w:p>
        <w:p w14:paraId="0B34511D"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3" w:history="1">
            <w:r w:rsidR="00175B2F" w:rsidRPr="00FC2583">
              <w:rPr>
                <w:rStyle w:val="Hyperlink"/>
              </w:rPr>
              <w:t>3.2.3</w:t>
            </w:r>
            <w:r w:rsidR="00175B2F">
              <w:rPr>
                <w:rFonts w:asciiTheme="minorHAnsi" w:eastAsiaTheme="minorEastAsia" w:hAnsiTheme="minorHAnsi"/>
                <w:sz w:val="22"/>
              </w:rPr>
              <w:tab/>
            </w:r>
            <w:r w:rsidR="00175B2F" w:rsidRPr="00FC2583">
              <w:rPr>
                <w:rStyle w:val="Hyperlink"/>
              </w:rPr>
              <w:t>Operating Environment</w:t>
            </w:r>
            <w:r w:rsidR="00175B2F">
              <w:rPr>
                <w:webHidden/>
              </w:rPr>
              <w:tab/>
            </w:r>
            <w:r w:rsidR="00175B2F">
              <w:rPr>
                <w:webHidden/>
              </w:rPr>
              <w:fldChar w:fldCharType="begin"/>
            </w:r>
            <w:r w:rsidR="00175B2F">
              <w:rPr>
                <w:webHidden/>
              </w:rPr>
              <w:instrText xml:space="preserve"> PAGEREF _Toc88471883 \h </w:instrText>
            </w:r>
            <w:r w:rsidR="00175B2F">
              <w:rPr>
                <w:webHidden/>
              </w:rPr>
            </w:r>
            <w:r w:rsidR="00175B2F">
              <w:rPr>
                <w:webHidden/>
              </w:rPr>
              <w:fldChar w:fldCharType="separate"/>
            </w:r>
            <w:r w:rsidR="00175B2F">
              <w:rPr>
                <w:webHidden/>
              </w:rPr>
              <w:t>7</w:t>
            </w:r>
            <w:r w:rsidR="00175B2F">
              <w:rPr>
                <w:webHidden/>
              </w:rPr>
              <w:fldChar w:fldCharType="end"/>
            </w:r>
          </w:hyperlink>
        </w:p>
        <w:p w14:paraId="71186EBE"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4" w:history="1">
            <w:r w:rsidR="00175B2F" w:rsidRPr="00FC2583">
              <w:rPr>
                <w:rStyle w:val="Hyperlink"/>
              </w:rPr>
              <w:t>3.2.4</w:t>
            </w:r>
            <w:r w:rsidR="00175B2F">
              <w:rPr>
                <w:rFonts w:asciiTheme="minorHAnsi" w:eastAsiaTheme="minorEastAsia" w:hAnsiTheme="minorHAnsi"/>
                <w:sz w:val="22"/>
              </w:rPr>
              <w:tab/>
            </w:r>
            <w:r w:rsidR="00175B2F" w:rsidRPr="00FC2583">
              <w:rPr>
                <w:rStyle w:val="Hyperlink"/>
              </w:rPr>
              <w:t>Design and Implementation Constraints</w:t>
            </w:r>
            <w:r w:rsidR="00175B2F">
              <w:rPr>
                <w:webHidden/>
              </w:rPr>
              <w:tab/>
            </w:r>
            <w:r w:rsidR="00175B2F">
              <w:rPr>
                <w:webHidden/>
              </w:rPr>
              <w:fldChar w:fldCharType="begin"/>
            </w:r>
            <w:r w:rsidR="00175B2F">
              <w:rPr>
                <w:webHidden/>
              </w:rPr>
              <w:instrText xml:space="preserve"> PAGEREF _Toc88471884 \h </w:instrText>
            </w:r>
            <w:r w:rsidR="00175B2F">
              <w:rPr>
                <w:webHidden/>
              </w:rPr>
            </w:r>
            <w:r w:rsidR="00175B2F">
              <w:rPr>
                <w:webHidden/>
              </w:rPr>
              <w:fldChar w:fldCharType="separate"/>
            </w:r>
            <w:r w:rsidR="00175B2F">
              <w:rPr>
                <w:webHidden/>
              </w:rPr>
              <w:t>7</w:t>
            </w:r>
            <w:r w:rsidR="00175B2F">
              <w:rPr>
                <w:webHidden/>
              </w:rPr>
              <w:fldChar w:fldCharType="end"/>
            </w:r>
          </w:hyperlink>
        </w:p>
        <w:p w14:paraId="515D6B7B"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5" w:history="1">
            <w:r w:rsidR="00175B2F" w:rsidRPr="00FC2583">
              <w:rPr>
                <w:rStyle w:val="Hyperlink"/>
              </w:rPr>
              <w:t>3.2.5</w:t>
            </w:r>
            <w:r w:rsidR="00175B2F">
              <w:rPr>
                <w:rFonts w:asciiTheme="minorHAnsi" w:eastAsiaTheme="minorEastAsia" w:hAnsiTheme="minorHAnsi"/>
                <w:sz w:val="22"/>
              </w:rPr>
              <w:tab/>
            </w:r>
            <w:r w:rsidR="00175B2F" w:rsidRPr="00FC2583">
              <w:rPr>
                <w:rStyle w:val="Hyperlink"/>
              </w:rPr>
              <w:t>Assumptions and Dependencies</w:t>
            </w:r>
            <w:r w:rsidR="00175B2F">
              <w:rPr>
                <w:webHidden/>
              </w:rPr>
              <w:tab/>
            </w:r>
            <w:r w:rsidR="00175B2F">
              <w:rPr>
                <w:webHidden/>
              </w:rPr>
              <w:fldChar w:fldCharType="begin"/>
            </w:r>
            <w:r w:rsidR="00175B2F">
              <w:rPr>
                <w:webHidden/>
              </w:rPr>
              <w:instrText xml:space="preserve"> PAGEREF _Toc88471885 \h </w:instrText>
            </w:r>
            <w:r w:rsidR="00175B2F">
              <w:rPr>
                <w:webHidden/>
              </w:rPr>
            </w:r>
            <w:r w:rsidR="00175B2F">
              <w:rPr>
                <w:webHidden/>
              </w:rPr>
              <w:fldChar w:fldCharType="separate"/>
            </w:r>
            <w:r w:rsidR="00175B2F">
              <w:rPr>
                <w:webHidden/>
              </w:rPr>
              <w:t>8</w:t>
            </w:r>
            <w:r w:rsidR="00175B2F">
              <w:rPr>
                <w:webHidden/>
              </w:rPr>
              <w:fldChar w:fldCharType="end"/>
            </w:r>
          </w:hyperlink>
        </w:p>
        <w:p w14:paraId="07F11C4A"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86" w:history="1">
            <w:r w:rsidR="00175B2F" w:rsidRPr="00FC2583">
              <w:rPr>
                <w:rStyle w:val="Hyperlink"/>
              </w:rPr>
              <w:t>3.3</w:t>
            </w:r>
            <w:r w:rsidR="00175B2F">
              <w:rPr>
                <w:rFonts w:asciiTheme="minorHAnsi" w:eastAsiaTheme="minorEastAsia" w:hAnsiTheme="minorHAnsi"/>
                <w:sz w:val="22"/>
              </w:rPr>
              <w:tab/>
            </w:r>
            <w:r w:rsidR="00175B2F" w:rsidRPr="00FC2583">
              <w:rPr>
                <w:rStyle w:val="Hyperlink"/>
              </w:rPr>
              <w:t>External Interface Requirements</w:t>
            </w:r>
            <w:r w:rsidR="00175B2F">
              <w:rPr>
                <w:webHidden/>
              </w:rPr>
              <w:tab/>
            </w:r>
            <w:r w:rsidR="00175B2F">
              <w:rPr>
                <w:webHidden/>
              </w:rPr>
              <w:fldChar w:fldCharType="begin"/>
            </w:r>
            <w:r w:rsidR="00175B2F">
              <w:rPr>
                <w:webHidden/>
              </w:rPr>
              <w:instrText xml:space="preserve"> PAGEREF _Toc88471886 \h </w:instrText>
            </w:r>
            <w:r w:rsidR="00175B2F">
              <w:rPr>
                <w:webHidden/>
              </w:rPr>
            </w:r>
            <w:r w:rsidR="00175B2F">
              <w:rPr>
                <w:webHidden/>
              </w:rPr>
              <w:fldChar w:fldCharType="separate"/>
            </w:r>
            <w:r w:rsidR="00175B2F">
              <w:rPr>
                <w:webHidden/>
              </w:rPr>
              <w:t>8</w:t>
            </w:r>
            <w:r w:rsidR="00175B2F">
              <w:rPr>
                <w:webHidden/>
              </w:rPr>
              <w:fldChar w:fldCharType="end"/>
            </w:r>
          </w:hyperlink>
        </w:p>
        <w:p w14:paraId="47D6E4C0"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7" w:history="1">
            <w:r w:rsidR="00175B2F" w:rsidRPr="00FC2583">
              <w:rPr>
                <w:rStyle w:val="Hyperlink"/>
              </w:rPr>
              <w:t>3.3.1</w:t>
            </w:r>
            <w:r w:rsidR="00175B2F">
              <w:rPr>
                <w:rFonts w:asciiTheme="minorHAnsi" w:eastAsiaTheme="minorEastAsia" w:hAnsiTheme="minorHAnsi"/>
                <w:sz w:val="22"/>
              </w:rPr>
              <w:tab/>
            </w:r>
            <w:r w:rsidR="00175B2F" w:rsidRPr="00FC2583">
              <w:rPr>
                <w:rStyle w:val="Hyperlink"/>
              </w:rPr>
              <w:t>User Interfaces</w:t>
            </w:r>
            <w:r w:rsidR="00175B2F">
              <w:rPr>
                <w:webHidden/>
              </w:rPr>
              <w:tab/>
            </w:r>
            <w:r w:rsidR="00175B2F">
              <w:rPr>
                <w:webHidden/>
              </w:rPr>
              <w:fldChar w:fldCharType="begin"/>
            </w:r>
            <w:r w:rsidR="00175B2F">
              <w:rPr>
                <w:webHidden/>
              </w:rPr>
              <w:instrText xml:space="preserve"> PAGEREF _Toc88471887 \h </w:instrText>
            </w:r>
            <w:r w:rsidR="00175B2F">
              <w:rPr>
                <w:webHidden/>
              </w:rPr>
            </w:r>
            <w:r w:rsidR="00175B2F">
              <w:rPr>
                <w:webHidden/>
              </w:rPr>
              <w:fldChar w:fldCharType="separate"/>
            </w:r>
            <w:r w:rsidR="00175B2F">
              <w:rPr>
                <w:webHidden/>
              </w:rPr>
              <w:t>8</w:t>
            </w:r>
            <w:r w:rsidR="00175B2F">
              <w:rPr>
                <w:webHidden/>
              </w:rPr>
              <w:fldChar w:fldCharType="end"/>
            </w:r>
          </w:hyperlink>
        </w:p>
        <w:p w14:paraId="1A12777D"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8" w:history="1">
            <w:r w:rsidR="00175B2F" w:rsidRPr="00FC2583">
              <w:rPr>
                <w:rStyle w:val="Hyperlink"/>
              </w:rPr>
              <w:t>3.3.2</w:t>
            </w:r>
            <w:r w:rsidR="00175B2F">
              <w:rPr>
                <w:rFonts w:asciiTheme="minorHAnsi" w:eastAsiaTheme="minorEastAsia" w:hAnsiTheme="minorHAnsi"/>
                <w:sz w:val="22"/>
              </w:rPr>
              <w:tab/>
            </w:r>
            <w:r w:rsidR="00175B2F" w:rsidRPr="00FC2583">
              <w:rPr>
                <w:rStyle w:val="Hyperlink"/>
              </w:rPr>
              <w:t>Hardware Interfaces</w:t>
            </w:r>
            <w:r w:rsidR="00175B2F">
              <w:rPr>
                <w:webHidden/>
              </w:rPr>
              <w:tab/>
            </w:r>
            <w:r w:rsidR="00175B2F">
              <w:rPr>
                <w:webHidden/>
              </w:rPr>
              <w:fldChar w:fldCharType="begin"/>
            </w:r>
            <w:r w:rsidR="00175B2F">
              <w:rPr>
                <w:webHidden/>
              </w:rPr>
              <w:instrText xml:space="preserve"> PAGEREF _Toc88471888 \h </w:instrText>
            </w:r>
            <w:r w:rsidR="00175B2F">
              <w:rPr>
                <w:webHidden/>
              </w:rPr>
            </w:r>
            <w:r w:rsidR="00175B2F">
              <w:rPr>
                <w:webHidden/>
              </w:rPr>
              <w:fldChar w:fldCharType="separate"/>
            </w:r>
            <w:r w:rsidR="00175B2F">
              <w:rPr>
                <w:webHidden/>
              </w:rPr>
              <w:t>8</w:t>
            </w:r>
            <w:r w:rsidR="00175B2F">
              <w:rPr>
                <w:webHidden/>
              </w:rPr>
              <w:fldChar w:fldCharType="end"/>
            </w:r>
          </w:hyperlink>
        </w:p>
        <w:p w14:paraId="517EB2CD"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89" w:history="1">
            <w:r w:rsidR="00175B2F" w:rsidRPr="00FC2583">
              <w:rPr>
                <w:rStyle w:val="Hyperlink"/>
              </w:rPr>
              <w:t>3.3.3</w:t>
            </w:r>
            <w:r w:rsidR="00175B2F">
              <w:rPr>
                <w:rFonts w:asciiTheme="minorHAnsi" w:eastAsiaTheme="minorEastAsia" w:hAnsiTheme="minorHAnsi"/>
                <w:sz w:val="22"/>
              </w:rPr>
              <w:tab/>
            </w:r>
            <w:r w:rsidR="00175B2F" w:rsidRPr="00FC2583">
              <w:rPr>
                <w:rStyle w:val="Hyperlink"/>
              </w:rPr>
              <w:t>Software Interfaces</w:t>
            </w:r>
            <w:r w:rsidR="00175B2F">
              <w:rPr>
                <w:webHidden/>
              </w:rPr>
              <w:tab/>
            </w:r>
            <w:r w:rsidR="00175B2F">
              <w:rPr>
                <w:webHidden/>
              </w:rPr>
              <w:fldChar w:fldCharType="begin"/>
            </w:r>
            <w:r w:rsidR="00175B2F">
              <w:rPr>
                <w:webHidden/>
              </w:rPr>
              <w:instrText xml:space="preserve"> PAGEREF _Toc88471889 \h </w:instrText>
            </w:r>
            <w:r w:rsidR="00175B2F">
              <w:rPr>
                <w:webHidden/>
              </w:rPr>
            </w:r>
            <w:r w:rsidR="00175B2F">
              <w:rPr>
                <w:webHidden/>
              </w:rPr>
              <w:fldChar w:fldCharType="separate"/>
            </w:r>
            <w:r w:rsidR="00175B2F">
              <w:rPr>
                <w:webHidden/>
              </w:rPr>
              <w:t>8</w:t>
            </w:r>
            <w:r w:rsidR="00175B2F">
              <w:rPr>
                <w:webHidden/>
              </w:rPr>
              <w:fldChar w:fldCharType="end"/>
            </w:r>
          </w:hyperlink>
        </w:p>
        <w:p w14:paraId="049E4BC0"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0" w:history="1">
            <w:r w:rsidR="00175B2F" w:rsidRPr="00FC2583">
              <w:rPr>
                <w:rStyle w:val="Hyperlink"/>
              </w:rPr>
              <w:t>3.3.4</w:t>
            </w:r>
            <w:r w:rsidR="00175B2F">
              <w:rPr>
                <w:rFonts w:asciiTheme="minorHAnsi" w:eastAsiaTheme="minorEastAsia" w:hAnsiTheme="minorHAnsi"/>
                <w:sz w:val="22"/>
              </w:rPr>
              <w:tab/>
            </w:r>
            <w:r w:rsidR="00175B2F" w:rsidRPr="00FC2583">
              <w:rPr>
                <w:rStyle w:val="Hyperlink"/>
              </w:rPr>
              <w:t>Communications Interfaces</w:t>
            </w:r>
            <w:r w:rsidR="00175B2F">
              <w:rPr>
                <w:webHidden/>
              </w:rPr>
              <w:tab/>
            </w:r>
            <w:r w:rsidR="00175B2F">
              <w:rPr>
                <w:webHidden/>
              </w:rPr>
              <w:fldChar w:fldCharType="begin"/>
            </w:r>
            <w:r w:rsidR="00175B2F">
              <w:rPr>
                <w:webHidden/>
              </w:rPr>
              <w:instrText xml:space="preserve"> PAGEREF _Toc88471890 \h </w:instrText>
            </w:r>
            <w:r w:rsidR="00175B2F">
              <w:rPr>
                <w:webHidden/>
              </w:rPr>
            </w:r>
            <w:r w:rsidR="00175B2F">
              <w:rPr>
                <w:webHidden/>
              </w:rPr>
              <w:fldChar w:fldCharType="separate"/>
            </w:r>
            <w:r w:rsidR="00175B2F">
              <w:rPr>
                <w:webHidden/>
              </w:rPr>
              <w:t>9</w:t>
            </w:r>
            <w:r w:rsidR="00175B2F">
              <w:rPr>
                <w:webHidden/>
              </w:rPr>
              <w:fldChar w:fldCharType="end"/>
            </w:r>
          </w:hyperlink>
        </w:p>
        <w:p w14:paraId="47CCC018"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91" w:history="1">
            <w:r w:rsidR="00175B2F" w:rsidRPr="00FC2583">
              <w:rPr>
                <w:rStyle w:val="Hyperlink"/>
              </w:rPr>
              <w:t>3.4</w:t>
            </w:r>
            <w:r w:rsidR="00175B2F">
              <w:rPr>
                <w:rFonts w:asciiTheme="minorHAnsi" w:eastAsiaTheme="minorEastAsia" w:hAnsiTheme="minorHAnsi"/>
                <w:sz w:val="22"/>
              </w:rPr>
              <w:tab/>
            </w:r>
            <w:r w:rsidR="00175B2F" w:rsidRPr="00FC2583">
              <w:rPr>
                <w:rStyle w:val="Hyperlink"/>
              </w:rPr>
              <w:t>System Features</w:t>
            </w:r>
            <w:r w:rsidR="00175B2F">
              <w:rPr>
                <w:webHidden/>
              </w:rPr>
              <w:tab/>
            </w:r>
            <w:r w:rsidR="00175B2F">
              <w:rPr>
                <w:webHidden/>
              </w:rPr>
              <w:fldChar w:fldCharType="begin"/>
            </w:r>
            <w:r w:rsidR="00175B2F">
              <w:rPr>
                <w:webHidden/>
              </w:rPr>
              <w:instrText xml:space="preserve"> PAGEREF _Toc88471891 \h </w:instrText>
            </w:r>
            <w:r w:rsidR="00175B2F">
              <w:rPr>
                <w:webHidden/>
              </w:rPr>
            </w:r>
            <w:r w:rsidR="00175B2F">
              <w:rPr>
                <w:webHidden/>
              </w:rPr>
              <w:fldChar w:fldCharType="separate"/>
            </w:r>
            <w:r w:rsidR="00175B2F">
              <w:rPr>
                <w:webHidden/>
              </w:rPr>
              <w:t>9</w:t>
            </w:r>
            <w:r w:rsidR="00175B2F">
              <w:rPr>
                <w:webHidden/>
              </w:rPr>
              <w:fldChar w:fldCharType="end"/>
            </w:r>
          </w:hyperlink>
        </w:p>
        <w:p w14:paraId="14F22D2A"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2" w:history="1">
            <w:r w:rsidR="00175B2F" w:rsidRPr="00FC2583">
              <w:rPr>
                <w:rStyle w:val="Hyperlink"/>
              </w:rPr>
              <w:t>3.4.1</w:t>
            </w:r>
            <w:r w:rsidR="00175B2F">
              <w:rPr>
                <w:rFonts w:asciiTheme="minorHAnsi" w:eastAsiaTheme="minorEastAsia" w:hAnsiTheme="minorHAnsi"/>
                <w:sz w:val="22"/>
              </w:rPr>
              <w:tab/>
            </w:r>
            <w:r w:rsidR="00175B2F" w:rsidRPr="00FC2583">
              <w:rPr>
                <w:rStyle w:val="Hyperlink"/>
              </w:rPr>
              <w:t>System Feature 1</w:t>
            </w:r>
            <w:r w:rsidR="00175B2F">
              <w:rPr>
                <w:webHidden/>
              </w:rPr>
              <w:tab/>
            </w:r>
            <w:r w:rsidR="00175B2F">
              <w:rPr>
                <w:webHidden/>
              </w:rPr>
              <w:fldChar w:fldCharType="begin"/>
            </w:r>
            <w:r w:rsidR="00175B2F">
              <w:rPr>
                <w:webHidden/>
              </w:rPr>
              <w:instrText xml:space="preserve"> PAGEREF _Toc88471892 \h </w:instrText>
            </w:r>
            <w:r w:rsidR="00175B2F">
              <w:rPr>
                <w:webHidden/>
              </w:rPr>
            </w:r>
            <w:r w:rsidR="00175B2F">
              <w:rPr>
                <w:webHidden/>
              </w:rPr>
              <w:fldChar w:fldCharType="separate"/>
            </w:r>
            <w:r w:rsidR="00175B2F">
              <w:rPr>
                <w:webHidden/>
              </w:rPr>
              <w:t>9</w:t>
            </w:r>
            <w:r w:rsidR="00175B2F">
              <w:rPr>
                <w:webHidden/>
              </w:rPr>
              <w:fldChar w:fldCharType="end"/>
            </w:r>
          </w:hyperlink>
        </w:p>
        <w:p w14:paraId="29BB72EF"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3" w:history="1">
            <w:r w:rsidR="00175B2F" w:rsidRPr="00FC2583">
              <w:rPr>
                <w:rStyle w:val="Hyperlink"/>
              </w:rPr>
              <w:t>3.4.2</w:t>
            </w:r>
            <w:r w:rsidR="00175B2F">
              <w:rPr>
                <w:rFonts w:asciiTheme="minorHAnsi" w:eastAsiaTheme="minorEastAsia" w:hAnsiTheme="minorHAnsi"/>
                <w:sz w:val="22"/>
              </w:rPr>
              <w:tab/>
            </w:r>
            <w:r w:rsidR="00175B2F" w:rsidRPr="00FC2583">
              <w:rPr>
                <w:rStyle w:val="Hyperlink"/>
              </w:rPr>
              <w:t>System Feature 2 (and so on)</w:t>
            </w:r>
            <w:r w:rsidR="00175B2F">
              <w:rPr>
                <w:webHidden/>
              </w:rPr>
              <w:tab/>
            </w:r>
            <w:r w:rsidR="00175B2F">
              <w:rPr>
                <w:webHidden/>
              </w:rPr>
              <w:fldChar w:fldCharType="begin"/>
            </w:r>
            <w:r w:rsidR="00175B2F">
              <w:rPr>
                <w:webHidden/>
              </w:rPr>
              <w:instrText xml:space="preserve"> PAGEREF _Toc88471893 \h </w:instrText>
            </w:r>
            <w:r w:rsidR="00175B2F">
              <w:rPr>
                <w:webHidden/>
              </w:rPr>
            </w:r>
            <w:r w:rsidR="00175B2F">
              <w:rPr>
                <w:webHidden/>
              </w:rPr>
              <w:fldChar w:fldCharType="separate"/>
            </w:r>
            <w:r w:rsidR="00175B2F">
              <w:rPr>
                <w:webHidden/>
              </w:rPr>
              <w:t>10</w:t>
            </w:r>
            <w:r w:rsidR="00175B2F">
              <w:rPr>
                <w:webHidden/>
              </w:rPr>
              <w:fldChar w:fldCharType="end"/>
            </w:r>
          </w:hyperlink>
        </w:p>
        <w:p w14:paraId="17350A07"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894" w:history="1">
            <w:r w:rsidR="00175B2F" w:rsidRPr="00FC2583">
              <w:rPr>
                <w:rStyle w:val="Hyperlink"/>
              </w:rPr>
              <w:t>3.5</w:t>
            </w:r>
            <w:r w:rsidR="00175B2F">
              <w:rPr>
                <w:rFonts w:asciiTheme="minorHAnsi" w:eastAsiaTheme="minorEastAsia" w:hAnsiTheme="minorHAnsi"/>
                <w:sz w:val="22"/>
              </w:rPr>
              <w:tab/>
            </w:r>
            <w:r w:rsidR="00175B2F" w:rsidRPr="00FC2583">
              <w:rPr>
                <w:rStyle w:val="Hyperlink"/>
              </w:rPr>
              <w:t>Nonfunctional Requirements</w:t>
            </w:r>
            <w:r w:rsidR="00175B2F">
              <w:rPr>
                <w:webHidden/>
              </w:rPr>
              <w:tab/>
            </w:r>
            <w:r w:rsidR="00175B2F">
              <w:rPr>
                <w:webHidden/>
              </w:rPr>
              <w:fldChar w:fldCharType="begin"/>
            </w:r>
            <w:r w:rsidR="00175B2F">
              <w:rPr>
                <w:webHidden/>
              </w:rPr>
              <w:instrText xml:space="preserve"> PAGEREF _Toc88471894 \h </w:instrText>
            </w:r>
            <w:r w:rsidR="00175B2F">
              <w:rPr>
                <w:webHidden/>
              </w:rPr>
            </w:r>
            <w:r w:rsidR="00175B2F">
              <w:rPr>
                <w:webHidden/>
              </w:rPr>
              <w:fldChar w:fldCharType="separate"/>
            </w:r>
            <w:r w:rsidR="00175B2F">
              <w:rPr>
                <w:webHidden/>
              </w:rPr>
              <w:t>10</w:t>
            </w:r>
            <w:r w:rsidR="00175B2F">
              <w:rPr>
                <w:webHidden/>
              </w:rPr>
              <w:fldChar w:fldCharType="end"/>
            </w:r>
          </w:hyperlink>
        </w:p>
        <w:p w14:paraId="68CE61CB"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5" w:history="1">
            <w:r w:rsidR="00175B2F" w:rsidRPr="00FC2583">
              <w:rPr>
                <w:rStyle w:val="Hyperlink"/>
              </w:rPr>
              <w:t>3.5.1</w:t>
            </w:r>
            <w:r w:rsidR="00175B2F">
              <w:rPr>
                <w:rFonts w:asciiTheme="minorHAnsi" w:eastAsiaTheme="minorEastAsia" w:hAnsiTheme="minorHAnsi"/>
                <w:sz w:val="22"/>
              </w:rPr>
              <w:tab/>
            </w:r>
            <w:r w:rsidR="00175B2F" w:rsidRPr="00FC2583">
              <w:rPr>
                <w:rStyle w:val="Hyperlink"/>
              </w:rPr>
              <w:t>Performance Requirements</w:t>
            </w:r>
            <w:r w:rsidR="00175B2F">
              <w:rPr>
                <w:webHidden/>
              </w:rPr>
              <w:tab/>
            </w:r>
            <w:r w:rsidR="00175B2F">
              <w:rPr>
                <w:webHidden/>
              </w:rPr>
              <w:fldChar w:fldCharType="begin"/>
            </w:r>
            <w:r w:rsidR="00175B2F">
              <w:rPr>
                <w:webHidden/>
              </w:rPr>
              <w:instrText xml:space="preserve"> PAGEREF _Toc88471895 \h </w:instrText>
            </w:r>
            <w:r w:rsidR="00175B2F">
              <w:rPr>
                <w:webHidden/>
              </w:rPr>
            </w:r>
            <w:r w:rsidR="00175B2F">
              <w:rPr>
                <w:webHidden/>
              </w:rPr>
              <w:fldChar w:fldCharType="separate"/>
            </w:r>
            <w:r w:rsidR="00175B2F">
              <w:rPr>
                <w:webHidden/>
              </w:rPr>
              <w:t>10</w:t>
            </w:r>
            <w:r w:rsidR="00175B2F">
              <w:rPr>
                <w:webHidden/>
              </w:rPr>
              <w:fldChar w:fldCharType="end"/>
            </w:r>
          </w:hyperlink>
        </w:p>
        <w:p w14:paraId="508A8BE0"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6" w:history="1">
            <w:r w:rsidR="00175B2F" w:rsidRPr="00FC2583">
              <w:rPr>
                <w:rStyle w:val="Hyperlink"/>
              </w:rPr>
              <w:t>3.5.2</w:t>
            </w:r>
            <w:r w:rsidR="00175B2F">
              <w:rPr>
                <w:rFonts w:asciiTheme="minorHAnsi" w:eastAsiaTheme="minorEastAsia" w:hAnsiTheme="minorHAnsi"/>
                <w:sz w:val="22"/>
              </w:rPr>
              <w:tab/>
            </w:r>
            <w:r w:rsidR="00175B2F" w:rsidRPr="00FC2583">
              <w:rPr>
                <w:rStyle w:val="Hyperlink"/>
              </w:rPr>
              <w:t>Safety Requirements</w:t>
            </w:r>
            <w:r w:rsidR="00175B2F">
              <w:rPr>
                <w:webHidden/>
              </w:rPr>
              <w:tab/>
            </w:r>
            <w:r w:rsidR="00175B2F">
              <w:rPr>
                <w:webHidden/>
              </w:rPr>
              <w:fldChar w:fldCharType="begin"/>
            </w:r>
            <w:r w:rsidR="00175B2F">
              <w:rPr>
                <w:webHidden/>
              </w:rPr>
              <w:instrText xml:space="preserve"> PAGEREF _Toc88471896 \h </w:instrText>
            </w:r>
            <w:r w:rsidR="00175B2F">
              <w:rPr>
                <w:webHidden/>
              </w:rPr>
            </w:r>
            <w:r w:rsidR="00175B2F">
              <w:rPr>
                <w:webHidden/>
              </w:rPr>
              <w:fldChar w:fldCharType="separate"/>
            </w:r>
            <w:r w:rsidR="00175B2F">
              <w:rPr>
                <w:webHidden/>
              </w:rPr>
              <w:t>11</w:t>
            </w:r>
            <w:r w:rsidR="00175B2F">
              <w:rPr>
                <w:webHidden/>
              </w:rPr>
              <w:fldChar w:fldCharType="end"/>
            </w:r>
          </w:hyperlink>
        </w:p>
        <w:p w14:paraId="6E24F620"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7" w:history="1">
            <w:r w:rsidR="00175B2F" w:rsidRPr="00FC2583">
              <w:rPr>
                <w:rStyle w:val="Hyperlink"/>
              </w:rPr>
              <w:t>3.5.3</w:t>
            </w:r>
            <w:r w:rsidR="00175B2F">
              <w:rPr>
                <w:rFonts w:asciiTheme="minorHAnsi" w:eastAsiaTheme="minorEastAsia" w:hAnsiTheme="minorHAnsi"/>
                <w:sz w:val="22"/>
              </w:rPr>
              <w:tab/>
            </w:r>
            <w:r w:rsidR="00175B2F" w:rsidRPr="00FC2583">
              <w:rPr>
                <w:rStyle w:val="Hyperlink"/>
              </w:rPr>
              <w:t>Security Requirements</w:t>
            </w:r>
            <w:r w:rsidR="00175B2F">
              <w:rPr>
                <w:webHidden/>
              </w:rPr>
              <w:tab/>
            </w:r>
            <w:r w:rsidR="00175B2F">
              <w:rPr>
                <w:webHidden/>
              </w:rPr>
              <w:fldChar w:fldCharType="begin"/>
            </w:r>
            <w:r w:rsidR="00175B2F">
              <w:rPr>
                <w:webHidden/>
              </w:rPr>
              <w:instrText xml:space="preserve"> PAGEREF _Toc88471897 \h </w:instrText>
            </w:r>
            <w:r w:rsidR="00175B2F">
              <w:rPr>
                <w:webHidden/>
              </w:rPr>
            </w:r>
            <w:r w:rsidR="00175B2F">
              <w:rPr>
                <w:webHidden/>
              </w:rPr>
              <w:fldChar w:fldCharType="separate"/>
            </w:r>
            <w:r w:rsidR="00175B2F">
              <w:rPr>
                <w:webHidden/>
              </w:rPr>
              <w:t>11</w:t>
            </w:r>
            <w:r w:rsidR="00175B2F">
              <w:rPr>
                <w:webHidden/>
              </w:rPr>
              <w:fldChar w:fldCharType="end"/>
            </w:r>
          </w:hyperlink>
        </w:p>
        <w:p w14:paraId="1B031D18"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8" w:history="1">
            <w:r w:rsidR="00175B2F" w:rsidRPr="00FC2583">
              <w:rPr>
                <w:rStyle w:val="Hyperlink"/>
              </w:rPr>
              <w:t>3.5.4</w:t>
            </w:r>
            <w:r w:rsidR="00175B2F">
              <w:rPr>
                <w:rFonts w:asciiTheme="minorHAnsi" w:eastAsiaTheme="minorEastAsia" w:hAnsiTheme="minorHAnsi"/>
                <w:sz w:val="22"/>
              </w:rPr>
              <w:tab/>
            </w:r>
            <w:r w:rsidR="00175B2F" w:rsidRPr="00FC2583">
              <w:rPr>
                <w:rStyle w:val="Hyperlink"/>
              </w:rPr>
              <w:t>Usability Requirements</w:t>
            </w:r>
            <w:r w:rsidR="00175B2F">
              <w:rPr>
                <w:webHidden/>
              </w:rPr>
              <w:tab/>
            </w:r>
            <w:r w:rsidR="00175B2F">
              <w:rPr>
                <w:webHidden/>
              </w:rPr>
              <w:fldChar w:fldCharType="begin"/>
            </w:r>
            <w:r w:rsidR="00175B2F">
              <w:rPr>
                <w:webHidden/>
              </w:rPr>
              <w:instrText xml:space="preserve"> PAGEREF _Toc88471898 \h </w:instrText>
            </w:r>
            <w:r w:rsidR="00175B2F">
              <w:rPr>
                <w:webHidden/>
              </w:rPr>
            </w:r>
            <w:r w:rsidR="00175B2F">
              <w:rPr>
                <w:webHidden/>
              </w:rPr>
              <w:fldChar w:fldCharType="separate"/>
            </w:r>
            <w:r w:rsidR="00175B2F">
              <w:rPr>
                <w:webHidden/>
              </w:rPr>
              <w:t>11</w:t>
            </w:r>
            <w:r w:rsidR="00175B2F">
              <w:rPr>
                <w:webHidden/>
              </w:rPr>
              <w:fldChar w:fldCharType="end"/>
            </w:r>
          </w:hyperlink>
        </w:p>
        <w:p w14:paraId="617FD1BF"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899" w:history="1">
            <w:r w:rsidR="00175B2F" w:rsidRPr="00FC2583">
              <w:rPr>
                <w:rStyle w:val="Hyperlink"/>
              </w:rPr>
              <w:t>3.5.5</w:t>
            </w:r>
            <w:r w:rsidR="00175B2F">
              <w:rPr>
                <w:rFonts w:asciiTheme="minorHAnsi" w:eastAsiaTheme="minorEastAsia" w:hAnsiTheme="minorHAnsi"/>
                <w:sz w:val="22"/>
              </w:rPr>
              <w:tab/>
            </w:r>
            <w:r w:rsidR="00175B2F" w:rsidRPr="00FC2583">
              <w:rPr>
                <w:rStyle w:val="Hyperlink"/>
              </w:rPr>
              <w:t>Reliability Requirements</w:t>
            </w:r>
            <w:r w:rsidR="00175B2F">
              <w:rPr>
                <w:webHidden/>
              </w:rPr>
              <w:tab/>
            </w:r>
            <w:r w:rsidR="00175B2F">
              <w:rPr>
                <w:webHidden/>
              </w:rPr>
              <w:fldChar w:fldCharType="begin"/>
            </w:r>
            <w:r w:rsidR="00175B2F">
              <w:rPr>
                <w:webHidden/>
              </w:rPr>
              <w:instrText xml:space="preserve"> PAGEREF _Toc88471899 \h </w:instrText>
            </w:r>
            <w:r w:rsidR="00175B2F">
              <w:rPr>
                <w:webHidden/>
              </w:rPr>
            </w:r>
            <w:r w:rsidR="00175B2F">
              <w:rPr>
                <w:webHidden/>
              </w:rPr>
              <w:fldChar w:fldCharType="separate"/>
            </w:r>
            <w:r w:rsidR="00175B2F">
              <w:rPr>
                <w:webHidden/>
              </w:rPr>
              <w:t>11</w:t>
            </w:r>
            <w:r w:rsidR="00175B2F">
              <w:rPr>
                <w:webHidden/>
              </w:rPr>
              <w:fldChar w:fldCharType="end"/>
            </w:r>
          </w:hyperlink>
        </w:p>
        <w:p w14:paraId="7F9E76C8"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900" w:history="1">
            <w:r w:rsidR="00175B2F" w:rsidRPr="00FC2583">
              <w:rPr>
                <w:rStyle w:val="Hyperlink"/>
              </w:rPr>
              <w:t>3.5.6</w:t>
            </w:r>
            <w:r w:rsidR="00175B2F">
              <w:rPr>
                <w:rFonts w:asciiTheme="minorHAnsi" w:eastAsiaTheme="minorEastAsia" w:hAnsiTheme="minorHAnsi"/>
                <w:sz w:val="22"/>
              </w:rPr>
              <w:tab/>
            </w:r>
            <w:r w:rsidR="00175B2F" w:rsidRPr="00FC2583">
              <w:rPr>
                <w:rStyle w:val="Hyperlink"/>
              </w:rPr>
              <w:t>Maintainability/Supportability Requirements</w:t>
            </w:r>
            <w:r w:rsidR="00175B2F">
              <w:rPr>
                <w:webHidden/>
              </w:rPr>
              <w:tab/>
            </w:r>
            <w:r w:rsidR="00175B2F">
              <w:rPr>
                <w:webHidden/>
              </w:rPr>
              <w:fldChar w:fldCharType="begin"/>
            </w:r>
            <w:r w:rsidR="00175B2F">
              <w:rPr>
                <w:webHidden/>
              </w:rPr>
              <w:instrText xml:space="preserve"> PAGEREF _Toc88471900 \h </w:instrText>
            </w:r>
            <w:r w:rsidR="00175B2F">
              <w:rPr>
                <w:webHidden/>
              </w:rPr>
            </w:r>
            <w:r w:rsidR="00175B2F">
              <w:rPr>
                <w:webHidden/>
              </w:rPr>
              <w:fldChar w:fldCharType="separate"/>
            </w:r>
            <w:r w:rsidR="00175B2F">
              <w:rPr>
                <w:webHidden/>
              </w:rPr>
              <w:t>11</w:t>
            </w:r>
            <w:r w:rsidR="00175B2F">
              <w:rPr>
                <w:webHidden/>
              </w:rPr>
              <w:fldChar w:fldCharType="end"/>
            </w:r>
          </w:hyperlink>
        </w:p>
        <w:p w14:paraId="7D3FD428"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901" w:history="1">
            <w:r w:rsidR="00175B2F" w:rsidRPr="00FC2583">
              <w:rPr>
                <w:rStyle w:val="Hyperlink"/>
              </w:rPr>
              <w:t>3.5.7</w:t>
            </w:r>
            <w:r w:rsidR="00175B2F">
              <w:rPr>
                <w:rFonts w:asciiTheme="minorHAnsi" w:eastAsiaTheme="minorEastAsia" w:hAnsiTheme="minorHAnsi"/>
                <w:sz w:val="22"/>
              </w:rPr>
              <w:tab/>
            </w:r>
            <w:r w:rsidR="00175B2F" w:rsidRPr="00FC2583">
              <w:rPr>
                <w:rStyle w:val="Hyperlink"/>
              </w:rPr>
              <w:t>Portability Requirements</w:t>
            </w:r>
            <w:r w:rsidR="00175B2F">
              <w:rPr>
                <w:webHidden/>
              </w:rPr>
              <w:tab/>
            </w:r>
            <w:r w:rsidR="00175B2F">
              <w:rPr>
                <w:webHidden/>
              </w:rPr>
              <w:fldChar w:fldCharType="begin"/>
            </w:r>
            <w:r w:rsidR="00175B2F">
              <w:rPr>
                <w:webHidden/>
              </w:rPr>
              <w:instrText xml:space="preserve"> PAGEREF _Toc88471901 \h </w:instrText>
            </w:r>
            <w:r w:rsidR="00175B2F">
              <w:rPr>
                <w:webHidden/>
              </w:rPr>
            </w:r>
            <w:r w:rsidR="00175B2F">
              <w:rPr>
                <w:webHidden/>
              </w:rPr>
              <w:fldChar w:fldCharType="separate"/>
            </w:r>
            <w:r w:rsidR="00175B2F">
              <w:rPr>
                <w:webHidden/>
              </w:rPr>
              <w:t>11</w:t>
            </w:r>
            <w:r w:rsidR="00175B2F">
              <w:rPr>
                <w:webHidden/>
              </w:rPr>
              <w:fldChar w:fldCharType="end"/>
            </w:r>
          </w:hyperlink>
        </w:p>
        <w:p w14:paraId="14BB0C54"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902" w:history="1">
            <w:r w:rsidR="00175B2F" w:rsidRPr="00FC2583">
              <w:rPr>
                <w:rStyle w:val="Hyperlink"/>
              </w:rPr>
              <w:t>3.5.8</w:t>
            </w:r>
            <w:r w:rsidR="00175B2F">
              <w:rPr>
                <w:rFonts w:asciiTheme="minorHAnsi" w:eastAsiaTheme="minorEastAsia" w:hAnsiTheme="minorHAnsi"/>
                <w:sz w:val="22"/>
              </w:rPr>
              <w:tab/>
            </w:r>
            <w:r w:rsidR="00175B2F" w:rsidRPr="00FC2583">
              <w:rPr>
                <w:rStyle w:val="Hyperlink"/>
              </w:rPr>
              <w:t>Efficiency Requirements</w:t>
            </w:r>
            <w:r w:rsidR="00175B2F">
              <w:rPr>
                <w:webHidden/>
              </w:rPr>
              <w:tab/>
            </w:r>
            <w:r w:rsidR="00175B2F">
              <w:rPr>
                <w:webHidden/>
              </w:rPr>
              <w:fldChar w:fldCharType="begin"/>
            </w:r>
            <w:r w:rsidR="00175B2F">
              <w:rPr>
                <w:webHidden/>
              </w:rPr>
              <w:instrText xml:space="preserve"> PAGEREF _Toc88471902 \h </w:instrText>
            </w:r>
            <w:r w:rsidR="00175B2F">
              <w:rPr>
                <w:webHidden/>
              </w:rPr>
            </w:r>
            <w:r w:rsidR="00175B2F">
              <w:rPr>
                <w:webHidden/>
              </w:rPr>
              <w:fldChar w:fldCharType="separate"/>
            </w:r>
            <w:r w:rsidR="00175B2F">
              <w:rPr>
                <w:webHidden/>
              </w:rPr>
              <w:t>11</w:t>
            </w:r>
            <w:r w:rsidR="00175B2F">
              <w:rPr>
                <w:webHidden/>
              </w:rPr>
              <w:fldChar w:fldCharType="end"/>
            </w:r>
          </w:hyperlink>
        </w:p>
        <w:p w14:paraId="66D4A77D"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03" w:history="1">
            <w:r w:rsidR="00175B2F" w:rsidRPr="00FC2583">
              <w:rPr>
                <w:rStyle w:val="Hyperlink"/>
              </w:rPr>
              <w:t>3.6</w:t>
            </w:r>
            <w:r w:rsidR="00175B2F">
              <w:rPr>
                <w:rFonts w:asciiTheme="minorHAnsi" w:eastAsiaTheme="minorEastAsia" w:hAnsiTheme="minorHAnsi"/>
                <w:sz w:val="22"/>
              </w:rPr>
              <w:tab/>
            </w:r>
            <w:r w:rsidR="00175B2F" w:rsidRPr="00FC2583">
              <w:rPr>
                <w:rStyle w:val="Hyperlink"/>
              </w:rPr>
              <w:t>Domain Requirements</w:t>
            </w:r>
            <w:r w:rsidR="00175B2F">
              <w:rPr>
                <w:webHidden/>
              </w:rPr>
              <w:tab/>
            </w:r>
            <w:r w:rsidR="00175B2F">
              <w:rPr>
                <w:webHidden/>
              </w:rPr>
              <w:fldChar w:fldCharType="begin"/>
            </w:r>
            <w:r w:rsidR="00175B2F">
              <w:rPr>
                <w:webHidden/>
              </w:rPr>
              <w:instrText xml:space="preserve"> PAGEREF _Toc88471903 \h </w:instrText>
            </w:r>
            <w:r w:rsidR="00175B2F">
              <w:rPr>
                <w:webHidden/>
              </w:rPr>
            </w:r>
            <w:r w:rsidR="00175B2F">
              <w:rPr>
                <w:webHidden/>
              </w:rPr>
              <w:fldChar w:fldCharType="separate"/>
            </w:r>
            <w:r w:rsidR="00175B2F">
              <w:rPr>
                <w:webHidden/>
              </w:rPr>
              <w:t>11</w:t>
            </w:r>
            <w:r w:rsidR="00175B2F">
              <w:rPr>
                <w:webHidden/>
              </w:rPr>
              <w:fldChar w:fldCharType="end"/>
            </w:r>
          </w:hyperlink>
        </w:p>
        <w:p w14:paraId="072A505D"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904" w:history="1">
            <w:r w:rsidR="00175B2F" w:rsidRPr="00FC2583">
              <w:rPr>
                <w:rStyle w:val="Hyperlink"/>
              </w:rPr>
              <w:t>Chapter 4.</w:t>
            </w:r>
            <w:r w:rsidR="00175B2F">
              <w:rPr>
                <w:rFonts w:asciiTheme="minorHAnsi" w:eastAsiaTheme="minorEastAsia" w:hAnsiTheme="minorHAnsi"/>
                <w:sz w:val="22"/>
              </w:rPr>
              <w:tab/>
            </w:r>
            <w:r w:rsidR="00175B2F" w:rsidRPr="00FC2583">
              <w:rPr>
                <w:rStyle w:val="Hyperlink"/>
              </w:rPr>
              <w:t>Use Case Analysis</w:t>
            </w:r>
            <w:r w:rsidR="00175B2F">
              <w:rPr>
                <w:webHidden/>
              </w:rPr>
              <w:tab/>
            </w:r>
            <w:r w:rsidR="00175B2F">
              <w:rPr>
                <w:webHidden/>
              </w:rPr>
              <w:fldChar w:fldCharType="begin"/>
            </w:r>
            <w:r w:rsidR="00175B2F">
              <w:rPr>
                <w:webHidden/>
              </w:rPr>
              <w:instrText xml:space="preserve"> PAGEREF _Toc88471904 \h </w:instrText>
            </w:r>
            <w:r w:rsidR="00175B2F">
              <w:rPr>
                <w:webHidden/>
              </w:rPr>
            </w:r>
            <w:r w:rsidR="00175B2F">
              <w:rPr>
                <w:webHidden/>
              </w:rPr>
              <w:fldChar w:fldCharType="separate"/>
            </w:r>
            <w:r w:rsidR="00175B2F">
              <w:rPr>
                <w:webHidden/>
              </w:rPr>
              <w:t>12</w:t>
            </w:r>
            <w:r w:rsidR="00175B2F">
              <w:rPr>
                <w:webHidden/>
              </w:rPr>
              <w:fldChar w:fldCharType="end"/>
            </w:r>
          </w:hyperlink>
        </w:p>
        <w:p w14:paraId="7D59AD1D"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05" w:history="1">
            <w:r w:rsidR="00175B2F" w:rsidRPr="00FC2583">
              <w:rPr>
                <w:rStyle w:val="Hyperlink"/>
              </w:rPr>
              <w:t>4.1</w:t>
            </w:r>
            <w:r w:rsidR="00175B2F">
              <w:rPr>
                <w:rFonts w:asciiTheme="minorHAnsi" w:eastAsiaTheme="minorEastAsia" w:hAnsiTheme="minorHAnsi"/>
                <w:sz w:val="22"/>
              </w:rPr>
              <w:tab/>
            </w:r>
            <w:r w:rsidR="00175B2F" w:rsidRPr="00FC2583">
              <w:rPr>
                <w:rStyle w:val="Hyperlink"/>
              </w:rPr>
              <w:t>Use Case Model</w:t>
            </w:r>
            <w:r w:rsidR="00175B2F">
              <w:rPr>
                <w:webHidden/>
              </w:rPr>
              <w:tab/>
            </w:r>
            <w:r w:rsidR="00175B2F">
              <w:rPr>
                <w:webHidden/>
              </w:rPr>
              <w:fldChar w:fldCharType="begin"/>
            </w:r>
            <w:r w:rsidR="00175B2F">
              <w:rPr>
                <w:webHidden/>
              </w:rPr>
              <w:instrText xml:space="preserve"> PAGEREF _Toc88471905 \h </w:instrText>
            </w:r>
            <w:r w:rsidR="00175B2F">
              <w:rPr>
                <w:webHidden/>
              </w:rPr>
            </w:r>
            <w:r w:rsidR="00175B2F">
              <w:rPr>
                <w:webHidden/>
              </w:rPr>
              <w:fldChar w:fldCharType="separate"/>
            </w:r>
            <w:r w:rsidR="00175B2F">
              <w:rPr>
                <w:webHidden/>
              </w:rPr>
              <w:t>12</w:t>
            </w:r>
            <w:r w:rsidR="00175B2F">
              <w:rPr>
                <w:webHidden/>
              </w:rPr>
              <w:fldChar w:fldCharType="end"/>
            </w:r>
          </w:hyperlink>
        </w:p>
        <w:p w14:paraId="74532D9D"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06" w:history="1">
            <w:r w:rsidR="00175B2F" w:rsidRPr="00FC2583">
              <w:rPr>
                <w:rStyle w:val="Hyperlink"/>
              </w:rPr>
              <w:t>4.2</w:t>
            </w:r>
            <w:r w:rsidR="00175B2F">
              <w:rPr>
                <w:rFonts w:asciiTheme="minorHAnsi" w:eastAsiaTheme="minorEastAsia" w:hAnsiTheme="minorHAnsi"/>
                <w:sz w:val="22"/>
              </w:rPr>
              <w:tab/>
            </w:r>
            <w:r w:rsidR="00175B2F" w:rsidRPr="00FC2583">
              <w:rPr>
                <w:rStyle w:val="Hyperlink"/>
              </w:rPr>
              <w:t>Use Cases Description</w:t>
            </w:r>
            <w:r w:rsidR="00175B2F">
              <w:rPr>
                <w:webHidden/>
              </w:rPr>
              <w:tab/>
            </w:r>
            <w:r w:rsidR="00175B2F">
              <w:rPr>
                <w:webHidden/>
              </w:rPr>
              <w:fldChar w:fldCharType="begin"/>
            </w:r>
            <w:r w:rsidR="00175B2F">
              <w:rPr>
                <w:webHidden/>
              </w:rPr>
              <w:instrText xml:space="preserve"> PAGEREF _Toc88471906 \h </w:instrText>
            </w:r>
            <w:r w:rsidR="00175B2F">
              <w:rPr>
                <w:webHidden/>
              </w:rPr>
            </w:r>
            <w:r w:rsidR="00175B2F">
              <w:rPr>
                <w:webHidden/>
              </w:rPr>
              <w:fldChar w:fldCharType="separate"/>
            </w:r>
            <w:r w:rsidR="00175B2F">
              <w:rPr>
                <w:webHidden/>
              </w:rPr>
              <w:t>13</w:t>
            </w:r>
            <w:r w:rsidR="00175B2F">
              <w:rPr>
                <w:webHidden/>
              </w:rPr>
              <w:fldChar w:fldCharType="end"/>
            </w:r>
          </w:hyperlink>
        </w:p>
        <w:p w14:paraId="3609D872" w14:textId="77777777" w:rsidR="00175B2F" w:rsidRDefault="00E23B9B">
          <w:pPr>
            <w:pStyle w:val="TOC3"/>
            <w:tabs>
              <w:tab w:val="left" w:pos="1894"/>
              <w:tab w:val="right" w:leader="dot" w:pos="8297"/>
            </w:tabs>
            <w:rPr>
              <w:rFonts w:asciiTheme="minorHAnsi" w:eastAsiaTheme="minorEastAsia" w:hAnsiTheme="minorHAnsi"/>
              <w:sz w:val="22"/>
            </w:rPr>
          </w:pPr>
          <w:hyperlink w:anchor="_Toc88471907" w:history="1">
            <w:r w:rsidR="00175B2F" w:rsidRPr="00FC2583">
              <w:rPr>
                <w:rStyle w:val="Hyperlink"/>
                <w:i/>
              </w:rPr>
              <w:t>4.2.1</w:t>
            </w:r>
            <w:r w:rsidR="00175B2F">
              <w:rPr>
                <w:rFonts w:asciiTheme="minorHAnsi" w:eastAsiaTheme="minorEastAsia" w:hAnsiTheme="minorHAnsi"/>
                <w:sz w:val="22"/>
              </w:rPr>
              <w:tab/>
            </w:r>
            <w:r w:rsidR="00175B2F" w:rsidRPr="00FC2583">
              <w:rPr>
                <w:rStyle w:val="Hyperlink"/>
              </w:rPr>
              <w:t>User Login Function</w:t>
            </w:r>
            <w:r w:rsidR="00175B2F">
              <w:rPr>
                <w:webHidden/>
              </w:rPr>
              <w:tab/>
            </w:r>
            <w:r w:rsidR="00175B2F">
              <w:rPr>
                <w:webHidden/>
              </w:rPr>
              <w:fldChar w:fldCharType="begin"/>
            </w:r>
            <w:r w:rsidR="00175B2F">
              <w:rPr>
                <w:webHidden/>
              </w:rPr>
              <w:instrText xml:space="preserve"> PAGEREF _Toc88471907 \h </w:instrText>
            </w:r>
            <w:r w:rsidR="00175B2F">
              <w:rPr>
                <w:webHidden/>
              </w:rPr>
            </w:r>
            <w:r w:rsidR="00175B2F">
              <w:rPr>
                <w:webHidden/>
              </w:rPr>
              <w:fldChar w:fldCharType="separate"/>
            </w:r>
            <w:r w:rsidR="00175B2F">
              <w:rPr>
                <w:webHidden/>
              </w:rPr>
              <w:t>13</w:t>
            </w:r>
            <w:r w:rsidR="00175B2F">
              <w:rPr>
                <w:webHidden/>
              </w:rPr>
              <w:fldChar w:fldCharType="end"/>
            </w:r>
          </w:hyperlink>
        </w:p>
        <w:p w14:paraId="32C1635C"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908" w:history="1">
            <w:r w:rsidR="00175B2F" w:rsidRPr="00FC2583">
              <w:rPr>
                <w:rStyle w:val="Hyperlink"/>
              </w:rPr>
              <w:t>Chapter 5.</w:t>
            </w:r>
            <w:r w:rsidR="00175B2F">
              <w:rPr>
                <w:rFonts w:asciiTheme="minorHAnsi" w:eastAsiaTheme="minorEastAsia" w:hAnsiTheme="minorHAnsi"/>
                <w:sz w:val="22"/>
              </w:rPr>
              <w:tab/>
            </w:r>
            <w:r w:rsidR="00175B2F" w:rsidRPr="00FC2583">
              <w:rPr>
                <w:rStyle w:val="Hyperlink"/>
              </w:rPr>
              <w:t>Proposed Approach</w:t>
            </w:r>
            <w:r w:rsidR="00175B2F">
              <w:rPr>
                <w:webHidden/>
              </w:rPr>
              <w:tab/>
            </w:r>
            <w:r w:rsidR="00175B2F">
              <w:rPr>
                <w:webHidden/>
              </w:rPr>
              <w:fldChar w:fldCharType="begin"/>
            </w:r>
            <w:r w:rsidR="00175B2F">
              <w:rPr>
                <w:webHidden/>
              </w:rPr>
              <w:instrText xml:space="preserve"> PAGEREF _Toc88471908 \h </w:instrText>
            </w:r>
            <w:r w:rsidR="00175B2F">
              <w:rPr>
                <w:webHidden/>
              </w:rPr>
            </w:r>
            <w:r w:rsidR="00175B2F">
              <w:rPr>
                <w:webHidden/>
              </w:rPr>
              <w:fldChar w:fldCharType="separate"/>
            </w:r>
            <w:r w:rsidR="00175B2F">
              <w:rPr>
                <w:webHidden/>
              </w:rPr>
              <w:t>15</w:t>
            </w:r>
            <w:r w:rsidR="00175B2F">
              <w:rPr>
                <w:webHidden/>
              </w:rPr>
              <w:fldChar w:fldCharType="end"/>
            </w:r>
          </w:hyperlink>
        </w:p>
        <w:p w14:paraId="400D8103"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09" w:history="1">
            <w:r w:rsidR="00175B2F" w:rsidRPr="00FC2583">
              <w:rPr>
                <w:rStyle w:val="Hyperlink"/>
                <w:rFonts w:eastAsia="Arial"/>
              </w:rPr>
              <w:t>5.1</w:t>
            </w:r>
            <w:r w:rsidR="00175B2F">
              <w:rPr>
                <w:rFonts w:asciiTheme="minorHAnsi" w:eastAsiaTheme="minorEastAsia" w:hAnsiTheme="minorHAnsi"/>
                <w:sz w:val="22"/>
              </w:rPr>
              <w:tab/>
            </w:r>
            <w:r w:rsidR="00175B2F" w:rsidRPr="00FC2583">
              <w:rPr>
                <w:rStyle w:val="Hyperlink"/>
                <w:rFonts w:eastAsia="Arial"/>
              </w:rPr>
              <w:t>Data Set Exploration</w:t>
            </w:r>
            <w:r w:rsidR="00175B2F">
              <w:rPr>
                <w:webHidden/>
              </w:rPr>
              <w:tab/>
            </w:r>
            <w:r w:rsidR="00175B2F">
              <w:rPr>
                <w:webHidden/>
              </w:rPr>
              <w:fldChar w:fldCharType="begin"/>
            </w:r>
            <w:r w:rsidR="00175B2F">
              <w:rPr>
                <w:webHidden/>
              </w:rPr>
              <w:instrText xml:space="preserve"> PAGEREF _Toc88471909 \h </w:instrText>
            </w:r>
            <w:r w:rsidR="00175B2F">
              <w:rPr>
                <w:webHidden/>
              </w:rPr>
            </w:r>
            <w:r w:rsidR="00175B2F">
              <w:rPr>
                <w:webHidden/>
              </w:rPr>
              <w:fldChar w:fldCharType="separate"/>
            </w:r>
            <w:r w:rsidR="00175B2F">
              <w:rPr>
                <w:webHidden/>
              </w:rPr>
              <w:t>15</w:t>
            </w:r>
            <w:r w:rsidR="00175B2F">
              <w:rPr>
                <w:webHidden/>
              </w:rPr>
              <w:fldChar w:fldCharType="end"/>
            </w:r>
          </w:hyperlink>
        </w:p>
        <w:p w14:paraId="611B1998"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0" w:history="1">
            <w:r w:rsidR="00175B2F" w:rsidRPr="00FC2583">
              <w:rPr>
                <w:rStyle w:val="Hyperlink"/>
                <w:rFonts w:eastAsia="Arial"/>
              </w:rPr>
              <w:t>5.2</w:t>
            </w:r>
            <w:r w:rsidR="00175B2F">
              <w:rPr>
                <w:rFonts w:asciiTheme="minorHAnsi" w:eastAsiaTheme="minorEastAsia" w:hAnsiTheme="minorHAnsi"/>
                <w:sz w:val="22"/>
              </w:rPr>
              <w:tab/>
            </w:r>
            <w:r w:rsidR="00175B2F" w:rsidRPr="00FC2583">
              <w:rPr>
                <w:rStyle w:val="Hyperlink"/>
                <w:rFonts w:eastAsia="Arial"/>
              </w:rPr>
              <w:t>Data Augmentation and Pre-Processing</w:t>
            </w:r>
            <w:r w:rsidR="00175B2F">
              <w:rPr>
                <w:webHidden/>
              </w:rPr>
              <w:tab/>
            </w:r>
            <w:r w:rsidR="00175B2F">
              <w:rPr>
                <w:webHidden/>
              </w:rPr>
              <w:fldChar w:fldCharType="begin"/>
            </w:r>
            <w:r w:rsidR="00175B2F">
              <w:rPr>
                <w:webHidden/>
              </w:rPr>
              <w:instrText xml:space="preserve"> PAGEREF _Toc88471910 \h </w:instrText>
            </w:r>
            <w:r w:rsidR="00175B2F">
              <w:rPr>
                <w:webHidden/>
              </w:rPr>
            </w:r>
            <w:r w:rsidR="00175B2F">
              <w:rPr>
                <w:webHidden/>
              </w:rPr>
              <w:fldChar w:fldCharType="separate"/>
            </w:r>
            <w:r w:rsidR="00175B2F">
              <w:rPr>
                <w:webHidden/>
              </w:rPr>
              <w:t>15</w:t>
            </w:r>
            <w:r w:rsidR="00175B2F">
              <w:rPr>
                <w:webHidden/>
              </w:rPr>
              <w:fldChar w:fldCharType="end"/>
            </w:r>
          </w:hyperlink>
        </w:p>
        <w:p w14:paraId="67B1BD53"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911" w:history="1">
            <w:r w:rsidR="00175B2F" w:rsidRPr="00FC2583">
              <w:rPr>
                <w:rStyle w:val="Hyperlink"/>
                <w:rFonts w:eastAsia="Times New Roman"/>
              </w:rPr>
              <w:t>Chapter 6.</w:t>
            </w:r>
            <w:r w:rsidR="00175B2F">
              <w:rPr>
                <w:rFonts w:asciiTheme="minorHAnsi" w:eastAsiaTheme="minorEastAsia" w:hAnsiTheme="minorHAnsi"/>
                <w:sz w:val="22"/>
              </w:rPr>
              <w:tab/>
            </w:r>
            <w:r w:rsidR="00175B2F" w:rsidRPr="00FC2583">
              <w:rPr>
                <w:rStyle w:val="Hyperlink"/>
                <w:rFonts w:eastAsia="Times New Roman"/>
              </w:rPr>
              <w:t>Business Plan</w:t>
            </w:r>
            <w:r w:rsidR="00175B2F">
              <w:rPr>
                <w:webHidden/>
              </w:rPr>
              <w:tab/>
            </w:r>
            <w:r w:rsidR="00175B2F">
              <w:rPr>
                <w:webHidden/>
              </w:rPr>
              <w:fldChar w:fldCharType="begin"/>
            </w:r>
            <w:r w:rsidR="00175B2F">
              <w:rPr>
                <w:webHidden/>
              </w:rPr>
              <w:instrText xml:space="preserve"> PAGEREF _Toc88471911 \h </w:instrText>
            </w:r>
            <w:r w:rsidR="00175B2F">
              <w:rPr>
                <w:webHidden/>
              </w:rPr>
            </w:r>
            <w:r w:rsidR="00175B2F">
              <w:rPr>
                <w:webHidden/>
              </w:rPr>
              <w:fldChar w:fldCharType="separate"/>
            </w:r>
            <w:r w:rsidR="00175B2F">
              <w:rPr>
                <w:webHidden/>
              </w:rPr>
              <w:t>16</w:t>
            </w:r>
            <w:r w:rsidR="00175B2F">
              <w:rPr>
                <w:webHidden/>
              </w:rPr>
              <w:fldChar w:fldCharType="end"/>
            </w:r>
          </w:hyperlink>
        </w:p>
        <w:p w14:paraId="28B90294"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2" w:history="1">
            <w:r w:rsidR="00175B2F" w:rsidRPr="00FC2583">
              <w:rPr>
                <w:rStyle w:val="Hyperlink"/>
              </w:rPr>
              <w:t>6.1</w:t>
            </w:r>
            <w:r w:rsidR="00175B2F">
              <w:rPr>
                <w:rFonts w:asciiTheme="minorHAnsi" w:eastAsiaTheme="minorEastAsia" w:hAnsiTheme="minorHAnsi"/>
                <w:sz w:val="22"/>
              </w:rPr>
              <w:tab/>
            </w:r>
            <w:r w:rsidR="00175B2F" w:rsidRPr="00FC2583">
              <w:rPr>
                <w:rStyle w:val="Hyperlink"/>
              </w:rPr>
              <w:t>Business Description</w:t>
            </w:r>
            <w:r w:rsidR="00175B2F">
              <w:rPr>
                <w:webHidden/>
              </w:rPr>
              <w:tab/>
            </w:r>
            <w:r w:rsidR="00175B2F">
              <w:rPr>
                <w:webHidden/>
              </w:rPr>
              <w:fldChar w:fldCharType="begin"/>
            </w:r>
            <w:r w:rsidR="00175B2F">
              <w:rPr>
                <w:webHidden/>
              </w:rPr>
              <w:instrText xml:space="preserve"> PAGEREF _Toc88471912 \h </w:instrText>
            </w:r>
            <w:r w:rsidR="00175B2F">
              <w:rPr>
                <w:webHidden/>
              </w:rPr>
            </w:r>
            <w:r w:rsidR="00175B2F">
              <w:rPr>
                <w:webHidden/>
              </w:rPr>
              <w:fldChar w:fldCharType="separate"/>
            </w:r>
            <w:r w:rsidR="00175B2F">
              <w:rPr>
                <w:webHidden/>
              </w:rPr>
              <w:t>16</w:t>
            </w:r>
            <w:r w:rsidR="00175B2F">
              <w:rPr>
                <w:webHidden/>
              </w:rPr>
              <w:fldChar w:fldCharType="end"/>
            </w:r>
          </w:hyperlink>
        </w:p>
        <w:p w14:paraId="5CA4B10B"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3" w:history="1">
            <w:r w:rsidR="00175B2F" w:rsidRPr="00FC2583">
              <w:rPr>
                <w:rStyle w:val="Hyperlink"/>
              </w:rPr>
              <w:t>6.2</w:t>
            </w:r>
            <w:r w:rsidR="00175B2F">
              <w:rPr>
                <w:rFonts w:asciiTheme="minorHAnsi" w:eastAsiaTheme="minorEastAsia" w:hAnsiTheme="minorHAnsi"/>
                <w:sz w:val="22"/>
              </w:rPr>
              <w:tab/>
            </w:r>
            <w:r w:rsidR="00175B2F" w:rsidRPr="00FC2583">
              <w:rPr>
                <w:rStyle w:val="Hyperlink"/>
              </w:rPr>
              <w:t>Market Analysis &amp; Strategy</w:t>
            </w:r>
            <w:r w:rsidR="00175B2F">
              <w:rPr>
                <w:webHidden/>
              </w:rPr>
              <w:tab/>
            </w:r>
            <w:r w:rsidR="00175B2F">
              <w:rPr>
                <w:webHidden/>
              </w:rPr>
              <w:fldChar w:fldCharType="begin"/>
            </w:r>
            <w:r w:rsidR="00175B2F">
              <w:rPr>
                <w:webHidden/>
              </w:rPr>
              <w:instrText xml:space="preserve"> PAGEREF _Toc88471913 \h </w:instrText>
            </w:r>
            <w:r w:rsidR="00175B2F">
              <w:rPr>
                <w:webHidden/>
              </w:rPr>
            </w:r>
            <w:r w:rsidR="00175B2F">
              <w:rPr>
                <w:webHidden/>
              </w:rPr>
              <w:fldChar w:fldCharType="separate"/>
            </w:r>
            <w:r w:rsidR="00175B2F">
              <w:rPr>
                <w:webHidden/>
              </w:rPr>
              <w:t>16</w:t>
            </w:r>
            <w:r w:rsidR="00175B2F">
              <w:rPr>
                <w:webHidden/>
              </w:rPr>
              <w:fldChar w:fldCharType="end"/>
            </w:r>
          </w:hyperlink>
        </w:p>
        <w:p w14:paraId="3528E590"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4" w:history="1">
            <w:r w:rsidR="00175B2F" w:rsidRPr="00FC2583">
              <w:rPr>
                <w:rStyle w:val="Hyperlink"/>
              </w:rPr>
              <w:t>6.3</w:t>
            </w:r>
            <w:r w:rsidR="00175B2F">
              <w:rPr>
                <w:rFonts w:asciiTheme="minorHAnsi" w:eastAsiaTheme="minorEastAsia" w:hAnsiTheme="minorHAnsi"/>
                <w:sz w:val="22"/>
              </w:rPr>
              <w:tab/>
            </w:r>
            <w:r w:rsidR="00175B2F" w:rsidRPr="00FC2583">
              <w:rPr>
                <w:rStyle w:val="Hyperlink"/>
              </w:rPr>
              <w:t>Competitive Analysis</w:t>
            </w:r>
            <w:r w:rsidR="00175B2F">
              <w:rPr>
                <w:webHidden/>
              </w:rPr>
              <w:tab/>
            </w:r>
            <w:r w:rsidR="00175B2F">
              <w:rPr>
                <w:webHidden/>
              </w:rPr>
              <w:fldChar w:fldCharType="begin"/>
            </w:r>
            <w:r w:rsidR="00175B2F">
              <w:rPr>
                <w:webHidden/>
              </w:rPr>
              <w:instrText xml:space="preserve"> PAGEREF _Toc88471914 \h </w:instrText>
            </w:r>
            <w:r w:rsidR="00175B2F">
              <w:rPr>
                <w:webHidden/>
              </w:rPr>
            </w:r>
            <w:r w:rsidR="00175B2F">
              <w:rPr>
                <w:webHidden/>
              </w:rPr>
              <w:fldChar w:fldCharType="separate"/>
            </w:r>
            <w:r w:rsidR="00175B2F">
              <w:rPr>
                <w:webHidden/>
              </w:rPr>
              <w:t>16</w:t>
            </w:r>
            <w:r w:rsidR="00175B2F">
              <w:rPr>
                <w:webHidden/>
              </w:rPr>
              <w:fldChar w:fldCharType="end"/>
            </w:r>
          </w:hyperlink>
        </w:p>
        <w:p w14:paraId="7CFB94BC"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5" w:history="1">
            <w:r w:rsidR="00175B2F" w:rsidRPr="00FC2583">
              <w:rPr>
                <w:rStyle w:val="Hyperlink"/>
              </w:rPr>
              <w:t>6.4</w:t>
            </w:r>
            <w:r w:rsidR="00175B2F">
              <w:rPr>
                <w:rFonts w:asciiTheme="minorHAnsi" w:eastAsiaTheme="minorEastAsia" w:hAnsiTheme="minorHAnsi"/>
                <w:sz w:val="22"/>
              </w:rPr>
              <w:tab/>
            </w:r>
            <w:r w:rsidR="00175B2F" w:rsidRPr="00FC2583">
              <w:rPr>
                <w:rStyle w:val="Hyperlink"/>
              </w:rPr>
              <w:t>Products/Services Description</w:t>
            </w:r>
            <w:r w:rsidR="00175B2F">
              <w:rPr>
                <w:webHidden/>
              </w:rPr>
              <w:tab/>
            </w:r>
            <w:r w:rsidR="00175B2F">
              <w:rPr>
                <w:webHidden/>
              </w:rPr>
              <w:fldChar w:fldCharType="begin"/>
            </w:r>
            <w:r w:rsidR="00175B2F">
              <w:rPr>
                <w:webHidden/>
              </w:rPr>
              <w:instrText xml:space="preserve"> PAGEREF _Toc88471915 \h </w:instrText>
            </w:r>
            <w:r w:rsidR="00175B2F">
              <w:rPr>
                <w:webHidden/>
              </w:rPr>
            </w:r>
            <w:r w:rsidR="00175B2F">
              <w:rPr>
                <w:webHidden/>
              </w:rPr>
              <w:fldChar w:fldCharType="separate"/>
            </w:r>
            <w:r w:rsidR="00175B2F">
              <w:rPr>
                <w:webHidden/>
              </w:rPr>
              <w:t>16</w:t>
            </w:r>
            <w:r w:rsidR="00175B2F">
              <w:rPr>
                <w:webHidden/>
              </w:rPr>
              <w:fldChar w:fldCharType="end"/>
            </w:r>
          </w:hyperlink>
        </w:p>
        <w:p w14:paraId="5A85DED1" w14:textId="77777777" w:rsidR="00175B2F" w:rsidRDefault="00E23B9B">
          <w:pPr>
            <w:pStyle w:val="TOC2"/>
            <w:tabs>
              <w:tab w:val="left" w:pos="1540"/>
              <w:tab w:val="right" w:leader="dot" w:pos="8297"/>
            </w:tabs>
            <w:rPr>
              <w:rFonts w:asciiTheme="minorHAnsi" w:eastAsiaTheme="minorEastAsia" w:hAnsiTheme="minorHAnsi"/>
              <w:sz w:val="22"/>
            </w:rPr>
          </w:pPr>
          <w:hyperlink w:anchor="_Toc88471916" w:history="1">
            <w:r w:rsidR="00175B2F" w:rsidRPr="00FC2583">
              <w:rPr>
                <w:rStyle w:val="Hyperlink"/>
              </w:rPr>
              <w:t>6.5</w:t>
            </w:r>
            <w:r w:rsidR="00175B2F">
              <w:rPr>
                <w:rFonts w:asciiTheme="minorHAnsi" w:eastAsiaTheme="minorEastAsia" w:hAnsiTheme="minorHAnsi"/>
                <w:sz w:val="22"/>
              </w:rPr>
              <w:tab/>
            </w:r>
            <w:r w:rsidR="00175B2F" w:rsidRPr="00FC2583">
              <w:rPr>
                <w:rStyle w:val="Hyperlink"/>
              </w:rPr>
              <w:t>SWOT Analysis</w:t>
            </w:r>
            <w:r w:rsidR="00175B2F">
              <w:rPr>
                <w:webHidden/>
              </w:rPr>
              <w:tab/>
            </w:r>
            <w:r w:rsidR="00175B2F">
              <w:rPr>
                <w:webHidden/>
              </w:rPr>
              <w:fldChar w:fldCharType="begin"/>
            </w:r>
            <w:r w:rsidR="00175B2F">
              <w:rPr>
                <w:webHidden/>
              </w:rPr>
              <w:instrText xml:space="preserve"> PAGEREF _Toc88471916 \h </w:instrText>
            </w:r>
            <w:r w:rsidR="00175B2F">
              <w:rPr>
                <w:webHidden/>
              </w:rPr>
            </w:r>
            <w:r w:rsidR="00175B2F">
              <w:rPr>
                <w:webHidden/>
              </w:rPr>
              <w:fldChar w:fldCharType="separate"/>
            </w:r>
            <w:r w:rsidR="00175B2F">
              <w:rPr>
                <w:webHidden/>
              </w:rPr>
              <w:t>16</w:t>
            </w:r>
            <w:r w:rsidR="00175B2F">
              <w:rPr>
                <w:webHidden/>
              </w:rPr>
              <w:fldChar w:fldCharType="end"/>
            </w:r>
          </w:hyperlink>
        </w:p>
        <w:p w14:paraId="5CC1CEC4" w14:textId="77777777" w:rsidR="00175B2F" w:rsidRDefault="00E23B9B">
          <w:pPr>
            <w:pStyle w:val="TOC1"/>
            <w:tabs>
              <w:tab w:val="right" w:leader="dot" w:pos="8297"/>
            </w:tabs>
            <w:rPr>
              <w:rFonts w:asciiTheme="minorHAnsi" w:eastAsiaTheme="minorEastAsia" w:hAnsiTheme="minorHAnsi"/>
              <w:sz w:val="22"/>
            </w:rPr>
          </w:pPr>
          <w:hyperlink w:anchor="_Toc88471917" w:history="1">
            <w:r w:rsidR="00175B2F" w:rsidRPr="00FC2583">
              <w:rPr>
                <w:rStyle w:val="Hyperlink"/>
              </w:rPr>
              <w:t>Appendix A: Information / Promotional Material</w:t>
            </w:r>
            <w:r w:rsidR="00175B2F">
              <w:rPr>
                <w:webHidden/>
              </w:rPr>
              <w:tab/>
            </w:r>
            <w:r w:rsidR="00175B2F">
              <w:rPr>
                <w:webHidden/>
              </w:rPr>
              <w:fldChar w:fldCharType="begin"/>
            </w:r>
            <w:r w:rsidR="00175B2F">
              <w:rPr>
                <w:webHidden/>
              </w:rPr>
              <w:instrText xml:space="preserve"> PAGEREF _Toc88471917 \h </w:instrText>
            </w:r>
            <w:r w:rsidR="00175B2F">
              <w:rPr>
                <w:webHidden/>
              </w:rPr>
            </w:r>
            <w:r w:rsidR="00175B2F">
              <w:rPr>
                <w:webHidden/>
              </w:rPr>
              <w:fldChar w:fldCharType="separate"/>
            </w:r>
            <w:r w:rsidR="00175B2F">
              <w:rPr>
                <w:webHidden/>
              </w:rPr>
              <w:t>17</w:t>
            </w:r>
            <w:r w:rsidR="00175B2F">
              <w:rPr>
                <w:webHidden/>
              </w:rPr>
              <w:fldChar w:fldCharType="end"/>
            </w:r>
          </w:hyperlink>
        </w:p>
        <w:p w14:paraId="1226230D" w14:textId="77777777" w:rsidR="00175B2F" w:rsidRDefault="00E23B9B">
          <w:pPr>
            <w:pStyle w:val="TOC1"/>
            <w:tabs>
              <w:tab w:val="left" w:pos="1934"/>
              <w:tab w:val="right" w:leader="dot" w:pos="8297"/>
            </w:tabs>
            <w:rPr>
              <w:rFonts w:asciiTheme="minorHAnsi" w:eastAsiaTheme="minorEastAsia" w:hAnsiTheme="minorHAnsi"/>
              <w:sz w:val="22"/>
            </w:rPr>
          </w:pPr>
          <w:hyperlink w:anchor="_Toc88471918" w:history="1">
            <w:r w:rsidR="00175B2F" w:rsidRPr="00FC2583">
              <w:rPr>
                <w:rStyle w:val="Hyperlink"/>
              </w:rPr>
              <w:t>Chapter 7.</w:t>
            </w:r>
            <w:r w:rsidR="00175B2F">
              <w:rPr>
                <w:rFonts w:asciiTheme="minorHAnsi" w:eastAsiaTheme="minorEastAsia" w:hAnsiTheme="minorHAnsi"/>
                <w:sz w:val="22"/>
              </w:rPr>
              <w:tab/>
            </w:r>
            <w:r w:rsidR="00175B2F" w:rsidRPr="00FC2583">
              <w:rPr>
                <w:rStyle w:val="Hyperlink"/>
              </w:rPr>
              <w:t>Conclusion</w:t>
            </w:r>
            <w:r w:rsidR="00175B2F">
              <w:rPr>
                <w:webHidden/>
              </w:rPr>
              <w:tab/>
            </w:r>
            <w:r w:rsidR="00175B2F">
              <w:rPr>
                <w:webHidden/>
              </w:rPr>
              <w:fldChar w:fldCharType="begin"/>
            </w:r>
            <w:r w:rsidR="00175B2F">
              <w:rPr>
                <w:webHidden/>
              </w:rPr>
              <w:instrText xml:space="preserve"> PAGEREF _Toc88471918 \h </w:instrText>
            </w:r>
            <w:r w:rsidR="00175B2F">
              <w:rPr>
                <w:webHidden/>
              </w:rPr>
            </w:r>
            <w:r w:rsidR="00175B2F">
              <w:rPr>
                <w:webHidden/>
              </w:rPr>
              <w:fldChar w:fldCharType="separate"/>
            </w:r>
            <w:r w:rsidR="00175B2F">
              <w:rPr>
                <w:webHidden/>
              </w:rPr>
              <w:t>18</w:t>
            </w:r>
            <w:r w:rsidR="00175B2F">
              <w:rPr>
                <w:webHidden/>
              </w:rPr>
              <w:fldChar w:fldCharType="end"/>
            </w:r>
          </w:hyperlink>
        </w:p>
        <w:p w14:paraId="5C1B6823" w14:textId="77777777" w:rsidR="00175B2F" w:rsidRDefault="00E23B9B">
          <w:pPr>
            <w:pStyle w:val="TOC1"/>
            <w:tabs>
              <w:tab w:val="right" w:leader="dot" w:pos="8297"/>
            </w:tabs>
            <w:rPr>
              <w:rFonts w:asciiTheme="minorHAnsi" w:eastAsiaTheme="minorEastAsia" w:hAnsiTheme="minorHAnsi"/>
              <w:sz w:val="22"/>
            </w:rPr>
          </w:pPr>
          <w:hyperlink w:anchor="_Toc88471919" w:history="1">
            <w:r w:rsidR="00175B2F" w:rsidRPr="00FC2583">
              <w:rPr>
                <w:rStyle w:val="Hyperlink"/>
              </w:rPr>
              <w:t>References</w:t>
            </w:r>
            <w:r w:rsidR="00175B2F">
              <w:rPr>
                <w:webHidden/>
              </w:rPr>
              <w:tab/>
            </w:r>
            <w:r w:rsidR="00175B2F">
              <w:rPr>
                <w:webHidden/>
              </w:rPr>
              <w:fldChar w:fldCharType="begin"/>
            </w:r>
            <w:r w:rsidR="00175B2F">
              <w:rPr>
                <w:webHidden/>
              </w:rPr>
              <w:instrText xml:space="preserve"> PAGEREF _Toc88471919 \h </w:instrText>
            </w:r>
            <w:r w:rsidR="00175B2F">
              <w:rPr>
                <w:webHidden/>
              </w:rPr>
            </w:r>
            <w:r w:rsidR="00175B2F">
              <w:rPr>
                <w:webHidden/>
              </w:rPr>
              <w:fldChar w:fldCharType="separate"/>
            </w:r>
            <w:r w:rsidR="00175B2F">
              <w:rPr>
                <w:webHidden/>
              </w:rPr>
              <w:t>19</w:t>
            </w:r>
            <w:r w:rsidR="00175B2F">
              <w:rPr>
                <w:webHidden/>
              </w:rPr>
              <w:fldChar w:fldCharType="end"/>
            </w:r>
          </w:hyperlink>
        </w:p>
        <w:p w14:paraId="2276EC52" w14:textId="77777777" w:rsidR="00175B2F" w:rsidRDefault="00E23B9B">
          <w:pPr>
            <w:pStyle w:val="TOC1"/>
            <w:tabs>
              <w:tab w:val="right" w:leader="dot" w:pos="8297"/>
            </w:tabs>
            <w:rPr>
              <w:rFonts w:asciiTheme="minorHAnsi" w:eastAsiaTheme="minorEastAsia" w:hAnsiTheme="minorHAnsi"/>
              <w:sz w:val="22"/>
            </w:rPr>
          </w:pPr>
          <w:hyperlink w:anchor="_Toc88471920" w:history="1">
            <w:r w:rsidR="00175B2F" w:rsidRPr="00FC2583">
              <w:rPr>
                <w:rStyle w:val="Hyperlink"/>
                <w:highlight w:val="yellow"/>
              </w:rPr>
              <w:t>Microsoft Word Tutorial - Remove These Page</w:t>
            </w:r>
            <w:r w:rsidR="00175B2F">
              <w:rPr>
                <w:webHidden/>
              </w:rPr>
              <w:tab/>
            </w:r>
            <w:r w:rsidR="00175B2F">
              <w:rPr>
                <w:webHidden/>
              </w:rPr>
              <w:fldChar w:fldCharType="begin"/>
            </w:r>
            <w:r w:rsidR="00175B2F">
              <w:rPr>
                <w:webHidden/>
              </w:rPr>
              <w:instrText xml:space="preserve"> PAGEREF _Toc88471920 \h </w:instrText>
            </w:r>
            <w:r w:rsidR="00175B2F">
              <w:rPr>
                <w:webHidden/>
              </w:rPr>
            </w:r>
            <w:r w:rsidR="00175B2F">
              <w:rPr>
                <w:webHidden/>
              </w:rPr>
              <w:fldChar w:fldCharType="separate"/>
            </w:r>
            <w:r w:rsidR="00175B2F">
              <w:rPr>
                <w:webHidden/>
              </w:rPr>
              <w:t>21</w:t>
            </w:r>
            <w:r w:rsidR="00175B2F">
              <w:rPr>
                <w:webHidden/>
              </w:rPr>
              <w:fldChar w:fldCharType="end"/>
            </w:r>
          </w:hyperlink>
        </w:p>
        <w:p w14:paraId="4754C4F4" w14:textId="77777777" w:rsidR="00175B2F" w:rsidRDefault="00E23B9B">
          <w:pPr>
            <w:pStyle w:val="TOC1"/>
            <w:tabs>
              <w:tab w:val="right" w:leader="dot" w:pos="8297"/>
            </w:tabs>
            <w:rPr>
              <w:rFonts w:asciiTheme="minorHAnsi" w:eastAsiaTheme="minorEastAsia" w:hAnsiTheme="minorHAnsi"/>
              <w:sz w:val="22"/>
            </w:rPr>
          </w:pPr>
          <w:hyperlink w:anchor="_Toc88471921" w:history="1">
            <w:r w:rsidR="00175B2F" w:rsidRPr="00FC2583">
              <w:rPr>
                <w:rStyle w:val="Hyperlink"/>
                <w:highlight w:val="yellow"/>
              </w:rPr>
              <w:t>FYP DEFENSE</w:t>
            </w:r>
            <w:r w:rsidR="00175B2F">
              <w:rPr>
                <w:webHidden/>
              </w:rPr>
              <w:tab/>
            </w:r>
            <w:r w:rsidR="00175B2F">
              <w:rPr>
                <w:webHidden/>
              </w:rPr>
              <w:fldChar w:fldCharType="begin"/>
            </w:r>
            <w:r w:rsidR="00175B2F">
              <w:rPr>
                <w:webHidden/>
              </w:rPr>
              <w:instrText xml:space="preserve"> PAGEREF _Toc88471921 \h </w:instrText>
            </w:r>
            <w:r w:rsidR="00175B2F">
              <w:rPr>
                <w:webHidden/>
              </w:rPr>
            </w:r>
            <w:r w:rsidR="00175B2F">
              <w:rPr>
                <w:webHidden/>
              </w:rPr>
              <w:fldChar w:fldCharType="separate"/>
            </w:r>
            <w:r w:rsidR="00175B2F">
              <w:rPr>
                <w:webHidden/>
              </w:rPr>
              <w:t>22</w:t>
            </w:r>
            <w:r w:rsidR="00175B2F">
              <w:rPr>
                <w:webHidden/>
              </w:rPr>
              <w:fldChar w:fldCharType="end"/>
            </w:r>
          </w:hyperlink>
        </w:p>
        <w:p w14:paraId="1A14A334" w14:textId="77777777" w:rsidR="00476ECA" w:rsidRDefault="00476ECA" w:rsidP="00EE3DFE">
          <w:pPr>
            <w:pStyle w:val="TOC"/>
          </w:pPr>
          <w:r>
            <w:fldChar w:fldCharType="end"/>
          </w:r>
        </w:p>
      </w:sdtContent>
    </w:sdt>
    <w:p w14:paraId="24C5BE36" w14:textId="77777777" w:rsidR="0055475B" w:rsidRDefault="0055475B" w:rsidP="00504E8C">
      <w:pPr>
        <w:pStyle w:val="TOC"/>
      </w:pPr>
    </w:p>
    <w:p w14:paraId="511ED98F" w14:textId="77777777" w:rsidR="00BC6DF0" w:rsidRDefault="00BC6DF0">
      <w:pPr>
        <w:spacing w:line="276" w:lineRule="auto"/>
        <w:ind w:firstLine="0"/>
        <w:jc w:val="left"/>
      </w:pPr>
      <w:r>
        <w:br w:type="page"/>
      </w:r>
    </w:p>
    <w:p w14:paraId="278D28C7" w14:textId="77777777" w:rsidR="00BC6DF0" w:rsidRDefault="00E91643" w:rsidP="007C3F6A">
      <w:pPr>
        <w:pStyle w:val="PreliminaryHeading"/>
        <w:rPr>
          <w:rFonts w:ascii="Times New Roman" w:hAnsi="Times New Roman"/>
        </w:rPr>
      </w:pPr>
      <w:bookmarkStart w:id="71" w:name="_Toc409624001"/>
      <w:bookmarkStart w:id="72" w:name="_Toc88471851"/>
      <w:r>
        <w:t>List of Figures</w:t>
      </w:r>
      <w:bookmarkEnd w:id="71"/>
      <w:bookmarkEnd w:id="72"/>
    </w:p>
    <w:p w14:paraId="6D622E5C" w14:textId="77777777" w:rsidR="008E416B" w:rsidRDefault="00805EEC" w:rsidP="008E416B">
      <w:pPr>
        <w:pStyle w:val="TableofFigures"/>
        <w:tabs>
          <w:tab w:val="right" w:leader="dot" w:pos="8297"/>
        </w:tabs>
        <w:ind w:firstLine="0"/>
        <w:rPr>
          <w:rFonts w:asciiTheme="minorHAnsi" w:eastAsiaTheme="minorEastAsia" w:hAnsiTheme="minorHAnsi"/>
          <w:sz w:val="22"/>
        </w:rPr>
      </w:pPr>
      <w:r>
        <w:fldChar w:fldCharType="begin"/>
      </w:r>
      <w:r>
        <w:instrText xml:space="preserve"> TOC \h \z \c "Figure" </w:instrText>
      </w:r>
      <w:r>
        <w:fldChar w:fldCharType="separate"/>
      </w:r>
      <w:hyperlink w:anchor="_Toc409689992" w:history="1">
        <w:r w:rsidR="008E416B" w:rsidRPr="00C84869">
          <w:rPr>
            <w:rStyle w:val="Hyperlink"/>
          </w:rPr>
          <w:t xml:space="preserve">Figure </w:t>
        </w:r>
        <w:r w:rsidR="008E416B" w:rsidRPr="00C84869">
          <w:rPr>
            <w:rStyle w:val="Hyperlink"/>
            <w:rFonts w:hint="eastAsia"/>
            <w:cs/>
          </w:rPr>
          <w:t>‎</w:t>
        </w:r>
        <w:r w:rsidR="008E416B" w:rsidRPr="00C84869">
          <w:rPr>
            <w:rStyle w:val="Hyperlink"/>
          </w:rPr>
          <w:t>2</w:t>
        </w:r>
        <w:r w:rsidR="008E416B" w:rsidRPr="00C84869">
          <w:rPr>
            <w:rStyle w:val="Hyperlink"/>
          </w:rPr>
          <w:noBreakHyphen/>
          <w:t>1 This is an example figure of a cow. Source: Microsoft Clip Art Directory (for illustration only).</w:t>
        </w:r>
        <w:r w:rsidR="008E416B">
          <w:rPr>
            <w:webHidden/>
          </w:rPr>
          <w:tab/>
        </w:r>
        <w:r w:rsidR="008E416B">
          <w:rPr>
            <w:webHidden/>
          </w:rPr>
          <w:fldChar w:fldCharType="begin"/>
        </w:r>
        <w:r w:rsidR="008E416B">
          <w:rPr>
            <w:webHidden/>
          </w:rPr>
          <w:instrText xml:space="preserve"> PAGEREF _Toc409689992 \h </w:instrText>
        </w:r>
        <w:r w:rsidR="008E416B">
          <w:rPr>
            <w:webHidden/>
          </w:rPr>
        </w:r>
        <w:r w:rsidR="008E416B">
          <w:rPr>
            <w:webHidden/>
          </w:rPr>
          <w:fldChar w:fldCharType="separate"/>
        </w:r>
        <w:r w:rsidR="00C130D7">
          <w:rPr>
            <w:webHidden/>
          </w:rPr>
          <w:t>5</w:t>
        </w:r>
        <w:r w:rsidR="008E416B">
          <w:rPr>
            <w:webHidden/>
          </w:rPr>
          <w:fldChar w:fldCharType="end"/>
        </w:r>
      </w:hyperlink>
    </w:p>
    <w:p w14:paraId="6A9977FB" w14:textId="77777777" w:rsidR="00D15097" w:rsidRDefault="00805EEC" w:rsidP="008E416B">
      <w:pPr>
        <w:pStyle w:val="TOC"/>
      </w:pPr>
      <w:r>
        <w:fldChar w:fldCharType="end"/>
      </w:r>
    </w:p>
    <w:p w14:paraId="1C9CBC11" w14:textId="77777777" w:rsidR="00D15097" w:rsidRDefault="00D15097" w:rsidP="00D15097">
      <w:r>
        <w:br w:type="page"/>
      </w:r>
    </w:p>
    <w:p w14:paraId="43E79086" w14:textId="77777777" w:rsidR="00D15097" w:rsidRDefault="00D15097" w:rsidP="007C3F6A">
      <w:pPr>
        <w:pStyle w:val="PreliminaryHeading"/>
      </w:pPr>
      <w:bookmarkStart w:id="73" w:name="_Toc409624002"/>
      <w:bookmarkStart w:id="74" w:name="_Toc88471852"/>
      <w:r>
        <w:t>List of Tables</w:t>
      </w:r>
      <w:bookmarkEnd w:id="73"/>
      <w:bookmarkEnd w:id="74"/>
    </w:p>
    <w:p w14:paraId="25A02EF0" w14:textId="77777777" w:rsidR="00465695" w:rsidRDefault="007C6691" w:rsidP="008E416B">
      <w:pPr>
        <w:pStyle w:val="TableofFigures"/>
        <w:tabs>
          <w:tab w:val="right" w:leader="dot" w:pos="8297"/>
        </w:tabs>
        <w:ind w:firstLine="0"/>
        <w:rPr>
          <w:rFonts w:asciiTheme="minorHAnsi" w:eastAsiaTheme="minorEastAsia" w:hAnsiTheme="minorHAnsi"/>
          <w:sz w:val="22"/>
        </w:rPr>
      </w:pPr>
      <w:r>
        <w:fldChar w:fldCharType="begin"/>
      </w:r>
      <w:r>
        <w:instrText xml:space="preserve"> TOC \h \z \c "Table" </w:instrText>
      </w:r>
      <w:r>
        <w:fldChar w:fldCharType="separate"/>
      </w:r>
      <w:hyperlink w:anchor="_Toc409624633" w:history="1">
        <w:r w:rsidR="00465695" w:rsidRPr="00AF0F61">
          <w:rPr>
            <w:rStyle w:val="Hyperlink"/>
          </w:rPr>
          <w:t>Table 1 This is an example table.</w:t>
        </w:r>
        <w:r w:rsidR="00465695">
          <w:rPr>
            <w:webHidden/>
          </w:rPr>
          <w:tab/>
        </w:r>
        <w:r w:rsidR="00465695">
          <w:rPr>
            <w:webHidden/>
          </w:rPr>
          <w:fldChar w:fldCharType="begin"/>
        </w:r>
        <w:r w:rsidR="00465695">
          <w:rPr>
            <w:webHidden/>
          </w:rPr>
          <w:instrText xml:space="preserve"> PAGEREF _Toc409624633 \h </w:instrText>
        </w:r>
        <w:r w:rsidR="00465695">
          <w:rPr>
            <w:webHidden/>
          </w:rPr>
        </w:r>
        <w:r w:rsidR="00465695">
          <w:rPr>
            <w:webHidden/>
          </w:rPr>
          <w:fldChar w:fldCharType="separate"/>
        </w:r>
        <w:r w:rsidR="00C130D7">
          <w:rPr>
            <w:webHidden/>
          </w:rPr>
          <w:t>6</w:t>
        </w:r>
        <w:r w:rsidR="00465695">
          <w:rPr>
            <w:webHidden/>
          </w:rPr>
          <w:fldChar w:fldCharType="end"/>
        </w:r>
      </w:hyperlink>
    </w:p>
    <w:p w14:paraId="0D3560E4" w14:textId="77777777" w:rsidR="00BE273C" w:rsidRDefault="007C6691" w:rsidP="00EA20E2">
      <w:pPr>
        <w:pStyle w:val="TOC"/>
        <w:rPr>
          <w:rFonts w:asciiTheme="majorBidi" w:eastAsiaTheme="majorEastAsia" w:hAnsiTheme="majorBidi" w:cstheme="majorBidi"/>
          <w:color w:val="000000" w:themeColor="text1"/>
          <w:sz w:val="32"/>
          <w:szCs w:val="28"/>
        </w:rPr>
      </w:pPr>
      <w:r>
        <w:fldChar w:fldCharType="end"/>
      </w:r>
      <w:r w:rsidR="00BE273C">
        <w:br w:type="page"/>
      </w:r>
    </w:p>
    <w:p w14:paraId="53D2CB0A" w14:textId="77777777" w:rsidR="002B2A4F" w:rsidRDefault="002B2A4F" w:rsidP="007C3F6A">
      <w:pPr>
        <w:pStyle w:val="PreliminaryHeading"/>
        <w:rPr>
          <w:rFonts w:ascii="Times New Roman" w:hAnsi="Times New Roman"/>
        </w:rPr>
      </w:pPr>
      <w:bookmarkStart w:id="75" w:name="_Toc409624003"/>
      <w:bookmarkStart w:id="76" w:name="_Toc88471853"/>
      <w:r>
        <w:t>Abstract</w:t>
      </w:r>
      <w:bookmarkEnd w:id="75"/>
      <w:bookmarkEnd w:id="76"/>
    </w:p>
    <w:p w14:paraId="58C43205" w14:textId="77777777" w:rsidR="00A408FE" w:rsidRDefault="00A408FE" w:rsidP="00A408FE">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9BFDF87" w14:textId="77777777" w:rsidR="00BC2C61" w:rsidRDefault="00A408FE" w:rsidP="00641329">
      <w:r>
        <w:t>Pellentesque habitant morbi tristique senectus et netus et malesuada fames ac turpis egestas. Proin pharetra nonummy pede. Mauris et orci.</w:t>
      </w:r>
      <w:r w:rsidR="00641329">
        <w:t xml:space="preserve"> </w:t>
      </w:r>
    </w:p>
    <w:p w14:paraId="50EF2598" w14:textId="77777777" w:rsidR="00641329" w:rsidRDefault="00641329" w:rsidP="00641329">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01821343" w14:textId="77777777" w:rsidR="00641329" w:rsidRDefault="00641329" w:rsidP="00641329">
      <w:r>
        <w:t>Pellentesque habitant morbi tristique senectus et netus et malesuada fames ac turpis egestas. Proin pharetra nonummy pede. Mauris et orci.</w:t>
      </w:r>
    </w:p>
    <w:p w14:paraId="7629990D" w14:textId="77777777" w:rsidR="00563EB8" w:rsidRDefault="00563EB8" w:rsidP="00563EB8">
      <w:r w:rsidRPr="00F57BE0">
        <w:t>Pellentesque habitant morbi tristique senectus et netus et malesuada fames ac turpis egestas. Proin pharetra nonummy pede. Mauris et orci.</w:t>
      </w:r>
      <w:r>
        <w:t xml:space="preserve"> Lorem ipsum dolor sit amet, consectetuer adipiscing elit. Maecenas porttitor congue massa. Fusce posuere, magna sed pulvinar ultricies, purus lectus malesuada libero, sit amet commodo magna eros quis urna.</w:t>
      </w:r>
    </w:p>
    <w:p w14:paraId="34E16BE7" w14:textId="77777777" w:rsidR="00563EB8" w:rsidRDefault="00563EB8" w:rsidP="00563EB8">
      <w:r>
        <w:t>Nunc viverra imperdiet enim. Fusce est. Vivamus a tellus.Pellentesque habitant morbi tristique senectus et netus et malesuada fames ac turpis egestas. Proin pharetra nonummy pede. Mauris et orci.</w:t>
      </w:r>
    </w:p>
    <w:p w14:paraId="46F55CC0" w14:textId="77777777" w:rsidR="00A408FE" w:rsidRDefault="00563EB8" w:rsidP="007778C4">
      <w:r w:rsidRPr="00F57BE0">
        <w:t xml:space="preserve">Pellentesque habitant morbi tristique senectus </w:t>
      </w:r>
      <w:r w:rsidR="0090668B">
        <w:t>000000000000000000000000</w:t>
      </w:r>
      <w:r w:rsidRPr="00F57BE0">
        <w:t>et netus et malesuada fames ac turpis egestas. Proin pharetra nonummy pede. Mauris et orci.</w:t>
      </w:r>
      <w:r>
        <w:t xml:space="preserve"> Lorem ipsum dolor sit amet, consectetuer adipiscing elit. Maecenas porttitor congue massa. Fusce posuere, magna sed pulvinar ultricies, purus lectus malesuada libero, sit amet commodo magna eros </w:t>
      </w:r>
    </w:p>
    <w:p w14:paraId="4DF417CD" w14:textId="77777777" w:rsidR="00EA20E2" w:rsidRDefault="00EA20E2">
      <w:pPr>
        <w:spacing w:line="276" w:lineRule="auto"/>
        <w:ind w:firstLine="0"/>
        <w:jc w:val="left"/>
      </w:pPr>
      <w:r>
        <w:br w:type="page"/>
      </w:r>
    </w:p>
    <w:p w14:paraId="2841FC73" w14:textId="77777777" w:rsidR="00BB6D0F" w:rsidRDefault="00BB6D0F" w:rsidP="00BB6D0F">
      <w:pPr>
        <w:pStyle w:val="PreliminaryHeading"/>
      </w:pPr>
      <w:bookmarkStart w:id="77" w:name="_Toc88471854"/>
      <w:bookmarkStart w:id="78" w:name="_Toc409624004"/>
      <w:r>
        <w:t>List of Publications</w:t>
      </w:r>
      <w:r w:rsidR="00FC5C89">
        <w:t xml:space="preserve"> and Patents</w:t>
      </w:r>
      <w:bookmarkEnd w:id="77"/>
    </w:p>
    <w:p w14:paraId="067E8D9D" w14:textId="77777777" w:rsidR="00CA092E" w:rsidRPr="00B80B66" w:rsidRDefault="00CA092E" w:rsidP="00CA092E">
      <w:pPr>
        <w:spacing w:line="276" w:lineRule="auto"/>
        <w:ind w:firstLine="0"/>
        <w:rPr>
          <w:b/>
          <w:bCs/>
        </w:rPr>
      </w:pPr>
      <w:r w:rsidRPr="00B80B66">
        <w:rPr>
          <w:b/>
          <w:bCs/>
        </w:rPr>
        <w:t>Journal Publications</w:t>
      </w:r>
    </w:p>
    <w:p w14:paraId="400B7E9A" w14:textId="77777777" w:rsidR="00143F28" w:rsidRDefault="00143B9F" w:rsidP="008F014D">
      <w:pPr>
        <w:pStyle w:val="ListParagraph"/>
        <w:numPr>
          <w:ilvl w:val="0"/>
          <w:numId w:val="10"/>
        </w:numPr>
        <w:spacing w:line="276" w:lineRule="auto"/>
      </w:pPr>
      <w:r>
        <w:t>J. Smith</w:t>
      </w:r>
      <w:r w:rsidR="00143F28" w:rsidRPr="00143F28">
        <w:t>, “Publishing in Biology,” J. Bioinformatics Educ., vol. 1, no. 1, pp. 1–7, 2013.</w:t>
      </w:r>
    </w:p>
    <w:p w14:paraId="1404A720" w14:textId="77777777" w:rsidR="00143F28" w:rsidRDefault="00143B9F" w:rsidP="008F014D">
      <w:pPr>
        <w:pStyle w:val="ListParagraph"/>
        <w:numPr>
          <w:ilvl w:val="0"/>
          <w:numId w:val="10"/>
        </w:numPr>
        <w:spacing w:line="276" w:lineRule="auto"/>
      </w:pPr>
      <w:r>
        <w:t>J. Smith</w:t>
      </w:r>
      <w:r w:rsidR="00143F28" w:rsidRPr="00143F28">
        <w:t>, “</w:t>
      </w:r>
      <w:r w:rsidR="005F2211">
        <w:t xml:space="preserve">Not </w:t>
      </w:r>
      <w:r w:rsidR="00143F28" w:rsidRPr="00143F28">
        <w:t>Publishing in Biology,” J. Bioinformatics Educ., vol. 1, no. 1, pp. 1–7, 201</w:t>
      </w:r>
      <w:r w:rsidR="00590D37">
        <w:t>4</w:t>
      </w:r>
      <w:r w:rsidR="00143F28" w:rsidRPr="00143F28">
        <w:t>.</w:t>
      </w:r>
    </w:p>
    <w:p w14:paraId="118C2D8D" w14:textId="77777777" w:rsidR="00CA092E" w:rsidRPr="00B80B66" w:rsidRDefault="006E7BDE" w:rsidP="006E7BDE">
      <w:pPr>
        <w:spacing w:line="276" w:lineRule="auto"/>
        <w:ind w:firstLine="0"/>
        <w:rPr>
          <w:b/>
          <w:bCs/>
        </w:rPr>
      </w:pPr>
      <w:r w:rsidRPr="00B80B66">
        <w:rPr>
          <w:b/>
          <w:bCs/>
        </w:rPr>
        <w:t>Conference</w:t>
      </w:r>
      <w:r w:rsidR="00CA092E" w:rsidRPr="00B80B66">
        <w:rPr>
          <w:b/>
          <w:bCs/>
        </w:rPr>
        <w:t xml:space="preserve"> Publications</w:t>
      </w:r>
    </w:p>
    <w:p w14:paraId="49BC332B" w14:textId="77777777" w:rsidR="006E7BDE" w:rsidRDefault="00552335" w:rsidP="00552335">
      <w:pPr>
        <w:pStyle w:val="ListParagraph"/>
        <w:numPr>
          <w:ilvl w:val="0"/>
          <w:numId w:val="11"/>
        </w:numPr>
        <w:spacing w:line="276" w:lineRule="auto"/>
      </w:pPr>
      <w:r>
        <w:t>J. Smith</w:t>
      </w:r>
      <w:r w:rsidRPr="00552335">
        <w:t>, “</w:t>
      </w:r>
      <w:r>
        <w:t>Still publishing in Biology?</w:t>
      </w:r>
      <w:r w:rsidRPr="00552335">
        <w:t>,” in Proceedings of the 20</w:t>
      </w:r>
      <w:r>
        <w:t>13</w:t>
      </w:r>
      <w:r w:rsidRPr="00552335">
        <w:t xml:space="preserve"> European Conference on </w:t>
      </w:r>
      <w:r>
        <w:t>Bioinformatics Education</w:t>
      </w:r>
      <w:r w:rsidRPr="00552335">
        <w:t>, Berlin, Heidelberg, 20</w:t>
      </w:r>
      <w:r>
        <w:t>13</w:t>
      </w:r>
      <w:r w:rsidRPr="00552335">
        <w:t>, pp. 146–161.</w:t>
      </w:r>
    </w:p>
    <w:p w14:paraId="5403D442" w14:textId="77777777" w:rsidR="00CA092E" w:rsidRDefault="00CA092E" w:rsidP="00CA092E">
      <w:pPr>
        <w:spacing w:line="276" w:lineRule="auto"/>
        <w:ind w:firstLine="0"/>
      </w:pPr>
    </w:p>
    <w:p w14:paraId="31F2C770" w14:textId="77777777" w:rsidR="00143F28" w:rsidRDefault="00143F28">
      <w:pPr>
        <w:spacing w:line="276" w:lineRule="auto"/>
        <w:ind w:firstLine="0"/>
        <w:jc w:val="left"/>
      </w:pPr>
    </w:p>
    <w:p w14:paraId="49D9D6E6" w14:textId="77777777" w:rsidR="00BB6D0F" w:rsidRDefault="00BB6D0F">
      <w:pPr>
        <w:spacing w:line="276" w:lineRule="auto"/>
        <w:ind w:firstLine="0"/>
        <w:jc w:val="left"/>
        <w:rPr>
          <w:rFonts w:asciiTheme="majorBidi" w:eastAsiaTheme="majorEastAsia" w:hAnsiTheme="majorBidi" w:cstheme="majorBidi"/>
          <w:b/>
          <w:bCs/>
          <w:color w:val="000000" w:themeColor="text1"/>
          <w:sz w:val="32"/>
          <w:szCs w:val="28"/>
        </w:rPr>
      </w:pPr>
      <w:r>
        <w:br w:type="page"/>
      </w:r>
    </w:p>
    <w:p w14:paraId="45160CC5" w14:textId="77777777" w:rsidR="00EA20E2" w:rsidRDefault="00EA20E2" w:rsidP="007C3F6A">
      <w:pPr>
        <w:pStyle w:val="PreliminaryHeading"/>
      </w:pPr>
      <w:bookmarkStart w:id="79" w:name="_Toc88471855"/>
      <w:r>
        <w:t>List of Abbreviations and Symbols</w:t>
      </w:r>
      <w:bookmarkEnd w:id="78"/>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564"/>
      </w:tblGrid>
      <w:tr w:rsidR="0049692C" w:rsidRPr="00A37C24" w14:paraId="647279A0" w14:textId="77777777" w:rsidTr="00377900">
        <w:tc>
          <w:tcPr>
            <w:tcW w:w="959" w:type="dxa"/>
            <w:vAlign w:val="center"/>
          </w:tcPr>
          <w:p w14:paraId="79F4CBE3" w14:textId="77777777" w:rsidR="0049692C" w:rsidRPr="0084218B" w:rsidRDefault="0049692C" w:rsidP="0084218B">
            <w:pPr>
              <w:ind w:firstLine="0"/>
              <w:rPr>
                <w:b/>
                <w:bCs/>
              </w:rPr>
            </w:pPr>
            <w:r w:rsidRPr="0084218B">
              <w:rPr>
                <w:b/>
                <w:bCs/>
              </w:rPr>
              <w:t>LID</w:t>
            </w:r>
          </w:p>
        </w:tc>
        <w:tc>
          <w:tcPr>
            <w:tcW w:w="7564" w:type="dxa"/>
            <w:vAlign w:val="center"/>
          </w:tcPr>
          <w:p w14:paraId="3F3EBA00" w14:textId="77777777" w:rsidR="0049692C" w:rsidRPr="009844D2" w:rsidRDefault="0049692C" w:rsidP="0084218B">
            <w:pPr>
              <w:ind w:firstLine="0"/>
            </w:pPr>
            <w:r w:rsidRPr="009844D2">
              <w:t xml:space="preserve">Lorem ipsum dolor </w:t>
            </w:r>
          </w:p>
        </w:tc>
      </w:tr>
      <w:tr w:rsidR="0049692C" w:rsidRPr="00A37C24" w14:paraId="05B7F41D" w14:textId="77777777" w:rsidTr="00377900">
        <w:tc>
          <w:tcPr>
            <w:tcW w:w="959" w:type="dxa"/>
            <w:vAlign w:val="center"/>
          </w:tcPr>
          <w:p w14:paraId="16B0D0FC" w14:textId="77777777" w:rsidR="0049692C" w:rsidRPr="0084218B" w:rsidRDefault="0049692C" w:rsidP="0084218B">
            <w:pPr>
              <w:ind w:firstLine="0"/>
              <w:rPr>
                <w:b/>
                <w:bCs/>
              </w:rPr>
            </w:pPr>
            <w:r w:rsidRPr="0084218B">
              <w:rPr>
                <w:b/>
                <w:bCs/>
              </w:rPr>
              <w:t>SAC</w:t>
            </w:r>
          </w:p>
        </w:tc>
        <w:tc>
          <w:tcPr>
            <w:tcW w:w="7564" w:type="dxa"/>
            <w:vAlign w:val="center"/>
          </w:tcPr>
          <w:p w14:paraId="184E0F91" w14:textId="77777777" w:rsidR="0049692C" w:rsidRPr="009844D2" w:rsidRDefault="0049692C" w:rsidP="0084218B">
            <w:pPr>
              <w:ind w:firstLine="0"/>
            </w:pPr>
            <w:r w:rsidRPr="009844D2">
              <w:t xml:space="preserve">sit amet consectetuer </w:t>
            </w:r>
          </w:p>
        </w:tc>
      </w:tr>
      <w:tr w:rsidR="0049692C" w:rsidRPr="00A37C24" w14:paraId="443B5CD0" w14:textId="77777777" w:rsidTr="00377900">
        <w:tc>
          <w:tcPr>
            <w:tcW w:w="959" w:type="dxa"/>
            <w:vAlign w:val="center"/>
          </w:tcPr>
          <w:p w14:paraId="7D1CA61E" w14:textId="77777777" w:rsidR="0049692C" w:rsidRPr="0084218B" w:rsidRDefault="0049692C" w:rsidP="0084218B">
            <w:pPr>
              <w:ind w:firstLine="0"/>
              <w:rPr>
                <w:b/>
                <w:bCs/>
              </w:rPr>
            </w:pPr>
            <w:r w:rsidRPr="0084218B">
              <w:rPr>
                <w:b/>
                <w:bCs/>
              </w:rPr>
              <w:t>AE</w:t>
            </w:r>
          </w:p>
        </w:tc>
        <w:tc>
          <w:tcPr>
            <w:tcW w:w="7564" w:type="dxa"/>
            <w:vAlign w:val="center"/>
          </w:tcPr>
          <w:p w14:paraId="4F1DC5D5" w14:textId="77777777" w:rsidR="0049692C" w:rsidRPr="009844D2" w:rsidRDefault="0049692C" w:rsidP="0084218B">
            <w:pPr>
              <w:ind w:firstLine="0"/>
            </w:pPr>
            <w:r w:rsidRPr="009844D2">
              <w:t>adipiscing elit</w:t>
            </w:r>
          </w:p>
        </w:tc>
      </w:tr>
    </w:tbl>
    <w:p w14:paraId="346468A3" w14:textId="77777777" w:rsidR="009A63D7" w:rsidRDefault="009A63D7" w:rsidP="009A63D7">
      <w:pPr>
        <w:rPr>
          <w:rFonts w:asciiTheme="majorBidi" w:eastAsiaTheme="majorEastAsia" w:hAnsiTheme="majorBidi" w:cstheme="majorBidi"/>
          <w:color w:val="000000" w:themeColor="text1"/>
          <w:sz w:val="32"/>
          <w:szCs w:val="28"/>
        </w:rPr>
      </w:pPr>
      <w:r>
        <w:br w:type="page"/>
      </w:r>
    </w:p>
    <w:p w14:paraId="0B0EFD39" w14:textId="77777777" w:rsidR="009A63D7" w:rsidRDefault="00D71522" w:rsidP="007C3F6A">
      <w:pPr>
        <w:pStyle w:val="PreliminaryHeading"/>
      </w:pPr>
      <w:bookmarkStart w:id="80" w:name="_Toc409624005"/>
      <w:bookmarkStart w:id="81" w:name="_Toc88471856"/>
      <w:r>
        <w:t>Glossary</w:t>
      </w:r>
      <w:bookmarkEnd w:id="80"/>
      <w:bookmarkEnd w:id="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7453"/>
      </w:tblGrid>
      <w:tr w:rsidR="009A63D7" w:rsidRPr="00A37C24" w14:paraId="50D2E69D" w14:textId="77777777" w:rsidTr="00377900">
        <w:tc>
          <w:tcPr>
            <w:tcW w:w="959" w:type="dxa"/>
            <w:vAlign w:val="center"/>
          </w:tcPr>
          <w:p w14:paraId="59153C89" w14:textId="77777777" w:rsidR="009A63D7" w:rsidRPr="0084218B" w:rsidRDefault="009F583E" w:rsidP="00377900">
            <w:pPr>
              <w:ind w:firstLine="0"/>
              <w:rPr>
                <w:b/>
                <w:bCs/>
              </w:rPr>
            </w:pPr>
            <w:r>
              <w:rPr>
                <w:b/>
                <w:bCs/>
              </w:rPr>
              <w:t>Lorem</w:t>
            </w:r>
          </w:p>
        </w:tc>
        <w:tc>
          <w:tcPr>
            <w:tcW w:w="7564" w:type="dxa"/>
            <w:vAlign w:val="center"/>
          </w:tcPr>
          <w:p w14:paraId="1EC042E4" w14:textId="77777777" w:rsidR="009A63D7" w:rsidRPr="009844D2" w:rsidRDefault="009A63D7" w:rsidP="00377900">
            <w:pPr>
              <w:ind w:firstLine="0"/>
            </w:pPr>
            <w:r w:rsidRPr="009844D2">
              <w:t xml:space="preserve">Lorem ipsum dolor </w:t>
            </w:r>
          </w:p>
        </w:tc>
      </w:tr>
      <w:tr w:rsidR="009A63D7" w:rsidRPr="00A37C24" w14:paraId="09823BDB" w14:textId="77777777" w:rsidTr="00377900">
        <w:tc>
          <w:tcPr>
            <w:tcW w:w="959" w:type="dxa"/>
            <w:vAlign w:val="center"/>
          </w:tcPr>
          <w:p w14:paraId="45E6014E" w14:textId="77777777" w:rsidR="009A63D7" w:rsidRPr="0084218B" w:rsidRDefault="009F583E" w:rsidP="00377900">
            <w:pPr>
              <w:ind w:firstLine="0"/>
              <w:rPr>
                <w:b/>
                <w:bCs/>
              </w:rPr>
            </w:pPr>
            <w:r>
              <w:rPr>
                <w:b/>
                <w:bCs/>
              </w:rPr>
              <w:t>Ipsum</w:t>
            </w:r>
          </w:p>
        </w:tc>
        <w:tc>
          <w:tcPr>
            <w:tcW w:w="7564" w:type="dxa"/>
            <w:vAlign w:val="center"/>
          </w:tcPr>
          <w:p w14:paraId="23CCF93C" w14:textId="77777777" w:rsidR="009A63D7" w:rsidRPr="009844D2" w:rsidRDefault="00572CA9" w:rsidP="00377900">
            <w:pPr>
              <w:ind w:firstLine="0"/>
            </w:pPr>
            <w:r>
              <w:t>D</w:t>
            </w:r>
            <w:r w:rsidR="009A63D7" w:rsidRPr="009844D2">
              <w:t xml:space="preserve">it amet consectetuer </w:t>
            </w:r>
          </w:p>
        </w:tc>
      </w:tr>
      <w:tr w:rsidR="009A63D7" w:rsidRPr="00A37C24" w14:paraId="3D2AE55D" w14:textId="77777777" w:rsidTr="00377900">
        <w:tc>
          <w:tcPr>
            <w:tcW w:w="959" w:type="dxa"/>
            <w:vAlign w:val="center"/>
          </w:tcPr>
          <w:p w14:paraId="643EF7DB" w14:textId="77777777" w:rsidR="009A63D7" w:rsidRPr="0084218B" w:rsidRDefault="00153801" w:rsidP="00377900">
            <w:pPr>
              <w:ind w:firstLine="0"/>
              <w:rPr>
                <w:b/>
                <w:bCs/>
              </w:rPr>
            </w:pPr>
            <w:r>
              <w:rPr>
                <w:b/>
                <w:bCs/>
              </w:rPr>
              <w:t>Genome</w:t>
            </w:r>
          </w:p>
        </w:tc>
        <w:tc>
          <w:tcPr>
            <w:tcW w:w="7564" w:type="dxa"/>
            <w:vAlign w:val="center"/>
          </w:tcPr>
          <w:p w14:paraId="5EB76858" w14:textId="77777777" w:rsidR="009A63D7" w:rsidRPr="009844D2" w:rsidRDefault="00572CA9" w:rsidP="00377900">
            <w:pPr>
              <w:ind w:firstLine="0"/>
            </w:pPr>
            <w:r>
              <w:t>A</w:t>
            </w:r>
            <w:r w:rsidR="009A63D7" w:rsidRPr="009844D2">
              <w:t>dipiscing elit</w:t>
            </w:r>
          </w:p>
        </w:tc>
      </w:tr>
    </w:tbl>
    <w:p w14:paraId="31AE021E" w14:textId="77777777" w:rsidR="00FF19B3" w:rsidRDefault="00F10FDD" w:rsidP="00F10FDD">
      <w:pPr>
        <w:sectPr w:rsidR="00FF19B3" w:rsidSect="00E607B7">
          <w:footerReference w:type="default" r:id="rId10"/>
          <w:pgSz w:w="11907" w:h="16839" w:code="9"/>
          <w:pgMar w:top="1440" w:right="1440" w:bottom="1440" w:left="2160" w:header="720" w:footer="720" w:gutter="0"/>
          <w:pgNumType w:fmt="lowerRoman" w:start="1"/>
          <w:cols w:space="720"/>
          <w:titlePg/>
          <w:docGrid w:linePitch="360"/>
        </w:sectPr>
      </w:pPr>
      <w:r>
        <w:br w:type="page"/>
      </w:r>
    </w:p>
    <w:p w14:paraId="7B9410DC" w14:textId="77777777" w:rsidR="00FC6607" w:rsidRPr="00FC6607" w:rsidRDefault="00F10FDD" w:rsidP="00FC6607">
      <w:pPr>
        <w:pStyle w:val="ChapterHeading"/>
      </w:pPr>
      <w:bookmarkStart w:id="82" w:name="_Toc409624006"/>
      <w:bookmarkStart w:id="83" w:name="_Ref423948970"/>
      <w:bookmarkStart w:id="84" w:name="_Ref423948982"/>
      <w:bookmarkStart w:id="85" w:name="_Ref424032501"/>
      <w:bookmarkStart w:id="86" w:name="_Ref424032514"/>
      <w:bookmarkStart w:id="87" w:name="_Ref424032523"/>
      <w:bookmarkStart w:id="88" w:name="_Toc88471857"/>
      <w:r w:rsidRPr="00DB534E">
        <w:t>Introduction</w:t>
      </w:r>
      <w:bookmarkEnd w:id="82"/>
      <w:bookmarkEnd w:id="83"/>
      <w:bookmarkEnd w:id="84"/>
      <w:bookmarkEnd w:id="85"/>
      <w:bookmarkEnd w:id="86"/>
      <w:bookmarkEnd w:id="87"/>
      <w:bookmarkEnd w:id="88"/>
    </w:p>
    <w:p w14:paraId="7A57D190" w14:textId="77777777" w:rsidR="00FC6607" w:rsidRPr="002E0CB9" w:rsidRDefault="00FC6607" w:rsidP="00FC6607">
      <w:pPr>
        <w:ind w:firstLine="0"/>
      </w:pPr>
      <w:r w:rsidRPr="002E0CB9">
        <w:t xml:space="preserve">[Paragraph Text 12 pt, </w:t>
      </w:r>
      <w:r>
        <w:t>Times New Roman</w:t>
      </w:r>
      <w:r w:rsidRPr="002E0CB9">
        <w:t>, 1.5 Line Spacing, Justified]</w:t>
      </w:r>
    </w:p>
    <w:p w14:paraId="160F7514" w14:textId="154D0397" w:rsidR="00FC6607" w:rsidRDefault="00FC6607" w:rsidP="00FC6607">
      <w:pPr>
        <w:rPr>
          <w:color w:val="000000"/>
        </w:rPr>
      </w:pPr>
      <w:r w:rsidRPr="002E0CB9">
        <w:rPr>
          <w:bCs/>
          <w:color w:val="000000"/>
        </w:rPr>
        <w:t>[</w:t>
      </w:r>
      <w:r w:rsidRPr="002E0CB9">
        <w:rPr>
          <w:bCs/>
          <w:i/>
          <w:iCs/>
          <w:color w:val="000000"/>
          <w:sz w:val="20"/>
          <w:szCs w:val="20"/>
        </w:rPr>
        <w:t>Between 4 to 8 lines describe what is this chapter all about</w:t>
      </w:r>
      <w:r w:rsidRPr="002E0CB9">
        <w:rPr>
          <w:color w:val="000000"/>
        </w:rPr>
        <w:t>]</w:t>
      </w:r>
    </w:p>
    <w:p w14:paraId="468F7AD7" w14:textId="43699250" w:rsidR="00E23B9B" w:rsidRPr="002E0CB9" w:rsidRDefault="00E23B9B" w:rsidP="00FC6607">
      <w:pPr>
        <w:rPr>
          <w:color w:val="000000"/>
        </w:rPr>
      </w:pPr>
      <w:r>
        <w:rPr>
          <w:color w:val="000000"/>
        </w:rPr>
        <w:t>In this chapter, we are going to discuss about the</w:t>
      </w:r>
      <w:r w:rsidR="00BC141D">
        <w:rPr>
          <w:color w:val="000000"/>
        </w:rPr>
        <w:t xml:space="preserve"> introduction of our projet ie f</w:t>
      </w:r>
      <w:r>
        <w:rPr>
          <w:color w:val="000000"/>
        </w:rPr>
        <w:t>ake n</w:t>
      </w:r>
      <w:r w:rsidR="00BC141D">
        <w:rPr>
          <w:color w:val="000000"/>
        </w:rPr>
        <w:t xml:space="preserve">ews detection. We will discuss about different modules of our project here, most probably its litertaure review. About how we started and what was the motivation behind doing this particular project, its goals and achievments , and also the challenges. We will discuss them one by one here. </w:t>
      </w:r>
    </w:p>
    <w:p w14:paraId="6A0B4C2A" w14:textId="77777777" w:rsidR="00FC6607" w:rsidRPr="002E0CB9" w:rsidRDefault="00FC6607" w:rsidP="00FC6607">
      <w:pPr>
        <w:pStyle w:val="Heading2"/>
        <w:keepLines w:val="0"/>
        <w:numPr>
          <w:ilvl w:val="1"/>
          <w:numId w:val="15"/>
        </w:numPr>
        <w:spacing w:before="0"/>
        <w:jc w:val="left"/>
      </w:pPr>
      <w:bookmarkStart w:id="89" w:name="_Toc505635096"/>
      <w:bookmarkStart w:id="90" w:name="_Toc505635195"/>
      <w:bookmarkStart w:id="91" w:name="_Toc505635294"/>
      <w:bookmarkStart w:id="92" w:name="_Toc505635399"/>
      <w:bookmarkStart w:id="93" w:name="_Toc505635605"/>
      <w:bookmarkStart w:id="94" w:name="_Toc87862523"/>
      <w:bookmarkStart w:id="95" w:name="_Toc88471858"/>
      <w:r w:rsidRPr="002E0CB9">
        <w:t>Background</w:t>
      </w:r>
      <w:bookmarkEnd w:id="89"/>
      <w:bookmarkEnd w:id="90"/>
      <w:bookmarkEnd w:id="91"/>
      <w:bookmarkEnd w:id="92"/>
      <w:bookmarkEnd w:id="93"/>
      <w:bookmarkEnd w:id="94"/>
      <w:r w:rsidRPr="002E0CB9">
        <w:t xml:space="preserve"> </w:t>
      </w:r>
      <w:r>
        <w:t>[16pt, Bold, Times new Roman]</w:t>
      </w:r>
      <w:bookmarkEnd w:id="95"/>
    </w:p>
    <w:p w14:paraId="4E75E789" w14:textId="24953719" w:rsidR="00FC6607" w:rsidRDefault="00FC6607" w:rsidP="00FC6607">
      <w:bookmarkStart w:id="96" w:name="_Hlk505614578"/>
      <w:r w:rsidRPr="002E0CB9">
        <w:t xml:space="preserve">[Paragraph Text 12 pt, </w:t>
      </w:r>
      <w:r>
        <w:t>Times New Roman</w:t>
      </w:r>
      <w:r w:rsidRPr="002E0CB9">
        <w:t>, 1.5 Line Spacing, Justified]</w:t>
      </w:r>
      <w:bookmarkEnd w:id="96"/>
    </w:p>
    <w:p w14:paraId="18924EEE" w14:textId="255AFCBB" w:rsidR="00BC141D" w:rsidRDefault="00A375F3" w:rsidP="00A375F3">
      <w:r w:rsidRPr="00441CCE">
        <w:t>News currently spreads rapidly through the internet. Because fake news stories are designed to attract readers, they tend to spread faster</w:t>
      </w:r>
      <w:r>
        <w:t xml:space="preserve">. To solve this particular problem, we are working on the project to detect the fake news and </w:t>
      </w:r>
      <w:r w:rsidR="00BC141D">
        <w:t xml:space="preserve">develop/evaluate a </w:t>
      </w:r>
      <w:r w:rsidR="00BC141D" w:rsidRPr="00F42191">
        <w:t xml:space="preserve">stance detection </w:t>
      </w:r>
      <w:r w:rsidR="00BC141D">
        <w:t>system on t</w:t>
      </w:r>
      <w:r w:rsidR="00BC141D" w:rsidRPr="00F42191">
        <w:t>he recently released Fake News Challenge Stage 1 (FNC-1) dataset introduced</w:t>
      </w:r>
      <w:r w:rsidR="00BC141D">
        <w:t xml:space="preserve"> </w:t>
      </w:r>
      <w:r w:rsidR="00BC141D" w:rsidRPr="00F42191">
        <w:t xml:space="preserve">the benchmark FNC stage-1: stance detection task. </w:t>
      </w:r>
      <w:r w:rsidR="00BC141D">
        <w:t>To develop/evaluate fake news detection system based on existing approaches.</w:t>
      </w:r>
    </w:p>
    <w:p w14:paraId="0B6F701C" w14:textId="77777777" w:rsidR="00BC141D" w:rsidRPr="00FC6607" w:rsidRDefault="00BC141D" w:rsidP="00FC6607"/>
    <w:p w14:paraId="1C404B6A" w14:textId="77777777" w:rsidR="00FC6607" w:rsidRPr="002E0CB9" w:rsidRDefault="00FC6607" w:rsidP="00FC6607">
      <w:pPr>
        <w:pStyle w:val="Heading2"/>
        <w:keepLines w:val="0"/>
        <w:numPr>
          <w:ilvl w:val="1"/>
          <w:numId w:val="15"/>
        </w:numPr>
        <w:spacing w:before="0"/>
        <w:jc w:val="left"/>
      </w:pPr>
      <w:bookmarkStart w:id="97" w:name="_Toc505635097"/>
      <w:bookmarkStart w:id="98" w:name="_Toc505635196"/>
      <w:bookmarkStart w:id="99" w:name="_Toc505635295"/>
      <w:bookmarkStart w:id="100" w:name="_Toc505635400"/>
      <w:bookmarkStart w:id="101" w:name="_Toc505635606"/>
      <w:bookmarkStart w:id="102" w:name="_Toc87862524"/>
      <w:bookmarkStart w:id="103" w:name="_Toc88471859"/>
      <w:r w:rsidRPr="002E0CB9">
        <w:t>Motivations and Challenges</w:t>
      </w:r>
      <w:bookmarkEnd w:id="97"/>
      <w:bookmarkEnd w:id="98"/>
      <w:bookmarkEnd w:id="99"/>
      <w:bookmarkEnd w:id="100"/>
      <w:bookmarkEnd w:id="101"/>
      <w:bookmarkEnd w:id="102"/>
      <w:bookmarkEnd w:id="103"/>
      <w:r w:rsidRPr="002E0CB9">
        <w:t xml:space="preserve"> </w:t>
      </w:r>
    </w:p>
    <w:p w14:paraId="6999D069" w14:textId="3ACB65AE" w:rsidR="00FC6607" w:rsidRDefault="00FC6607" w:rsidP="00FC6607">
      <w:r w:rsidRPr="002E0CB9">
        <w:t xml:space="preserve">[Paragraph Text 12 pt, </w:t>
      </w:r>
      <w:r>
        <w:t>Times New Roman</w:t>
      </w:r>
      <w:r w:rsidRPr="002E0CB9">
        <w:t>, 1.5 Line Spacing, Justified]</w:t>
      </w:r>
    </w:p>
    <w:p w14:paraId="2586FABA" w14:textId="0343787E" w:rsidR="00A375F3" w:rsidRDefault="00A375F3" w:rsidP="00A375F3">
      <w:r w:rsidRPr="00BB3EBC">
        <w:t>The phenomenal growth in web information has nourished</w:t>
      </w:r>
      <w:r>
        <w:t xml:space="preserve"> </w:t>
      </w:r>
      <w:r w:rsidRPr="00BB3EBC">
        <w:t>research endeavours for automatic fact checking, or fake news and/or</w:t>
      </w:r>
      <w:r>
        <w:t xml:space="preserve"> </w:t>
      </w:r>
      <w:r w:rsidRPr="00BB3EBC">
        <w:t>misinformation detection.</w:t>
      </w:r>
      <w:r>
        <w:t xml:space="preserve"> </w:t>
      </w:r>
      <w:r w:rsidRPr="00BB3EBC">
        <w:t xml:space="preserve"> </w:t>
      </w:r>
    </w:p>
    <w:p w14:paraId="2808A612" w14:textId="77777777" w:rsidR="00A375F3" w:rsidRPr="002E0CB9" w:rsidRDefault="00A375F3" w:rsidP="00FC6607"/>
    <w:p w14:paraId="4CDD411B" w14:textId="77777777" w:rsidR="00FC6607" w:rsidRPr="002E0CB9" w:rsidRDefault="00FC6607" w:rsidP="00FC6607">
      <w:pPr>
        <w:pStyle w:val="Heading2"/>
        <w:keepLines w:val="0"/>
        <w:numPr>
          <w:ilvl w:val="1"/>
          <w:numId w:val="15"/>
        </w:numPr>
        <w:spacing w:before="0"/>
        <w:jc w:val="left"/>
      </w:pPr>
      <w:bookmarkStart w:id="104" w:name="_Toc505635098"/>
      <w:bookmarkStart w:id="105" w:name="_Toc505635197"/>
      <w:bookmarkStart w:id="106" w:name="_Toc505635296"/>
      <w:bookmarkStart w:id="107" w:name="_Toc505635401"/>
      <w:bookmarkStart w:id="108" w:name="_Toc505635607"/>
      <w:bookmarkStart w:id="109" w:name="_Toc87862525"/>
      <w:bookmarkStart w:id="110" w:name="_Toc88471860"/>
      <w:r w:rsidRPr="002E0CB9">
        <w:t>Goals and Objectives</w:t>
      </w:r>
      <w:bookmarkEnd w:id="104"/>
      <w:bookmarkEnd w:id="105"/>
      <w:bookmarkEnd w:id="106"/>
      <w:bookmarkEnd w:id="107"/>
      <w:bookmarkEnd w:id="108"/>
      <w:bookmarkEnd w:id="109"/>
      <w:bookmarkEnd w:id="110"/>
    </w:p>
    <w:p w14:paraId="5F179767" w14:textId="0E9C84F3" w:rsidR="00FC6607" w:rsidRDefault="00FC6607" w:rsidP="00BF5035">
      <w:r w:rsidRPr="002E0CB9">
        <w:t xml:space="preserve">[Paragraph Text 12 pt, </w:t>
      </w:r>
      <w:r>
        <w:t>Times New Roman</w:t>
      </w:r>
      <w:r w:rsidR="00BF5035">
        <w:t>, 1.5 Line Spacing, Justified]</w:t>
      </w:r>
    </w:p>
    <w:p w14:paraId="6441B8AA" w14:textId="7A623CC7" w:rsidR="00A16736" w:rsidRDefault="00A375F3" w:rsidP="00A16736">
      <w:r>
        <w:t xml:space="preserve">Our goal is to reimplement the 3 HAN : A Deep Neural Network </w:t>
      </w:r>
      <w:r w:rsidR="00A16736">
        <w:t>For Fake News Detection</w:t>
      </w:r>
      <w:r>
        <w:t xml:space="preserve"> </w:t>
      </w:r>
      <w:r w:rsidR="00A16736">
        <w:t xml:space="preserve"> and do some modification and republish it.In this research paper, they are comparising header with the article text and identifying whether the text is relevant to the header or not. We are trying to compare the audio with the header text in youtube videos to detect them whether they are fake or not by using the same methodology. Following are some of the objectives:</w:t>
      </w:r>
    </w:p>
    <w:p w14:paraId="40B1ED49" w14:textId="74289331" w:rsidR="00A16736" w:rsidRDefault="00C11160" w:rsidP="00A16736">
      <w:pPr>
        <w:rPr>
          <w:b/>
        </w:rPr>
      </w:pPr>
      <w:r w:rsidRPr="00C11160">
        <w:rPr>
          <w:b/>
        </w:rPr>
        <w:t>Research Objectives:</w:t>
      </w:r>
    </w:p>
    <w:p w14:paraId="53A3A2E7" w14:textId="53A46D7E" w:rsidR="00C11160" w:rsidRPr="00C11160" w:rsidRDefault="00C11160" w:rsidP="00A16736">
      <w:r>
        <w:t>In this case, our objective is to publish a research paper with a good accuracy and modification in the previous research paper.</w:t>
      </w:r>
    </w:p>
    <w:p w14:paraId="27533E1C" w14:textId="6DDBF42E" w:rsidR="00C11160" w:rsidRDefault="00C11160" w:rsidP="00A16736">
      <w:pPr>
        <w:rPr>
          <w:b/>
        </w:rPr>
      </w:pPr>
      <w:r w:rsidRPr="00C11160">
        <w:rPr>
          <w:b/>
        </w:rPr>
        <w:t>Academic Objectives:</w:t>
      </w:r>
    </w:p>
    <w:p w14:paraId="2A336DA4" w14:textId="6AD679E3" w:rsidR="00C11160" w:rsidRPr="00C11160" w:rsidRDefault="00C11160" w:rsidP="00A16736">
      <w:r>
        <w:t>In this case, our objective is to continue this project in our MS studies.</w:t>
      </w:r>
    </w:p>
    <w:p w14:paraId="69D771B0" w14:textId="5F17EA5A" w:rsidR="00C11160" w:rsidRPr="00C11160" w:rsidRDefault="00C11160" w:rsidP="00A16736">
      <w:r w:rsidRPr="00C11160">
        <w:rPr>
          <w:b/>
        </w:rPr>
        <w:t>Commercial Objectives:</w:t>
      </w:r>
    </w:p>
    <w:p w14:paraId="33867801" w14:textId="4D606C82" w:rsidR="00C11160" w:rsidRPr="00C11160" w:rsidRDefault="00C11160" w:rsidP="00A16736">
      <w:r w:rsidRPr="00C11160">
        <w:t>In this case, our objective is to sell this fyp as we are also using this project in our entrepenurship project as our product and we are already looking for clients who are willing to collaborate with us on this research project.</w:t>
      </w:r>
    </w:p>
    <w:p w14:paraId="27182828" w14:textId="77777777" w:rsidR="00FC6607" w:rsidRPr="002E0CB9" w:rsidRDefault="00FC6607" w:rsidP="00FC6607">
      <w:pPr>
        <w:pStyle w:val="Heading2"/>
        <w:keepLines w:val="0"/>
        <w:numPr>
          <w:ilvl w:val="1"/>
          <w:numId w:val="15"/>
        </w:numPr>
        <w:spacing w:before="0"/>
        <w:jc w:val="left"/>
      </w:pPr>
      <w:bookmarkStart w:id="111" w:name="_Toc505635102"/>
      <w:bookmarkStart w:id="112" w:name="_Toc505635201"/>
      <w:bookmarkStart w:id="113" w:name="_Toc505635300"/>
      <w:bookmarkStart w:id="114" w:name="_Toc505635405"/>
      <w:bookmarkStart w:id="115" w:name="_Toc505635611"/>
      <w:bookmarkStart w:id="116" w:name="_Toc87862529"/>
      <w:bookmarkStart w:id="117" w:name="_Toc88471861"/>
      <w:r w:rsidRPr="002E0CB9">
        <w:t>Project Plan</w:t>
      </w:r>
      <w:bookmarkEnd w:id="111"/>
      <w:bookmarkEnd w:id="112"/>
      <w:bookmarkEnd w:id="113"/>
      <w:bookmarkEnd w:id="114"/>
      <w:bookmarkEnd w:id="115"/>
      <w:bookmarkEnd w:id="116"/>
      <w:bookmarkEnd w:id="117"/>
    </w:p>
    <w:p w14:paraId="64C942EC" w14:textId="7DEE5D40" w:rsidR="00FC6607" w:rsidRDefault="00FC6607" w:rsidP="00FC6607">
      <w:r w:rsidRPr="002E0CB9">
        <w:t xml:space="preserve">[Paragraph Text 12 pt, </w:t>
      </w:r>
      <w:r>
        <w:t>Times New Roman</w:t>
      </w:r>
      <w:r w:rsidRPr="002E0CB9">
        <w:t>, 1.5 Line Spacing, Justified]</w:t>
      </w:r>
    </w:p>
    <w:p w14:paraId="3C7C6852" w14:textId="614D35FB" w:rsidR="00C11160" w:rsidRPr="002E0CB9" w:rsidRDefault="00FD2287" w:rsidP="00FD2287">
      <w:r>
        <w:drawing>
          <wp:inline distT="0" distB="0" distL="0" distR="0" wp14:anchorId="6A1CC38F" wp14:editId="6055644A">
            <wp:extent cx="5274945" cy="1066165"/>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945" cy="1066165"/>
                    </a:xfrm>
                    <a:prstGeom prst="rect">
                      <a:avLst/>
                    </a:prstGeom>
                  </pic:spPr>
                </pic:pic>
              </a:graphicData>
            </a:graphic>
          </wp:inline>
        </w:drawing>
      </w:r>
    </w:p>
    <w:p w14:paraId="18194103" w14:textId="77777777" w:rsidR="00FC6607" w:rsidRPr="002E0CB9" w:rsidRDefault="00FC6607" w:rsidP="00FC6607">
      <w:pPr>
        <w:pStyle w:val="Heading2"/>
        <w:keepLines w:val="0"/>
        <w:numPr>
          <w:ilvl w:val="2"/>
          <w:numId w:val="15"/>
        </w:numPr>
        <w:spacing w:before="0"/>
        <w:jc w:val="left"/>
        <w:rPr>
          <w:sz w:val="28"/>
          <w:szCs w:val="22"/>
        </w:rPr>
      </w:pPr>
      <w:bookmarkStart w:id="118" w:name="_Toc505635103"/>
      <w:bookmarkStart w:id="119" w:name="_Toc505635202"/>
      <w:bookmarkStart w:id="120" w:name="_Toc505635301"/>
      <w:bookmarkStart w:id="121" w:name="_Toc505635406"/>
      <w:bookmarkStart w:id="122" w:name="_Toc505635612"/>
      <w:bookmarkStart w:id="123" w:name="_Toc87862530"/>
      <w:bookmarkStart w:id="124" w:name="_Toc88471862"/>
      <w:r w:rsidRPr="002E0CB9">
        <w:rPr>
          <w:sz w:val="28"/>
          <w:szCs w:val="22"/>
        </w:rPr>
        <w:t>Work Breakdown Structure</w:t>
      </w:r>
      <w:bookmarkStart w:id="125" w:name="_GoBack"/>
      <w:bookmarkEnd w:id="118"/>
      <w:bookmarkEnd w:id="119"/>
      <w:bookmarkEnd w:id="120"/>
      <w:bookmarkEnd w:id="121"/>
      <w:bookmarkEnd w:id="122"/>
      <w:bookmarkEnd w:id="123"/>
      <w:bookmarkEnd w:id="124"/>
      <w:bookmarkEnd w:id="125"/>
    </w:p>
    <w:p w14:paraId="1BDFCB70" w14:textId="5EEE5827" w:rsidR="00FC6607" w:rsidRDefault="00FC6607" w:rsidP="00BF5035">
      <w:r w:rsidRPr="002E0CB9">
        <w:t xml:space="preserve">[Paragraph Text 12 pt, </w:t>
      </w:r>
      <w:r>
        <w:t>Times New Roman</w:t>
      </w:r>
      <w:r w:rsidR="00BF5035">
        <w:t>, 1.5 Line Spacing, Justified]</w:t>
      </w:r>
    </w:p>
    <w:p w14:paraId="78B8B35F" w14:textId="77777777" w:rsidR="00FD2287" w:rsidRPr="002E0CB9" w:rsidRDefault="00FD2287" w:rsidP="00BF5035"/>
    <w:p w14:paraId="738C35C4" w14:textId="77777777" w:rsidR="00FC6607" w:rsidRPr="002E0CB9" w:rsidRDefault="00FC6607" w:rsidP="00FC6607">
      <w:pPr>
        <w:pStyle w:val="Heading2"/>
        <w:keepLines w:val="0"/>
        <w:numPr>
          <w:ilvl w:val="2"/>
          <w:numId w:val="15"/>
        </w:numPr>
        <w:spacing w:before="0"/>
        <w:jc w:val="left"/>
        <w:rPr>
          <w:sz w:val="28"/>
          <w:szCs w:val="22"/>
        </w:rPr>
      </w:pPr>
      <w:bookmarkStart w:id="126" w:name="_Toc505635104"/>
      <w:bookmarkStart w:id="127" w:name="_Toc505635203"/>
      <w:bookmarkStart w:id="128" w:name="_Toc505635302"/>
      <w:bookmarkStart w:id="129" w:name="_Toc505635407"/>
      <w:bookmarkStart w:id="130" w:name="_Toc505635613"/>
      <w:bookmarkStart w:id="131" w:name="_Toc87862531"/>
      <w:bookmarkStart w:id="132" w:name="_Toc88471863"/>
      <w:r w:rsidRPr="002E0CB9">
        <w:rPr>
          <w:sz w:val="28"/>
          <w:szCs w:val="22"/>
        </w:rPr>
        <w:t>Roles &amp; Responsibility Matrix</w:t>
      </w:r>
      <w:bookmarkEnd w:id="126"/>
      <w:bookmarkEnd w:id="127"/>
      <w:bookmarkEnd w:id="128"/>
      <w:bookmarkEnd w:id="129"/>
      <w:bookmarkEnd w:id="130"/>
      <w:bookmarkEnd w:id="131"/>
      <w:bookmarkEnd w:id="132"/>
    </w:p>
    <w:p w14:paraId="64F7953D" w14:textId="77777777" w:rsidR="00FC6607" w:rsidRPr="002E0CB9" w:rsidRDefault="00FC6607" w:rsidP="00BF5035">
      <w:r w:rsidRPr="002E0CB9">
        <w:t xml:space="preserve">[Paragraph Text 12 pt, </w:t>
      </w:r>
      <w:r>
        <w:t>Times New Roman</w:t>
      </w:r>
      <w:r w:rsidR="00BF5035">
        <w:t>, 1.5 Line Spacing, Justified]</w:t>
      </w:r>
    </w:p>
    <w:p w14:paraId="09253AE0" w14:textId="77777777" w:rsidR="00FC6607" w:rsidRPr="002E0CB9" w:rsidRDefault="00FC6607" w:rsidP="00FC6607">
      <w:pPr>
        <w:pStyle w:val="Heading2"/>
        <w:keepLines w:val="0"/>
        <w:numPr>
          <w:ilvl w:val="2"/>
          <w:numId w:val="15"/>
        </w:numPr>
        <w:spacing w:before="0"/>
        <w:jc w:val="left"/>
        <w:rPr>
          <w:sz w:val="28"/>
          <w:szCs w:val="22"/>
        </w:rPr>
      </w:pPr>
      <w:bookmarkStart w:id="133" w:name="_Toc505635105"/>
      <w:bookmarkStart w:id="134" w:name="_Toc505635204"/>
      <w:bookmarkStart w:id="135" w:name="_Toc505635303"/>
      <w:bookmarkStart w:id="136" w:name="_Toc505635408"/>
      <w:bookmarkStart w:id="137" w:name="_Toc505635614"/>
      <w:bookmarkStart w:id="138" w:name="_Toc87862532"/>
      <w:bookmarkStart w:id="139" w:name="_Toc88471864"/>
      <w:r w:rsidRPr="002E0CB9">
        <w:rPr>
          <w:sz w:val="28"/>
          <w:szCs w:val="22"/>
        </w:rPr>
        <w:t>Gantt Chart</w:t>
      </w:r>
      <w:bookmarkEnd w:id="133"/>
      <w:bookmarkEnd w:id="134"/>
      <w:bookmarkEnd w:id="135"/>
      <w:bookmarkEnd w:id="136"/>
      <w:bookmarkEnd w:id="137"/>
      <w:bookmarkEnd w:id="138"/>
      <w:bookmarkEnd w:id="139"/>
    </w:p>
    <w:p w14:paraId="7450648F" w14:textId="77777777" w:rsidR="00FC6607" w:rsidRPr="002E0CB9" w:rsidRDefault="00FC6607" w:rsidP="00BF5035">
      <w:r w:rsidRPr="002E0CB9">
        <w:t xml:space="preserve">[Paragraph Text 12 pt, </w:t>
      </w:r>
      <w:r>
        <w:t>Times New Roman</w:t>
      </w:r>
      <w:r w:rsidRPr="002E0CB9">
        <w:t>, 1.5 Line Spacin</w:t>
      </w:r>
      <w:r w:rsidR="00BF5035">
        <w:t>g, Justified]</w:t>
      </w:r>
    </w:p>
    <w:p w14:paraId="4B2EC333" w14:textId="77777777" w:rsidR="00FC6607" w:rsidRPr="002E0CB9" w:rsidRDefault="00FC6607" w:rsidP="00FC6607">
      <w:pPr>
        <w:pStyle w:val="Heading2"/>
        <w:keepLines w:val="0"/>
        <w:numPr>
          <w:ilvl w:val="1"/>
          <w:numId w:val="15"/>
        </w:numPr>
        <w:spacing w:before="0"/>
        <w:jc w:val="left"/>
      </w:pPr>
      <w:bookmarkStart w:id="140" w:name="_Toc505635106"/>
      <w:bookmarkStart w:id="141" w:name="_Toc505635205"/>
      <w:bookmarkStart w:id="142" w:name="_Toc505635304"/>
      <w:bookmarkStart w:id="143" w:name="_Toc505635409"/>
      <w:bookmarkStart w:id="144" w:name="_Toc505635615"/>
      <w:bookmarkStart w:id="145" w:name="_Toc87862533"/>
      <w:bookmarkStart w:id="146" w:name="_Toc88471865"/>
      <w:r w:rsidRPr="002E0CB9">
        <w:t>Report Outline</w:t>
      </w:r>
      <w:bookmarkEnd w:id="140"/>
      <w:bookmarkEnd w:id="141"/>
      <w:bookmarkEnd w:id="142"/>
      <w:bookmarkEnd w:id="143"/>
      <w:bookmarkEnd w:id="144"/>
      <w:bookmarkEnd w:id="145"/>
      <w:bookmarkEnd w:id="146"/>
    </w:p>
    <w:p w14:paraId="5C03621A" w14:textId="77777777" w:rsidR="00FC6607" w:rsidRPr="002E0CB9" w:rsidRDefault="00FC6607" w:rsidP="00FC6607">
      <w:r w:rsidRPr="002E0CB9">
        <w:t xml:space="preserve">[Paragraph Text 12 pt, </w:t>
      </w:r>
      <w:r>
        <w:t>Times New Roman</w:t>
      </w:r>
      <w:r w:rsidRPr="002E0CB9">
        <w:t>, 1.5 Line Spacing, Justified]</w:t>
      </w:r>
    </w:p>
    <w:p w14:paraId="08D772D7" w14:textId="77777777" w:rsidR="00042976" w:rsidRDefault="00321241">
      <w:pPr>
        <w:spacing w:line="276" w:lineRule="auto"/>
        <w:ind w:firstLine="0"/>
        <w:jc w:val="left"/>
        <w:sectPr w:rsidR="00042976" w:rsidSect="00042976">
          <w:headerReference w:type="default" r:id="rId12"/>
          <w:footerReference w:type="default" r:id="rId13"/>
          <w:footerReference w:type="first" r:id="rId14"/>
          <w:pgSz w:w="11907" w:h="16839" w:code="9"/>
          <w:pgMar w:top="1440" w:right="1440" w:bottom="1440" w:left="2160" w:header="720" w:footer="720" w:gutter="0"/>
          <w:pgNumType w:start="1"/>
          <w:cols w:space="720"/>
          <w:titlePg/>
          <w:docGrid w:linePitch="360"/>
        </w:sectPr>
      </w:pPr>
      <w:r>
        <w:br w:type="page"/>
      </w:r>
    </w:p>
    <w:p w14:paraId="4C5D4B17" w14:textId="77777777" w:rsidR="00321241" w:rsidRDefault="000E75D2" w:rsidP="00C441EA">
      <w:pPr>
        <w:pStyle w:val="ChapterHeading"/>
      </w:pPr>
      <w:bookmarkStart w:id="147" w:name="_Toc88471866"/>
      <w:r>
        <w:t>Literature Review</w:t>
      </w:r>
      <w:bookmarkEnd w:id="147"/>
    </w:p>
    <w:p w14:paraId="321698E8" w14:textId="77777777" w:rsidR="00BF5035" w:rsidRDefault="00BF5035" w:rsidP="00321241">
      <w:pPr>
        <w:ind w:firstLine="0"/>
      </w:pPr>
    </w:p>
    <w:p w14:paraId="27F4D72C"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6EF731F" w14:textId="77777777" w:rsidR="00321241" w:rsidRDefault="00321241" w:rsidP="00321241">
      <w:pPr>
        <w:ind w:firstLine="0"/>
      </w:pPr>
      <w:r>
        <w:t>Pellentesque habitant morbi tristique senectus et netus et malesuada fames ac turpis egestas. Proin pharetra nonummy pede. Mauris et orci.</w:t>
      </w:r>
      <w:r w:rsidRPr="00D90306">
        <w:t xml:space="preserve"> </w:t>
      </w:r>
      <w:r>
        <w:t>Lorem ipsum dolor sit amet, consectetuer adipiscing elit. Maecenas porttitor congue massa. Fusce posuere, magna sed pulvinar ultricies, purus lectus malesuada libero, sit amet commodo magna eros quis urna. Nunc viverra imperdiet enim. Fusce est. Vivamus a tellus</w:t>
      </w:r>
      <w:r w:rsidR="00D0350E">
        <w:rPr>
          <w:rStyle w:val="FootnoteReference"/>
        </w:rPr>
        <w:footnoteReference w:id="1"/>
      </w:r>
      <w:r>
        <w:t>.</w:t>
      </w:r>
    </w:p>
    <w:p w14:paraId="5B2058AE" w14:textId="77777777" w:rsidR="00321241" w:rsidRDefault="00321241" w:rsidP="00321241">
      <w:r>
        <w:t>Pellentesque habitant morbi tristique senectus et netus et malesuada fames ac turpis egestas. Proin pharetra nonummy pede. Mauris et orci.</w:t>
      </w:r>
    </w:p>
    <w:p w14:paraId="02F70520" w14:textId="77777777" w:rsidR="00321241" w:rsidRDefault="00321241" w:rsidP="008768DC">
      <w:pPr>
        <w:pStyle w:val="Subsection"/>
      </w:pPr>
      <w:bookmarkStart w:id="148" w:name="_Toc409624013"/>
      <w:bookmarkStart w:id="149" w:name="_Toc88471867"/>
      <w:r>
        <w:t>First Heading</w:t>
      </w:r>
      <w:bookmarkEnd w:id="148"/>
      <w:bookmarkEnd w:id="149"/>
    </w:p>
    <w:p w14:paraId="598C3E0B"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4350649" w14:textId="77777777" w:rsidR="00321241" w:rsidRDefault="00321241" w:rsidP="00321241">
      <w:r>
        <w:t>Pellentesque habitant morbi tristique senectus et netus et malesuada fames ac turpis egestas. Proin pharetra nonummy pede. Mauris et orci.</w:t>
      </w:r>
    </w:p>
    <w:p w14:paraId="313F0AA4" w14:textId="77777777" w:rsidR="00321241" w:rsidRDefault="00321241" w:rsidP="00321241">
      <w:r>
        <w:t>Lorem ipsum dolor sit amet, consectetuer adipiscing elit. Maecenas porttitor congue massa. Fusce posuere, magna sed pulvinar ultricies, purus lectus malesuada libero, sit amet commodo magna eros quis urna.</w:t>
      </w:r>
    </w:p>
    <w:p w14:paraId="5A88139D" w14:textId="77777777" w:rsidR="00321241" w:rsidRDefault="00321241" w:rsidP="00321241">
      <w:r>
        <w:t>Nunc viverra imperdiet enim. Fusce est. Vivamus a tellus.</w:t>
      </w:r>
    </w:p>
    <w:p w14:paraId="3165464D" w14:textId="77777777" w:rsidR="00321241" w:rsidRDefault="00321241" w:rsidP="00321241">
      <w:r>
        <w:t>Pellentesque habitant morbi tristique senectus et netus et malesuada fames ac turpis egestas. Proin pharetra nonummy pede. Mauris et orci. Lorem ipsum dolor sit amet, consectetuer adipiscing elit. Maecenas porttitor congue massa. Fusce posuere, magna sed pulvinar ultricies, purus lectus malesuada libero, sit amet commodo magna eros quis urna. Nunc viverra imperdiet enim. Fusce est. Vivamus a tellus.</w:t>
      </w:r>
    </w:p>
    <w:p w14:paraId="1546D0C4" w14:textId="77777777" w:rsidR="00321241" w:rsidRDefault="00321241" w:rsidP="00321241">
      <w:r>
        <w:t>Pellentesque habitant morbi tristique senectus et netus et malesuada fames ac turpis egestas. Proin pharetra nonummy pede. Mauris et orci.</w:t>
      </w:r>
    </w:p>
    <w:p w14:paraId="58C3AC0B" w14:textId="77777777" w:rsidR="00321241" w:rsidRDefault="00321241" w:rsidP="008768DC">
      <w:pPr>
        <w:pStyle w:val="SubSubSection"/>
      </w:pPr>
      <w:bookmarkStart w:id="150" w:name="_Toc409624014"/>
      <w:bookmarkStart w:id="151" w:name="_Toc88471868"/>
      <w:r>
        <w:t>Example of Subheading Styles</w:t>
      </w:r>
      <w:bookmarkEnd w:id="150"/>
      <w:bookmarkEnd w:id="151"/>
    </w:p>
    <w:p w14:paraId="65AC0EB7"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w:t>
      </w:r>
    </w:p>
    <w:p w14:paraId="14BD71D4" w14:textId="77777777" w:rsidR="00321241" w:rsidRDefault="00321241" w:rsidP="00321241">
      <w:r>
        <w:t>Pellentesque habitant morbi tristique senectus et netus et malesuada fames ac turpis egestas. Proin pharetra nonummy pede. Mauris et orci.</w:t>
      </w:r>
    </w:p>
    <w:p w14:paraId="42C48258" w14:textId="77777777" w:rsidR="00321241" w:rsidRDefault="00321241" w:rsidP="00DD17D8">
      <w:pPr>
        <w:pStyle w:val="Heading4"/>
      </w:pPr>
      <w:r>
        <w:t>Lower Level Heading Example</w:t>
      </w:r>
    </w:p>
    <w:p w14:paraId="07C949E1"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w:t>
      </w:r>
    </w:p>
    <w:p w14:paraId="50240365" w14:textId="77777777" w:rsidR="00321241" w:rsidRDefault="00321241" w:rsidP="00784DC3">
      <w:r>
        <w:t>Nunc viverra imperdiet enim. Fusce est. Vivamus a tellus.</w:t>
      </w:r>
      <w:r w:rsidR="00424AA7">
        <w:t xml:space="preserve"> </w:t>
      </w:r>
      <w:r>
        <w:t>Pellentesque habitant morbi tristique senectus et netus et malesuada fames ac turpis egestas. Proin pharetra nonummy pede. Mauris et orci.</w:t>
      </w:r>
    </w:p>
    <w:p w14:paraId="10A31E8C" w14:textId="77777777" w:rsidR="0067126E" w:rsidRDefault="007E620C" w:rsidP="0067126E">
      <w:pPr>
        <w:keepNext/>
        <w:jc w:val="center"/>
      </w:pPr>
      <w:r>
        <w:drawing>
          <wp:inline distT="0" distB="0" distL="0" distR="0" wp14:anchorId="2F8DB96F" wp14:editId="6B0FA985">
            <wp:extent cx="2536190" cy="1802765"/>
            <wp:effectExtent l="0" t="0" r="0" b="6985"/>
            <wp:docPr id="3" name="Picture 3" descr="C:\Program Files (x86)\Microsoft Office\MEDIA\CAGCAT10\j0149627.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149627.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36190" cy="1802765"/>
                    </a:xfrm>
                    <a:prstGeom prst="rect">
                      <a:avLst/>
                    </a:prstGeom>
                    <a:noFill/>
                    <a:ln>
                      <a:noFill/>
                    </a:ln>
                  </pic:spPr>
                </pic:pic>
              </a:graphicData>
            </a:graphic>
          </wp:inline>
        </w:drawing>
      </w:r>
    </w:p>
    <w:p w14:paraId="5CD7A711" w14:textId="77777777" w:rsidR="00E304BC" w:rsidRDefault="0067126E" w:rsidP="00E304BC">
      <w:pPr>
        <w:pStyle w:val="Caption"/>
      </w:pPr>
      <w:bookmarkStart w:id="152" w:name="_Toc409689992"/>
      <w:r>
        <w:t xml:space="preserve">Figure </w:t>
      </w:r>
      <w:r>
        <w:fldChar w:fldCharType="begin"/>
      </w:r>
      <w:r>
        <w:instrText xml:space="preserve"> STYLEREF 1 \s </w:instrText>
      </w:r>
      <w:r>
        <w:fldChar w:fldCharType="separate"/>
      </w:r>
      <w:r w:rsidR="00C130D7">
        <w:rPr>
          <w:cs/>
        </w:rPr>
        <w:t>‎</w:t>
      </w:r>
      <w:r w:rsidR="00C130D7">
        <w:t>2</w:t>
      </w:r>
      <w:r>
        <w:fldChar w:fldCharType="end"/>
      </w:r>
      <w:r>
        <w:noBreakHyphen/>
      </w:r>
      <w:r w:rsidR="00277D79">
        <w:t>1</w:t>
      </w:r>
      <w:r w:rsidR="00E304BC">
        <w:t xml:space="preserve"> This is an example figure of a cow. Source: Microsoft Clip Art Directory (for illustration only).</w:t>
      </w:r>
      <w:bookmarkEnd w:id="152"/>
    </w:p>
    <w:p w14:paraId="58311895" w14:textId="77777777" w:rsidR="00321241" w:rsidRDefault="00321241" w:rsidP="00DD17D8">
      <w:pPr>
        <w:pStyle w:val="Heading4"/>
      </w:pPr>
      <w:r>
        <w:t>Another Lower Level Heading Example</w:t>
      </w:r>
    </w:p>
    <w:p w14:paraId="6E88EB0F"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w:t>
      </w:r>
    </w:p>
    <w:p w14:paraId="15AEA3F9" w14:textId="77777777" w:rsidR="00321241" w:rsidRDefault="00321241" w:rsidP="008768DC">
      <w:pPr>
        <w:pStyle w:val="SubSubSection"/>
      </w:pPr>
      <w:bookmarkStart w:id="153" w:name="_Toc409624015"/>
      <w:bookmarkStart w:id="154" w:name="_Toc88471869"/>
      <w:r>
        <w:t>Another Subheading Styles Example</w:t>
      </w:r>
      <w:bookmarkEnd w:id="153"/>
      <w:bookmarkEnd w:id="154"/>
    </w:p>
    <w:p w14:paraId="67D5554E"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w:t>
      </w:r>
      <w:r w:rsidR="000C3C3F">
        <w:t xml:space="preserve"> </w:t>
      </w:r>
    </w:p>
    <w:p w14:paraId="7E3686F8" w14:textId="77777777" w:rsidR="0020455C" w:rsidRDefault="0020455C" w:rsidP="008768DC">
      <w:pPr>
        <w:pStyle w:val="SubSubSection"/>
      </w:pPr>
      <w:bookmarkStart w:id="155" w:name="_Toc409624016"/>
      <w:bookmarkStart w:id="156" w:name="_Toc88471870"/>
      <w:r>
        <w:t>Subheading styles</w:t>
      </w:r>
      <w:bookmarkEnd w:id="155"/>
      <w:bookmarkEnd w:id="156"/>
    </w:p>
    <w:p w14:paraId="0CE4DF0B" w14:textId="77777777" w:rsidR="0020455C" w:rsidRDefault="0020455C" w:rsidP="0020455C">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w:t>
      </w:r>
    </w:p>
    <w:p w14:paraId="434D61B8" w14:textId="77777777" w:rsidR="0020455C" w:rsidRDefault="0020455C" w:rsidP="0020455C">
      <w:r>
        <w:t>Pellentesque habitant morbi tristique senectus et netus et malesuada fames ac turpis egestas. Proin pharetra nonummy pede. Mauris et orci.</w:t>
      </w:r>
    </w:p>
    <w:p w14:paraId="0AAA9694" w14:textId="77777777" w:rsidR="00802687" w:rsidRDefault="00802687" w:rsidP="00802687">
      <w:pPr>
        <w:pStyle w:val="Caption"/>
        <w:keepNext/>
      </w:pPr>
      <w:bookmarkStart w:id="157" w:name="_Toc409624633"/>
      <w:r>
        <w:t xml:space="preserve">Table </w:t>
      </w:r>
      <w:r w:rsidR="007368DF">
        <w:fldChar w:fldCharType="begin"/>
      </w:r>
      <w:r w:rsidR="007368DF">
        <w:instrText xml:space="preserve"> STYLEREF 1 \s </w:instrText>
      </w:r>
      <w:r w:rsidR="007368DF">
        <w:fldChar w:fldCharType="separate"/>
      </w:r>
      <w:r w:rsidR="00C130D7">
        <w:rPr>
          <w:cs/>
        </w:rPr>
        <w:t>‎</w:t>
      </w:r>
      <w:r w:rsidR="00C130D7">
        <w:t>2</w:t>
      </w:r>
      <w:r w:rsidR="007368DF">
        <w:fldChar w:fldCharType="end"/>
      </w:r>
      <w:r w:rsidR="007368DF">
        <w:t>.</w:t>
      </w:r>
      <w:r w:rsidR="007368DF">
        <w:fldChar w:fldCharType="begin"/>
      </w:r>
      <w:r w:rsidR="007368DF">
        <w:instrText xml:space="preserve"> SEQ Table \* ARABIC \s 1 </w:instrText>
      </w:r>
      <w:r w:rsidR="007368DF">
        <w:fldChar w:fldCharType="separate"/>
      </w:r>
      <w:r w:rsidR="00C130D7">
        <w:t>1</w:t>
      </w:r>
      <w:r w:rsidR="007368DF">
        <w:fldChar w:fldCharType="end"/>
      </w:r>
      <w:r>
        <w:t xml:space="preserve"> This is an example table.</w:t>
      </w:r>
      <w:bookmarkEnd w:id="157"/>
    </w:p>
    <w:tbl>
      <w:tblPr>
        <w:tblStyle w:val="LightShading-Accent1"/>
        <w:tblW w:w="5000" w:type="pct"/>
        <w:tblLook w:val="0660" w:firstRow="1" w:lastRow="1" w:firstColumn="0" w:lastColumn="0" w:noHBand="1" w:noVBand="1"/>
      </w:tblPr>
      <w:tblGrid>
        <w:gridCol w:w="2130"/>
        <w:gridCol w:w="2131"/>
        <w:gridCol w:w="2131"/>
        <w:gridCol w:w="2131"/>
      </w:tblGrid>
      <w:tr w:rsidR="00427FED" w:rsidRPr="00655AAD" w14:paraId="380CEAE0" w14:textId="77777777" w:rsidTr="00073D3D">
        <w:trPr>
          <w:cnfStyle w:val="100000000000" w:firstRow="1" w:lastRow="0" w:firstColumn="0" w:lastColumn="0" w:oddVBand="0" w:evenVBand="0" w:oddHBand="0" w:evenHBand="0" w:firstRowFirstColumn="0" w:firstRowLastColumn="0" w:lastRowFirstColumn="0" w:lastRowLastColumn="0"/>
        </w:trPr>
        <w:tc>
          <w:tcPr>
            <w:tcW w:w="1250" w:type="pct"/>
            <w:noWrap/>
            <w:vAlign w:val="center"/>
          </w:tcPr>
          <w:p w14:paraId="4D5F7139" w14:textId="77777777" w:rsidR="00D61E33" w:rsidRPr="00427FED" w:rsidRDefault="00D61E33" w:rsidP="00427FED">
            <w:pPr>
              <w:pStyle w:val="DecimalAligned"/>
              <w:rPr>
                <w:color w:val="000000" w:themeColor="text1" w:themeShade="BF"/>
              </w:rPr>
            </w:pPr>
            <w:r w:rsidRPr="00427FED">
              <w:rPr>
                <w:color w:val="000000" w:themeColor="text1" w:themeShade="BF"/>
              </w:rPr>
              <w:t>College</w:t>
            </w:r>
          </w:p>
        </w:tc>
        <w:tc>
          <w:tcPr>
            <w:tcW w:w="1250" w:type="pct"/>
            <w:vAlign w:val="center"/>
          </w:tcPr>
          <w:p w14:paraId="61878028" w14:textId="77777777" w:rsidR="00D61E33" w:rsidRPr="00427FED" w:rsidRDefault="00D61E33" w:rsidP="00427FED">
            <w:pPr>
              <w:pStyle w:val="DecimalAligned"/>
              <w:rPr>
                <w:color w:val="000000" w:themeColor="text1" w:themeShade="BF"/>
              </w:rPr>
            </w:pPr>
            <w:r w:rsidRPr="00427FED">
              <w:rPr>
                <w:color w:val="000000" w:themeColor="text1" w:themeShade="BF"/>
              </w:rPr>
              <w:t>New students</w:t>
            </w:r>
          </w:p>
        </w:tc>
        <w:tc>
          <w:tcPr>
            <w:tcW w:w="1250" w:type="pct"/>
            <w:vAlign w:val="center"/>
          </w:tcPr>
          <w:p w14:paraId="264C6051" w14:textId="77777777" w:rsidR="00D61E33" w:rsidRPr="00427FED" w:rsidRDefault="00D61E33" w:rsidP="00427FED">
            <w:pPr>
              <w:pStyle w:val="DecimalAligned"/>
              <w:rPr>
                <w:color w:val="000000" w:themeColor="text1" w:themeShade="BF"/>
              </w:rPr>
            </w:pPr>
            <w:r w:rsidRPr="00427FED">
              <w:rPr>
                <w:color w:val="000000" w:themeColor="text1" w:themeShade="BF"/>
              </w:rPr>
              <w:t>Graduating students</w:t>
            </w:r>
          </w:p>
        </w:tc>
        <w:tc>
          <w:tcPr>
            <w:tcW w:w="1250" w:type="pct"/>
            <w:vAlign w:val="center"/>
          </w:tcPr>
          <w:p w14:paraId="5B17B879" w14:textId="77777777" w:rsidR="00D61E33" w:rsidRPr="00427FED" w:rsidRDefault="00D61E33" w:rsidP="00427FED">
            <w:pPr>
              <w:pStyle w:val="DecimalAligned"/>
              <w:rPr>
                <w:color w:val="000000" w:themeColor="text1" w:themeShade="BF"/>
              </w:rPr>
            </w:pPr>
            <w:r w:rsidRPr="00427FED">
              <w:rPr>
                <w:color w:val="000000" w:themeColor="text1" w:themeShade="BF"/>
              </w:rPr>
              <w:t>Change</w:t>
            </w:r>
          </w:p>
        </w:tc>
      </w:tr>
      <w:tr w:rsidR="00427FED" w:rsidRPr="00427FED" w14:paraId="0876580D" w14:textId="77777777" w:rsidTr="00073D3D">
        <w:tc>
          <w:tcPr>
            <w:tcW w:w="1250" w:type="pct"/>
            <w:noWrap/>
            <w:vAlign w:val="center"/>
          </w:tcPr>
          <w:p w14:paraId="629B62F2" w14:textId="77777777" w:rsidR="00D61E33" w:rsidRPr="00427FED" w:rsidRDefault="00D61E33" w:rsidP="00427FED">
            <w:pPr>
              <w:pStyle w:val="DecimalAligned"/>
              <w:rPr>
                <w:color w:val="000000" w:themeColor="text1" w:themeShade="BF"/>
              </w:rPr>
            </w:pPr>
          </w:p>
        </w:tc>
        <w:tc>
          <w:tcPr>
            <w:tcW w:w="1250" w:type="pct"/>
            <w:vAlign w:val="center"/>
          </w:tcPr>
          <w:p w14:paraId="7E2FDA5E" w14:textId="77777777" w:rsidR="00D61E33" w:rsidRPr="00427FED" w:rsidRDefault="00D61E33" w:rsidP="00427FED">
            <w:pPr>
              <w:pStyle w:val="DecimalAligned"/>
              <w:rPr>
                <w:rStyle w:val="SubtleEmphasis"/>
                <w:color w:val="auto"/>
              </w:rPr>
            </w:pPr>
            <w:r w:rsidRPr="00427FED">
              <w:rPr>
                <w:rStyle w:val="SubtleEmphasis"/>
                <w:color w:val="auto"/>
              </w:rPr>
              <w:t>Undergraduate</w:t>
            </w:r>
          </w:p>
        </w:tc>
        <w:tc>
          <w:tcPr>
            <w:tcW w:w="1250" w:type="pct"/>
            <w:vAlign w:val="center"/>
          </w:tcPr>
          <w:p w14:paraId="0CD93D0A" w14:textId="77777777" w:rsidR="00D61E33" w:rsidRPr="00427FED" w:rsidRDefault="00D61E33" w:rsidP="00427FED">
            <w:pPr>
              <w:pStyle w:val="DecimalAligned"/>
              <w:rPr>
                <w:color w:val="000000" w:themeColor="text1" w:themeShade="BF"/>
              </w:rPr>
            </w:pPr>
          </w:p>
        </w:tc>
        <w:tc>
          <w:tcPr>
            <w:tcW w:w="1250" w:type="pct"/>
            <w:vAlign w:val="center"/>
          </w:tcPr>
          <w:p w14:paraId="050769E6" w14:textId="77777777" w:rsidR="00D61E33" w:rsidRPr="00427FED" w:rsidRDefault="00D61E33" w:rsidP="00427FED">
            <w:pPr>
              <w:pStyle w:val="DecimalAligned"/>
              <w:rPr>
                <w:color w:val="000000" w:themeColor="text1" w:themeShade="BF"/>
              </w:rPr>
            </w:pPr>
          </w:p>
        </w:tc>
      </w:tr>
      <w:tr w:rsidR="00427FED" w:rsidRPr="00427FED" w14:paraId="45D7E366" w14:textId="77777777" w:rsidTr="00073D3D">
        <w:tc>
          <w:tcPr>
            <w:tcW w:w="1250" w:type="pct"/>
            <w:noWrap/>
            <w:vAlign w:val="center"/>
          </w:tcPr>
          <w:p w14:paraId="3F1CA6BE" w14:textId="77777777" w:rsidR="00D61E33" w:rsidRPr="00427FED" w:rsidRDefault="00D61E33" w:rsidP="00427FED">
            <w:pPr>
              <w:pStyle w:val="DecimalAligned"/>
              <w:rPr>
                <w:color w:val="000000" w:themeColor="text1" w:themeShade="BF"/>
              </w:rPr>
            </w:pPr>
            <w:r w:rsidRPr="00427FED">
              <w:rPr>
                <w:color w:val="000000" w:themeColor="text1" w:themeShade="BF"/>
              </w:rPr>
              <w:t>Cedar University</w:t>
            </w:r>
          </w:p>
        </w:tc>
        <w:tc>
          <w:tcPr>
            <w:tcW w:w="1250" w:type="pct"/>
            <w:vAlign w:val="center"/>
          </w:tcPr>
          <w:p w14:paraId="49358D75" w14:textId="77777777" w:rsidR="00D61E33" w:rsidRPr="00427FED" w:rsidRDefault="00D61E33" w:rsidP="00427FED">
            <w:pPr>
              <w:pStyle w:val="DecimalAligned"/>
              <w:rPr>
                <w:color w:val="000000" w:themeColor="text1" w:themeShade="BF"/>
              </w:rPr>
            </w:pPr>
            <w:r w:rsidRPr="00427FED">
              <w:rPr>
                <w:color w:val="000000" w:themeColor="text1" w:themeShade="BF"/>
              </w:rPr>
              <w:t>110</w:t>
            </w:r>
          </w:p>
        </w:tc>
        <w:tc>
          <w:tcPr>
            <w:tcW w:w="1250" w:type="pct"/>
            <w:vAlign w:val="center"/>
          </w:tcPr>
          <w:p w14:paraId="26809174" w14:textId="77777777" w:rsidR="00D61E33" w:rsidRPr="00427FED" w:rsidRDefault="00D61E33" w:rsidP="00427FED">
            <w:pPr>
              <w:pStyle w:val="DecimalAligned"/>
              <w:rPr>
                <w:color w:val="000000" w:themeColor="text1" w:themeShade="BF"/>
              </w:rPr>
            </w:pPr>
            <w:r w:rsidRPr="00427FED">
              <w:rPr>
                <w:color w:val="000000" w:themeColor="text1" w:themeShade="BF"/>
              </w:rPr>
              <w:t>103</w:t>
            </w:r>
          </w:p>
        </w:tc>
        <w:tc>
          <w:tcPr>
            <w:tcW w:w="1250" w:type="pct"/>
            <w:vAlign w:val="center"/>
          </w:tcPr>
          <w:p w14:paraId="2D58E1B7" w14:textId="77777777" w:rsidR="00D61E33" w:rsidRPr="00427FED" w:rsidRDefault="00D61E33" w:rsidP="00427FED">
            <w:pPr>
              <w:pStyle w:val="DecimalAligned"/>
              <w:rPr>
                <w:color w:val="000000" w:themeColor="text1" w:themeShade="BF"/>
              </w:rPr>
            </w:pPr>
            <w:r w:rsidRPr="00427FED">
              <w:rPr>
                <w:color w:val="000000" w:themeColor="text1" w:themeShade="BF"/>
              </w:rPr>
              <w:t>+7</w:t>
            </w:r>
          </w:p>
        </w:tc>
      </w:tr>
      <w:tr w:rsidR="00427FED" w:rsidRPr="00427FED" w14:paraId="4257E9C6" w14:textId="77777777" w:rsidTr="00073D3D">
        <w:tc>
          <w:tcPr>
            <w:tcW w:w="1250" w:type="pct"/>
            <w:noWrap/>
            <w:vAlign w:val="center"/>
          </w:tcPr>
          <w:p w14:paraId="063BA98F" w14:textId="77777777" w:rsidR="00D61E33" w:rsidRPr="00427FED" w:rsidRDefault="00D61E33" w:rsidP="00427FED">
            <w:pPr>
              <w:pStyle w:val="DecimalAligned"/>
              <w:rPr>
                <w:color w:val="000000"/>
                <w14:textFill>
                  <w14:solidFill>
                    <w14:srgbClr w14:val="000000">
                      <w14:lumMod w14:val="75000"/>
                    </w14:srgbClr>
                  </w14:solidFill>
                </w14:textFill>
              </w:rPr>
            </w:pPr>
            <w:r w:rsidRPr="00427FED">
              <w:rPr>
                <w:color w:val="000000"/>
                <w14:textFill>
                  <w14:solidFill>
                    <w14:srgbClr w14:val="000000">
                      <w14:lumMod w14:val="75000"/>
                    </w14:srgbClr>
                  </w14:solidFill>
                </w14:textFill>
              </w:rPr>
              <w:t xml:space="preserve">Elm </w:t>
            </w:r>
            <w:r w:rsidRPr="00427FED">
              <w:rPr>
                <w:color w:val="000000" w:themeColor="text1" w:themeShade="BF"/>
              </w:rPr>
              <w:t>College</w:t>
            </w:r>
          </w:p>
        </w:tc>
        <w:tc>
          <w:tcPr>
            <w:tcW w:w="1250" w:type="pct"/>
            <w:vAlign w:val="center"/>
          </w:tcPr>
          <w:p w14:paraId="39E47CD6" w14:textId="77777777" w:rsidR="00D61E33" w:rsidRPr="00427FED" w:rsidRDefault="00D61E33" w:rsidP="00427FED">
            <w:pPr>
              <w:pStyle w:val="DecimalAligned"/>
              <w:rPr>
                <w:color w:val="000000" w:themeColor="text1" w:themeShade="BF"/>
              </w:rPr>
            </w:pPr>
            <w:r w:rsidRPr="00427FED">
              <w:rPr>
                <w:color w:val="000000" w:themeColor="text1" w:themeShade="BF"/>
              </w:rPr>
              <w:t>223</w:t>
            </w:r>
          </w:p>
        </w:tc>
        <w:tc>
          <w:tcPr>
            <w:tcW w:w="1250" w:type="pct"/>
            <w:vAlign w:val="center"/>
          </w:tcPr>
          <w:p w14:paraId="0D95E5D4" w14:textId="77777777" w:rsidR="00D61E33" w:rsidRPr="00427FED" w:rsidRDefault="00D61E33" w:rsidP="00427FED">
            <w:pPr>
              <w:pStyle w:val="DecimalAligned"/>
              <w:rPr>
                <w:color w:val="000000" w:themeColor="text1" w:themeShade="BF"/>
              </w:rPr>
            </w:pPr>
            <w:r w:rsidRPr="00427FED">
              <w:rPr>
                <w:color w:val="000000" w:themeColor="text1" w:themeShade="BF"/>
              </w:rPr>
              <w:t>214</w:t>
            </w:r>
          </w:p>
        </w:tc>
        <w:tc>
          <w:tcPr>
            <w:tcW w:w="1250" w:type="pct"/>
            <w:vAlign w:val="center"/>
          </w:tcPr>
          <w:p w14:paraId="4A9E9F73" w14:textId="77777777" w:rsidR="00D61E33" w:rsidRPr="00427FED" w:rsidRDefault="00D61E33" w:rsidP="00427FED">
            <w:pPr>
              <w:pStyle w:val="DecimalAligned"/>
              <w:rPr>
                <w:color w:val="000000" w:themeColor="text1" w:themeShade="BF"/>
              </w:rPr>
            </w:pPr>
            <w:r w:rsidRPr="00427FED">
              <w:rPr>
                <w:color w:val="000000" w:themeColor="text1" w:themeShade="BF"/>
              </w:rPr>
              <w:t>+9</w:t>
            </w:r>
          </w:p>
        </w:tc>
      </w:tr>
      <w:tr w:rsidR="00427FED" w:rsidRPr="00427FED" w14:paraId="68A160DA" w14:textId="77777777" w:rsidTr="00073D3D">
        <w:tc>
          <w:tcPr>
            <w:tcW w:w="1250" w:type="pct"/>
            <w:noWrap/>
            <w:vAlign w:val="center"/>
          </w:tcPr>
          <w:p w14:paraId="41B03974" w14:textId="77777777" w:rsidR="00D61E33" w:rsidRPr="00427FED" w:rsidRDefault="00D61E33" w:rsidP="00427FED">
            <w:pPr>
              <w:pStyle w:val="DecimalAligned"/>
              <w:rPr>
                <w:color w:val="000000" w:themeColor="text1" w:themeShade="BF"/>
              </w:rPr>
            </w:pPr>
            <w:r w:rsidRPr="00427FED">
              <w:rPr>
                <w:color w:val="000000" w:themeColor="text1" w:themeShade="BF"/>
              </w:rPr>
              <w:t>Maple Academy</w:t>
            </w:r>
          </w:p>
        </w:tc>
        <w:tc>
          <w:tcPr>
            <w:tcW w:w="1250" w:type="pct"/>
            <w:vAlign w:val="center"/>
          </w:tcPr>
          <w:p w14:paraId="2098FFE5" w14:textId="77777777" w:rsidR="00D61E33" w:rsidRPr="00427FED" w:rsidRDefault="00D61E33" w:rsidP="00427FED">
            <w:pPr>
              <w:pStyle w:val="DecimalAligned"/>
              <w:rPr>
                <w:color w:val="000000" w:themeColor="text1" w:themeShade="BF"/>
              </w:rPr>
            </w:pPr>
            <w:r w:rsidRPr="00427FED">
              <w:rPr>
                <w:color w:val="000000" w:themeColor="text1" w:themeShade="BF"/>
              </w:rPr>
              <w:t>197</w:t>
            </w:r>
          </w:p>
        </w:tc>
        <w:tc>
          <w:tcPr>
            <w:tcW w:w="1250" w:type="pct"/>
            <w:vAlign w:val="center"/>
          </w:tcPr>
          <w:p w14:paraId="289DA51F" w14:textId="77777777" w:rsidR="00D61E33" w:rsidRPr="00427FED" w:rsidRDefault="00D61E33" w:rsidP="00427FED">
            <w:pPr>
              <w:pStyle w:val="DecimalAligned"/>
              <w:rPr>
                <w:color w:val="000000" w:themeColor="text1" w:themeShade="BF"/>
              </w:rPr>
            </w:pPr>
            <w:r w:rsidRPr="00427FED">
              <w:rPr>
                <w:color w:val="000000" w:themeColor="text1" w:themeShade="BF"/>
              </w:rPr>
              <w:t>120</w:t>
            </w:r>
          </w:p>
        </w:tc>
        <w:tc>
          <w:tcPr>
            <w:tcW w:w="1250" w:type="pct"/>
            <w:vAlign w:val="center"/>
          </w:tcPr>
          <w:p w14:paraId="42D46131" w14:textId="77777777" w:rsidR="00D61E33" w:rsidRPr="00427FED" w:rsidRDefault="00D61E33" w:rsidP="00427FED">
            <w:pPr>
              <w:pStyle w:val="DecimalAligned"/>
              <w:rPr>
                <w:color w:val="000000" w:themeColor="text1" w:themeShade="BF"/>
              </w:rPr>
            </w:pPr>
            <w:r w:rsidRPr="00427FED">
              <w:rPr>
                <w:color w:val="000000" w:themeColor="text1" w:themeShade="BF"/>
              </w:rPr>
              <w:t>+77</w:t>
            </w:r>
          </w:p>
        </w:tc>
      </w:tr>
      <w:tr w:rsidR="00427FED" w:rsidRPr="00427FED" w14:paraId="1607BC0E" w14:textId="77777777" w:rsidTr="00073D3D">
        <w:tc>
          <w:tcPr>
            <w:tcW w:w="1250" w:type="pct"/>
            <w:noWrap/>
            <w:vAlign w:val="center"/>
          </w:tcPr>
          <w:p w14:paraId="120D730D" w14:textId="77777777" w:rsidR="00D61E33" w:rsidRPr="00427FED" w:rsidRDefault="00D61E33" w:rsidP="00427FED">
            <w:pPr>
              <w:pStyle w:val="DecimalAligned"/>
              <w:rPr>
                <w:color w:val="000000" w:themeColor="text1" w:themeShade="BF"/>
              </w:rPr>
            </w:pPr>
            <w:r w:rsidRPr="00427FED">
              <w:rPr>
                <w:color w:val="000000" w:themeColor="text1" w:themeShade="BF"/>
              </w:rPr>
              <w:t>Pine College</w:t>
            </w:r>
          </w:p>
        </w:tc>
        <w:tc>
          <w:tcPr>
            <w:tcW w:w="1250" w:type="pct"/>
            <w:vAlign w:val="center"/>
          </w:tcPr>
          <w:p w14:paraId="290363C2" w14:textId="77777777" w:rsidR="00D61E33" w:rsidRPr="00427FED" w:rsidRDefault="00D61E33" w:rsidP="00427FED">
            <w:pPr>
              <w:pStyle w:val="DecimalAligned"/>
              <w:rPr>
                <w:color w:val="000000" w:themeColor="text1" w:themeShade="BF"/>
              </w:rPr>
            </w:pPr>
            <w:r w:rsidRPr="00427FED">
              <w:rPr>
                <w:color w:val="000000" w:themeColor="text1" w:themeShade="BF"/>
              </w:rPr>
              <w:t>134</w:t>
            </w:r>
          </w:p>
        </w:tc>
        <w:tc>
          <w:tcPr>
            <w:tcW w:w="1250" w:type="pct"/>
            <w:vAlign w:val="center"/>
          </w:tcPr>
          <w:p w14:paraId="0216DF80" w14:textId="77777777" w:rsidR="00D61E33" w:rsidRPr="00427FED" w:rsidRDefault="00D61E33" w:rsidP="00427FED">
            <w:pPr>
              <w:pStyle w:val="DecimalAligned"/>
              <w:rPr>
                <w:color w:val="000000" w:themeColor="text1" w:themeShade="BF"/>
              </w:rPr>
            </w:pPr>
            <w:r w:rsidRPr="00427FED">
              <w:rPr>
                <w:color w:val="000000" w:themeColor="text1" w:themeShade="BF"/>
              </w:rPr>
              <w:t>121</w:t>
            </w:r>
          </w:p>
        </w:tc>
        <w:tc>
          <w:tcPr>
            <w:tcW w:w="1250" w:type="pct"/>
            <w:vAlign w:val="center"/>
          </w:tcPr>
          <w:p w14:paraId="4288D2B2" w14:textId="77777777" w:rsidR="00D61E33" w:rsidRPr="00427FED" w:rsidRDefault="00D61E33" w:rsidP="00427FED">
            <w:pPr>
              <w:pStyle w:val="DecimalAligned"/>
              <w:rPr>
                <w:color w:val="000000" w:themeColor="text1" w:themeShade="BF"/>
              </w:rPr>
            </w:pPr>
            <w:r w:rsidRPr="00427FED">
              <w:rPr>
                <w:color w:val="000000" w:themeColor="text1" w:themeShade="BF"/>
              </w:rPr>
              <w:t>+13</w:t>
            </w:r>
          </w:p>
        </w:tc>
      </w:tr>
      <w:tr w:rsidR="00427FED" w:rsidRPr="00427FED" w14:paraId="3639A554" w14:textId="77777777" w:rsidTr="00073D3D">
        <w:tc>
          <w:tcPr>
            <w:tcW w:w="1250" w:type="pct"/>
            <w:noWrap/>
            <w:vAlign w:val="center"/>
          </w:tcPr>
          <w:p w14:paraId="41C610D8" w14:textId="77777777" w:rsidR="00D61E33" w:rsidRPr="00427FED" w:rsidRDefault="00D61E33" w:rsidP="00427FED">
            <w:pPr>
              <w:pStyle w:val="DecimalAligned"/>
              <w:rPr>
                <w:color w:val="000000" w:themeColor="text1" w:themeShade="BF"/>
              </w:rPr>
            </w:pPr>
            <w:r w:rsidRPr="00427FED">
              <w:rPr>
                <w:color w:val="000000" w:themeColor="text1" w:themeShade="BF"/>
              </w:rPr>
              <w:t>Oak Institute</w:t>
            </w:r>
          </w:p>
        </w:tc>
        <w:tc>
          <w:tcPr>
            <w:tcW w:w="1250" w:type="pct"/>
            <w:vAlign w:val="center"/>
          </w:tcPr>
          <w:p w14:paraId="66810B4E" w14:textId="77777777" w:rsidR="00D61E33" w:rsidRPr="00427FED" w:rsidRDefault="00D61E33" w:rsidP="00427FED">
            <w:pPr>
              <w:pStyle w:val="DecimalAligned"/>
              <w:rPr>
                <w:color w:val="000000" w:themeColor="text1" w:themeShade="BF"/>
              </w:rPr>
            </w:pPr>
            <w:r w:rsidRPr="00427FED">
              <w:rPr>
                <w:color w:val="000000" w:themeColor="text1" w:themeShade="BF"/>
              </w:rPr>
              <w:t>202</w:t>
            </w:r>
          </w:p>
        </w:tc>
        <w:tc>
          <w:tcPr>
            <w:tcW w:w="1250" w:type="pct"/>
            <w:vAlign w:val="center"/>
          </w:tcPr>
          <w:p w14:paraId="7F9B8B32" w14:textId="77777777" w:rsidR="00D61E33" w:rsidRPr="00427FED" w:rsidRDefault="00D61E33" w:rsidP="00427FED">
            <w:pPr>
              <w:pStyle w:val="DecimalAligned"/>
              <w:rPr>
                <w:color w:val="000000" w:themeColor="text1" w:themeShade="BF"/>
              </w:rPr>
            </w:pPr>
            <w:r w:rsidRPr="00427FED">
              <w:rPr>
                <w:color w:val="000000" w:themeColor="text1" w:themeShade="BF"/>
              </w:rPr>
              <w:t>210</w:t>
            </w:r>
          </w:p>
        </w:tc>
        <w:tc>
          <w:tcPr>
            <w:tcW w:w="1250" w:type="pct"/>
            <w:vAlign w:val="center"/>
          </w:tcPr>
          <w:p w14:paraId="0D37F188" w14:textId="77777777" w:rsidR="00D61E33" w:rsidRPr="00427FED" w:rsidRDefault="00D61E33" w:rsidP="00427FED">
            <w:pPr>
              <w:pStyle w:val="DecimalAligned"/>
              <w:rPr>
                <w:color w:val="000000" w:themeColor="text1" w:themeShade="BF"/>
              </w:rPr>
            </w:pPr>
            <w:r w:rsidRPr="00427FED">
              <w:rPr>
                <w:color w:val="000000" w:themeColor="text1" w:themeShade="BF"/>
              </w:rPr>
              <w:t>-8</w:t>
            </w:r>
          </w:p>
        </w:tc>
      </w:tr>
      <w:tr w:rsidR="00427FED" w:rsidRPr="00427FED" w14:paraId="4F9A90AB" w14:textId="77777777" w:rsidTr="00073D3D">
        <w:tc>
          <w:tcPr>
            <w:tcW w:w="1250" w:type="pct"/>
            <w:noWrap/>
            <w:vAlign w:val="center"/>
          </w:tcPr>
          <w:p w14:paraId="5C8866D3" w14:textId="77777777" w:rsidR="00D61E33" w:rsidRPr="00427FED" w:rsidRDefault="00D61E33" w:rsidP="00427FED">
            <w:pPr>
              <w:pStyle w:val="DecimalAligned"/>
              <w:rPr>
                <w:color w:val="000000" w:themeColor="text1" w:themeShade="BF"/>
              </w:rPr>
            </w:pPr>
          </w:p>
        </w:tc>
        <w:tc>
          <w:tcPr>
            <w:tcW w:w="1250" w:type="pct"/>
            <w:vAlign w:val="center"/>
          </w:tcPr>
          <w:p w14:paraId="77DD8849" w14:textId="77777777" w:rsidR="00D61E33" w:rsidRPr="00427FED" w:rsidRDefault="00D61E33" w:rsidP="00427FED">
            <w:pPr>
              <w:pStyle w:val="DecimalAligned"/>
              <w:rPr>
                <w:rStyle w:val="SubtleEmphasis"/>
                <w:color w:val="auto"/>
              </w:rPr>
            </w:pPr>
            <w:r w:rsidRPr="00427FED">
              <w:rPr>
                <w:rStyle w:val="SubtleEmphasis"/>
                <w:color w:val="auto"/>
              </w:rPr>
              <w:t>Graduate</w:t>
            </w:r>
          </w:p>
        </w:tc>
        <w:tc>
          <w:tcPr>
            <w:tcW w:w="1250" w:type="pct"/>
            <w:vAlign w:val="center"/>
          </w:tcPr>
          <w:p w14:paraId="08C25E58" w14:textId="77777777" w:rsidR="00D61E33" w:rsidRPr="00427FED" w:rsidRDefault="00D61E33" w:rsidP="00427FED">
            <w:pPr>
              <w:pStyle w:val="DecimalAligned"/>
              <w:rPr>
                <w:color w:val="000000" w:themeColor="text1" w:themeShade="BF"/>
              </w:rPr>
            </w:pPr>
          </w:p>
        </w:tc>
        <w:tc>
          <w:tcPr>
            <w:tcW w:w="1250" w:type="pct"/>
            <w:vAlign w:val="center"/>
          </w:tcPr>
          <w:p w14:paraId="23AA1955" w14:textId="77777777" w:rsidR="00D61E33" w:rsidRPr="00427FED" w:rsidRDefault="00D61E33" w:rsidP="00427FED">
            <w:pPr>
              <w:pStyle w:val="DecimalAligned"/>
              <w:rPr>
                <w:color w:val="000000" w:themeColor="text1" w:themeShade="BF"/>
              </w:rPr>
            </w:pPr>
          </w:p>
        </w:tc>
      </w:tr>
      <w:tr w:rsidR="00427FED" w:rsidRPr="00427FED" w14:paraId="7C83B51F" w14:textId="77777777" w:rsidTr="00073D3D">
        <w:tc>
          <w:tcPr>
            <w:tcW w:w="1250" w:type="pct"/>
            <w:noWrap/>
            <w:vAlign w:val="center"/>
          </w:tcPr>
          <w:p w14:paraId="77ACD233" w14:textId="77777777" w:rsidR="00D61E33" w:rsidRPr="00427FED" w:rsidRDefault="00D61E33" w:rsidP="00427FED">
            <w:pPr>
              <w:pStyle w:val="DecimalAligned"/>
              <w:rPr>
                <w:color w:val="000000" w:themeColor="text1" w:themeShade="BF"/>
              </w:rPr>
            </w:pPr>
            <w:r w:rsidRPr="00427FED">
              <w:rPr>
                <w:color w:val="000000" w:themeColor="text1" w:themeShade="BF"/>
              </w:rPr>
              <w:t>Cedar University</w:t>
            </w:r>
          </w:p>
        </w:tc>
        <w:tc>
          <w:tcPr>
            <w:tcW w:w="1250" w:type="pct"/>
            <w:vAlign w:val="center"/>
          </w:tcPr>
          <w:p w14:paraId="3C08E5D0" w14:textId="77777777" w:rsidR="00D61E33" w:rsidRPr="00427FED" w:rsidRDefault="00D61E33" w:rsidP="00427FED">
            <w:pPr>
              <w:pStyle w:val="DecimalAligned"/>
              <w:rPr>
                <w:color w:val="000000" w:themeColor="text1" w:themeShade="BF"/>
              </w:rPr>
            </w:pPr>
            <w:r w:rsidRPr="00427FED">
              <w:rPr>
                <w:color w:val="000000" w:themeColor="text1" w:themeShade="BF"/>
              </w:rPr>
              <w:t>24</w:t>
            </w:r>
          </w:p>
        </w:tc>
        <w:tc>
          <w:tcPr>
            <w:tcW w:w="1250" w:type="pct"/>
            <w:vAlign w:val="center"/>
          </w:tcPr>
          <w:p w14:paraId="3C653CFF" w14:textId="77777777" w:rsidR="00D61E33" w:rsidRPr="00427FED" w:rsidRDefault="00D61E33" w:rsidP="00427FED">
            <w:pPr>
              <w:pStyle w:val="DecimalAligned"/>
              <w:rPr>
                <w:color w:val="000000" w:themeColor="text1" w:themeShade="BF"/>
              </w:rPr>
            </w:pPr>
            <w:r w:rsidRPr="00427FED">
              <w:rPr>
                <w:color w:val="000000" w:themeColor="text1" w:themeShade="BF"/>
              </w:rPr>
              <w:t>20</w:t>
            </w:r>
          </w:p>
        </w:tc>
        <w:tc>
          <w:tcPr>
            <w:tcW w:w="1250" w:type="pct"/>
            <w:vAlign w:val="center"/>
          </w:tcPr>
          <w:p w14:paraId="12E1D3B6" w14:textId="77777777" w:rsidR="00D61E33" w:rsidRPr="00427FED" w:rsidRDefault="00D61E33" w:rsidP="00427FED">
            <w:pPr>
              <w:pStyle w:val="DecimalAligned"/>
              <w:rPr>
                <w:color w:val="000000" w:themeColor="text1" w:themeShade="BF"/>
              </w:rPr>
            </w:pPr>
            <w:r w:rsidRPr="00427FED">
              <w:rPr>
                <w:color w:val="000000" w:themeColor="text1" w:themeShade="BF"/>
              </w:rPr>
              <w:t>+4</w:t>
            </w:r>
          </w:p>
        </w:tc>
      </w:tr>
      <w:tr w:rsidR="00427FED" w:rsidRPr="00427FED" w14:paraId="09EADE17" w14:textId="77777777" w:rsidTr="00073D3D">
        <w:tc>
          <w:tcPr>
            <w:tcW w:w="1250" w:type="pct"/>
            <w:noWrap/>
            <w:vAlign w:val="center"/>
          </w:tcPr>
          <w:p w14:paraId="63C85574" w14:textId="77777777" w:rsidR="00D61E33" w:rsidRPr="00427FED" w:rsidRDefault="00D61E33" w:rsidP="00427FED">
            <w:pPr>
              <w:pStyle w:val="DecimalAligned"/>
              <w:rPr>
                <w:color w:val="000000" w:themeColor="text1" w:themeShade="BF"/>
              </w:rPr>
            </w:pPr>
            <w:r w:rsidRPr="00427FED">
              <w:rPr>
                <w:color w:val="000000" w:themeColor="text1" w:themeShade="BF"/>
              </w:rPr>
              <w:t>Elm College</w:t>
            </w:r>
          </w:p>
        </w:tc>
        <w:tc>
          <w:tcPr>
            <w:tcW w:w="1250" w:type="pct"/>
            <w:vAlign w:val="center"/>
          </w:tcPr>
          <w:p w14:paraId="17833243" w14:textId="77777777" w:rsidR="00D61E33" w:rsidRPr="00427FED" w:rsidRDefault="00D61E33" w:rsidP="00427FED">
            <w:pPr>
              <w:pStyle w:val="DecimalAligned"/>
              <w:rPr>
                <w:color w:val="000000" w:themeColor="text1" w:themeShade="BF"/>
              </w:rPr>
            </w:pPr>
            <w:r w:rsidRPr="00427FED">
              <w:rPr>
                <w:color w:val="000000" w:themeColor="text1" w:themeShade="BF"/>
              </w:rPr>
              <w:t>43</w:t>
            </w:r>
          </w:p>
        </w:tc>
        <w:tc>
          <w:tcPr>
            <w:tcW w:w="1250" w:type="pct"/>
            <w:vAlign w:val="center"/>
          </w:tcPr>
          <w:p w14:paraId="1F2BF621" w14:textId="77777777" w:rsidR="00D61E33" w:rsidRPr="00427FED" w:rsidRDefault="00D61E33" w:rsidP="00427FED">
            <w:pPr>
              <w:pStyle w:val="DecimalAligned"/>
              <w:rPr>
                <w:color w:val="000000" w:themeColor="text1" w:themeShade="BF"/>
              </w:rPr>
            </w:pPr>
            <w:r w:rsidRPr="00427FED">
              <w:rPr>
                <w:color w:val="000000" w:themeColor="text1" w:themeShade="BF"/>
              </w:rPr>
              <w:t>53</w:t>
            </w:r>
          </w:p>
        </w:tc>
        <w:tc>
          <w:tcPr>
            <w:tcW w:w="1250" w:type="pct"/>
            <w:vAlign w:val="center"/>
          </w:tcPr>
          <w:p w14:paraId="748E15E5" w14:textId="77777777" w:rsidR="00D61E33" w:rsidRPr="00427FED" w:rsidRDefault="00D61E33" w:rsidP="00427FED">
            <w:pPr>
              <w:pStyle w:val="DecimalAligned"/>
              <w:rPr>
                <w:color w:val="000000" w:themeColor="text1" w:themeShade="BF"/>
              </w:rPr>
            </w:pPr>
            <w:r w:rsidRPr="00427FED">
              <w:rPr>
                <w:color w:val="000000" w:themeColor="text1" w:themeShade="BF"/>
              </w:rPr>
              <w:t>-10</w:t>
            </w:r>
          </w:p>
        </w:tc>
      </w:tr>
      <w:tr w:rsidR="00427FED" w:rsidRPr="00427FED" w14:paraId="5745B4DD" w14:textId="77777777" w:rsidTr="00073D3D">
        <w:tc>
          <w:tcPr>
            <w:tcW w:w="1250" w:type="pct"/>
            <w:noWrap/>
            <w:vAlign w:val="center"/>
          </w:tcPr>
          <w:p w14:paraId="1256E16A" w14:textId="77777777" w:rsidR="00D61E33" w:rsidRPr="00427FED" w:rsidRDefault="00D61E33" w:rsidP="00427FED">
            <w:pPr>
              <w:pStyle w:val="DecimalAligned"/>
              <w:rPr>
                <w:color w:val="000000" w:themeColor="text1" w:themeShade="BF"/>
              </w:rPr>
            </w:pPr>
            <w:r w:rsidRPr="00427FED">
              <w:rPr>
                <w:color w:val="000000" w:themeColor="text1" w:themeShade="BF"/>
              </w:rPr>
              <w:t>Maple Academy</w:t>
            </w:r>
          </w:p>
        </w:tc>
        <w:tc>
          <w:tcPr>
            <w:tcW w:w="1250" w:type="pct"/>
            <w:vAlign w:val="center"/>
          </w:tcPr>
          <w:p w14:paraId="2A1256CE" w14:textId="77777777" w:rsidR="00D61E33" w:rsidRPr="00427FED" w:rsidRDefault="00D61E33" w:rsidP="00427FED">
            <w:pPr>
              <w:pStyle w:val="DecimalAligned"/>
              <w:rPr>
                <w:color w:val="000000" w:themeColor="text1" w:themeShade="BF"/>
              </w:rPr>
            </w:pPr>
            <w:r w:rsidRPr="00427FED">
              <w:rPr>
                <w:color w:val="000000" w:themeColor="text1" w:themeShade="BF"/>
              </w:rPr>
              <w:t>3</w:t>
            </w:r>
          </w:p>
        </w:tc>
        <w:tc>
          <w:tcPr>
            <w:tcW w:w="1250" w:type="pct"/>
            <w:vAlign w:val="center"/>
          </w:tcPr>
          <w:p w14:paraId="1C98F8A0" w14:textId="77777777" w:rsidR="00D61E33" w:rsidRPr="00427FED" w:rsidRDefault="00D61E33" w:rsidP="00427FED">
            <w:pPr>
              <w:pStyle w:val="DecimalAligned"/>
              <w:rPr>
                <w:color w:val="000000" w:themeColor="text1" w:themeShade="BF"/>
              </w:rPr>
            </w:pPr>
            <w:r w:rsidRPr="00427FED">
              <w:rPr>
                <w:color w:val="000000" w:themeColor="text1" w:themeShade="BF"/>
              </w:rPr>
              <w:t>11</w:t>
            </w:r>
          </w:p>
        </w:tc>
        <w:tc>
          <w:tcPr>
            <w:tcW w:w="1250" w:type="pct"/>
            <w:vAlign w:val="center"/>
          </w:tcPr>
          <w:p w14:paraId="3386D928" w14:textId="77777777" w:rsidR="00D61E33" w:rsidRPr="00427FED" w:rsidRDefault="00D61E33" w:rsidP="00427FED">
            <w:pPr>
              <w:pStyle w:val="DecimalAligned"/>
              <w:rPr>
                <w:color w:val="000000" w:themeColor="text1" w:themeShade="BF"/>
              </w:rPr>
            </w:pPr>
            <w:r w:rsidRPr="00427FED">
              <w:rPr>
                <w:color w:val="000000" w:themeColor="text1" w:themeShade="BF"/>
              </w:rPr>
              <w:t>-8</w:t>
            </w:r>
          </w:p>
        </w:tc>
      </w:tr>
      <w:tr w:rsidR="00427FED" w:rsidRPr="00427FED" w14:paraId="11B35C9A" w14:textId="77777777" w:rsidTr="00073D3D">
        <w:tc>
          <w:tcPr>
            <w:tcW w:w="1250" w:type="pct"/>
            <w:noWrap/>
            <w:vAlign w:val="center"/>
          </w:tcPr>
          <w:p w14:paraId="28385A41" w14:textId="77777777" w:rsidR="00D61E33" w:rsidRPr="00427FED" w:rsidRDefault="00D61E33" w:rsidP="00427FED">
            <w:pPr>
              <w:pStyle w:val="DecimalAligned"/>
              <w:rPr>
                <w:color w:val="000000" w:themeColor="text1" w:themeShade="BF"/>
              </w:rPr>
            </w:pPr>
            <w:r w:rsidRPr="00427FED">
              <w:rPr>
                <w:color w:val="000000" w:themeColor="text1" w:themeShade="BF"/>
              </w:rPr>
              <w:t>Pine College</w:t>
            </w:r>
          </w:p>
        </w:tc>
        <w:tc>
          <w:tcPr>
            <w:tcW w:w="1250" w:type="pct"/>
            <w:vAlign w:val="center"/>
          </w:tcPr>
          <w:p w14:paraId="14EB2C88" w14:textId="77777777" w:rsidR="00D61E33" w:rsidRPr="00427FED" w:rsidRDefault="00D61E33" w:rsidP="00427FED">
            <w:pPr>
              <w:pStyle w:val="DecimalAligned"/>
              <w:rPr>
                <w:color w:val="000000" w:themeColor="text1" w:themeShade="BF"/>
              </w:rPr>
            </w:pPr>
            <w:r w:rsidRPr="00427FED">
              <w:rPr>
                <w:color w:val="000000" w:themeColor="text1" w:themeShade="BF"/>
              </w:rPr>
              <w:t>9</w:t>
            </w:r>
          </w:p>
        </w:tc>
        <w:tc>
          <w:tcPr>
            <w:tcW w:w="1250" w:type="pct"/>
            <w:vAlign w:val="center"/>
          </w:tcPr>
          <w:p w14:paraId="1D182ABC" w14:textId="77777777" w:rsidR="00D61E33" w:rsidRPr="00427FED" w:rsidRDefault="00D61E33" w:rsidP="00427FED">
            <w:pPr>
              <w:pStyle w:val="DecimalAligned"/>
              <w:rPr>
                <w:color w:val="000000" w:themeColor="text1" w:themeShade="BF"/>
              </w:rPr>
            </w:pPr>
            <w:r w:rsidRPr="00427FED">
              <w:rPr>
                <w:color w:val="000000" w:themeColor="text1" w:themeShade="BF"/>
              </w:rPr>
              <w:t>4</w:t>
            </w:r>
          </w:p>
        </w:tc>
        <w:tc>
          <w:tcPr>
            <w:tcW w:w="1250" w:type="pct"/>
            <w:vAlign w:val="center"/>
          </w:tcPr>
          <w:p w14:paraId="432C3328" w14:textId="77777777" w:rsidR="00D61E33" w:rsidRPr="00427FED" w:rsidRDefault="00D61E33" w:rsidP="00427FED">
            <w:pPr>
              <w:pStyle w:val="DecimalAligned"/>
              <w:rPr>
                <w:color w:val="000000" w:themeColor="text1" w:themeShade="BF"/>
              </w:rPr>
            </w:pPr>
            <w:r w:rsidRPr="00427FED">
              <w:rPr>
                <w:color w:val="000000" w:themeColor="text1" w:themeShade="BF"/>
              </w:rPr>
              <w:t>+5</w:t>
            </w:r>
          </w:p>
        </w:tc>
      </w:tr>
      <w:tr w:rsidR="00427FED" w:rsidRPr="00427FED" w14:paraId="753F586A" w14:textId="77777777" w:rsidTr="00073D3D">
        <w:tc>
          <w:tcPr>
            <w:tcW w:w="1250" w:type="pct"/>
            <w:noWrap/>
            <w:vAlign w:val="center"/>
          </w:tcPr>
          <w:p w14:paraId="28F435F8" w14:textId="77777777" w:rsidR="00D61E33" w:rsidRPr="00427FED" w:rsidRDefault="00D61E33" w:rsidP="00427FED">
            <w:pPr>
              <w:pStyle w:val="DecimalAligned"/>
              <w:rPr>
                <w:color w:val="000000" w:themeColor="text1" w:themeShade="BF"/>
              </w:rPr>
            </w:pPr>
            <w:r w:rsidRPr="00427FED">
              <w:rPr>
                <w:color w:val="000000" w:themeColor="text1" w:themeShade="BF"/>
              </w:rPr>
              <w:t>Oak Institute</w:t>
            </w:r>
          </w:p>
        </w:tc>
        <w:tc>
          <w:tcPr>
            <w:tcW w:w="1250" w:type="pct"/>
            <w:vAlign w:val="center"/>
          </w:tcPr>
          <w:p w14:paraId="3BC74382" w14:textId="77777777" w:rsidR="00D61E33" w:rsidRPr="00427FED" w:rsidRDefault="00D61E33" w:rsidP="00427FED">
            <w:pPr>
              <w:pStyle w:val="DecimalAligned"/>
              <w:rPr>
                <w:color w:val="000000" w:themeColor="text1" w:themeShade="BF"/>
              </w:rPr>
            </w:pPr>
            <w:r w:rsidRPr="00427FED">
              <w:rPr>
                <w:color w:val="000000" w:themeColor="text1" w:themeShade="BF"/>
              </w:rPr>
              <w:t>53</w:t>
            </w:r>
          </w:p>
        </w:tc>
        <w:tc>
          <w:tcPr>
            <w:tcW w:w="1250" w:type="pct"/>
            <w:vAlign w:val="center"/>
          </w:tcPr>
          <w:p w14:paraId="6675B8F4" w14:textId="77777777" w:rsidR="00D61E33" w:rsidRPr="00427FED" w:rsidRDefault="00D61E33" w:rsidP="00427FED">
            <w:pPr>
              <w:pStyle w:val="DecimalAligned"/>
              <w:rPr>
                <w:color w:val="000000" w:themeColor="text1" w:themeShade="BF"/>
              </w:rPr>
            </w:pPr>
            <w:r w:rsidRPr="00427FED">
              <w:rPr>
                <w:color w:val="000000" w:themeColor="text1" w:themeShade="BF"/>
              </w:rPr>
              <w:t>52</w:t>
            </w:r>
          </w:p>
        </w:tc>
        <w:tc>
          <w:tcPr>
            <w:tcW w:w="1250" w:type="pct"/>
            <w:vAlign w:val="center"/>
          </w:tcPr>
          <w:p w14:paraId="4D45439A" w14:textId="77777777" w:rsidR="00D61E33" w:rsidRPr="00427FED" w:rsidRDefault="00D61E33" w:rsidP="00427FED">
            <w:pPr>
              <w:pStyle w:val="DecimalAligned"/>
              <w:rPr>
                <w:color w:val="000000" w:themeColor="text1" w:themeShade="BF"/>
              </w:rPr>
            </w:pPr>
            <w:r w:rsidRPr="00427FED">
              <w:rPr>
                <w:color w:val="000000" w:themeColor="text1" w:themeShade="BF"/>
              </w:rPr>
              <w:t>+1</w:t>
            </w:r>
          </w:p>
        </w:tc>
      </w:tr>
      <w:tr w:rsidR="00427FED" w:rsidRPr="00427FED" w14:paraId="41B8B893" w14:textId="77777777" w:rsidTr="00073D3D">
        <w:trPr>
          <w:cnfStyle w:val="010000000000" w:firstRow="0" w:lastRow="1" w:firstColumn="0" w:lastColumn="0" w:oddVBand="0" w:evenVBand="0" w:oddHBand="0" w:evenHBand="0" w:firstRowFirstColumn="0" w:firstRowLastColumn="0" w:lastRowFirstColumn="0" w:lastRowLastColumn="0"/>
        </w:trPr>
        <w:tc>
          <w:tcPr>
            <w:tcW w:w="1250" w:type="pct"/>
            <w:noWrap/>
            <w:vAlign w:val="center"/>
          </w:tcPr>
          <w:p w14:paraId="1A2FC2D0" w14:textId="77777777" w:rsidR="00D61E33" w:rsidRPr="00427FED" w:rsidRDefault="00D61E33" w:rsidP="00427FED">
            <w:pPr>
              <w:pStyle w:val="DecimalAligned"/>
              <w:rPr>
                <w:color w:val="000000" w:themeColor="text1" w:themeShade="BF"/>
              </w:rPr>
            </w:pPr>
            <w:r w:rsidRPr="00427FED">
              <w:rPr>
                <w:color w:val="000000" w:themeColor="text1" w:themeShade="BF"/>
              </w:rPr>
              <w:t>Total</w:t>
            </w:r>
          </w:p>
        </w:tc>
        <w:tc>
          <w:tcPr>
            <w:tcW w:w="1250" w:type="pct"/>
            <w:vAlign w:val="center"/>
          </w:tcPr>
          <w:p w14:paraId="3551530C" w14:textId="77777777" w:rsidR="00D61E33" w:rsidRPr="00427FED" w:rsidRDefault="00D61E33" w:rsidP="00427FED">
            <w:pPr>
              <w:pStyle w:val="DecimalAligned"/>
              <w:rPr>
                <w:color w:val="000000" w:themeColor="text1" w:themeShade="BF"/>
              </w:rPr>
            </w:pPr>
            <w:r w:rsidRPr="00427FED">
              <w:rPr>
                <w:color w:val="000000" w:themeColor="text1" w:themeShade="BF"/>
              </w:rPr>
              <w:t>998</w:t>
            </w:r>
          </w:p>
        </w:tc>
        <w:tc>
          <w:tcPr>
            <w:tcW w:w="1250" w:type="pct"/>
            <w:vAlign w:val="center"/>
          </w:tcPr>
          <w:p w14:paraId="0BEBB0A7" w14:textId="77777777" w:rsidR="00D61E33" w:rsidRPr="00427FED" w:rsidRDefault="00D61E33" w:rsidP="00427FED">
            <w:pPr>
              <w:pStyle w:val="DecimalAligned"/>
              <w:rPr>
                <w:color w:val="000000" w:themeColor="text1" w:themeShade="BF"/>
              </w:rPr>
            </w:pPr>
            <w:r w:rsidRPr="00427FED">
              <w:rPr>
                <w:color w:val="000000" w:themeColor="text1" w:themeShade="BF"/>
              </w:rPr>
              <w:t>908</w:t>
            </w:r>
          </w:p>
        </w:tc>
        <w:tc>
          <w:tcPr>
            <w:tcW w:w="1250" w:type="pct"/>
            <w:vAlign w:val="center"/>
          </w:tcPr>
          <w:p w14:paraId="6BE4C078" w14:textId="77777777" w:rsidR="00D61E33" w:rsidRPr="00427FED" w:rsidRDefault="00D61E33" w:rsidP="00427FED">
            <w:pPr>
              <w:pStyle w:val="DecimalAligned"/>
              <w:rPr>
                <w:color w:val="000000" w:themeColor="text1" w:themeShade="BF"/>
              </w:rPr>
            </w:pPr>
            <w:r w:rsidRPr="00427FED">
              <w:rPr>
                <w:color w:val="000000" w:themeColor="text1" w:themeShade="BF"/>
              </w:rPr>
              <w:t>90</w:t>
            </w:r>
          </w:p>
        </w:tc>
      </w:tr>
    </w:tbl>
    <w:p w14:paraId="668DB857" w14:textId="77777777" w:rsidR="00D61E33" w:rsidRPr="005749B4" w:rsidRDefault="00D61E33">
      <w:pPr>
        <w:pStyle w:val="FootnoteText"/>
        <w:rPr>
          <w:rFonts w:asciiTheme="majorBidi" w:hAnsiTheme="majorBidi" w:cstheme="majorBidi"/>
        </w:rPr>
      </w:pPr>
      <w:r w:rsidRPr="005749B4">
        <w:rPr>
          <w:rStyle w:val="SubtleEmphasis"/>
          <w:rFonts w:asciiTheme="majorBidi" w:hAnsiTheme="majorBidi" w:cstheme="majorBidi"/>
        </w:rPr>
        <w:t>Source:</w:t>
      </w:r>
      <w:r w:rsidRPr="005749B4">
        <w:rPr>
          <w:rFonts w:asciiTheme="majorBidi" w:hAnsiTheme="majorBidi" w:cstheme="majorBidi"/>
        </w:rPr>
        <w:t xml:space="preserve"> Fictitious data, for illustration purposes only</w:t>
      </w:r>
      <w:r w:rsidR="00150070" w:rsidRPr="005749B4">
        <w:rPr>
          <w:rFonts w:asciiTheme="majorBidi" w:hAnsiTheme="majorBidi" w:cstheme="majorBidi"/>
        </w:rPr>
        <w:t>. We have used style “</w:t>
      </w:r>
      <w:r w:rsidR="004B7B0B" w:rsidRPr="005749B4">
        <w:rPr>
          <w:rFonts w:asciiTheme="majorBidi" w:hAnsiTheme="majorBidi" w:cstheme="majorBidi"/>
        </w:rPr>
        <w:t>Decimal Aligned” for text within the table.</w:t>
      </w:r>
    </w:p>
    <w:p w14:paraId="65E5D2BF" w14:textId="77777777" w:rsidR="00321241" w:rsidRDefault="00CC566B" w:rsidP="008768DC">
      <w:pPr>
        <w:pStyle w:val="Subsection"/>
      </w:pPr>
      <w:bookmarkStart w:id="158" w:name="_Toc88471871"/>
      <w:r>
        <w:t>Formatting of Equations</w:t>
      </w:r>
      <w:bookmarkEnd w:id="158"/>
    </w:p>
    <w:p w14:paraId="3CD2CDDE" w14:textId="77777777" w:rsidR="00321241" w:rsidRDefault="00321241" w:rsidP="00262E5D">
      <w:pPr>
        <w:ind w:firstLine="0"/>
        <w:rPr>
          <w:rFonts w:eastAsiaTheme="minorEastAsia"/>
        </w:rPr>
      </w:pPr>
      <w:r>
        <w:t>Lorem ipsum dolor sit amet, consectetuer adipiscing elit. Maecenas porttitor congue massa. Fusce posuere, magna sed pulvinar ultricies, purus lectus malesuada libero, sit amet commodo magna eros quis urna.Nunc viverra imperdiet enim. Fusce est. Vivamus a tellus.</w:t>
      </w:r>
      <w:r w:rsidR="00262E5D">
        <w:t xml:space="preserve"> This is an inline equation </w:t>
      </w:r>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sin</m:t>
        </m:r>
        <m:d>
          <m:dPr>
            <m:ctrlPr>
              <w:rPr>
                <w:rFonts w:ascii="Cambria Math" w:hAnsi="Cambria Math"/>
                <w:i/>
              </w:rPr>
            </m:ctrlPr>
          </m:dPr>
          <m:e>
            <m:r>
              <w:rPr>
                <w:rFonts w:ascii="Cambria Math" w:hAnsi="Cambria Math"/>
              </w:rPr>
              <m:t>x</m:t>
            </m:r>
          </m:e>
        </m:d>
        <m:r>
          <w:rPr>
            <w:rFonts w:ascii="Cambria Math" w:hAnsi="Cambria Math"/>
          </w:rPr>
          <m:t>.</m:t>
        </m:r>
      </m:oMath>
      <w:r w:rsidR="00262E5D">
        <w:rPr>
          <w:rFonts w:eastAsiaTheme="minorEastAsia"/>
        </w:rPr>
        <w:t xml:space="preserve"> This is a complex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5"/>
      </w:tblGrid>
      <w:tr w:rsidR="00325500" w14:paraId="23F2D89A" w14:textId="77777777" w:rsidTr="00730B51">
        <w:tc>
          <w:tcPr>
            <w:tcW w:w="7338" w:type="dxa"/>
            <w:vAlign w:val="center"/>
          </w:tcPr>
          <w:p w14:paraId="7E308760" w14:textId="77777777" w:rsidR="00325500" w:rsidRDefault="00E23B9B" w:rsidP="00730B51">
            <w:pPr>
              <w:ind w:firstLine="0"/>
              <w:jc w:val="center"/>
            </w:pPr>
            <m:oMathPara>
              <m:oMath>
                <m:sSup>
                  <m:sSupPr>
                    <m:ctrlPr>
                      <w:rPr>
                        <w:rFonts w:ascii="Cambria Math" w:hAnsi="Cambria Math"/>
                      </w:rPr>
                    </m:ctrlPr>
                  </m:sSupPr>
                  <m:e>
                    <m:d>
                      <m:dPr>
                        <m:ctrlPr>
                          <w:rPr>
                            <w:rFonts w:ascii="Cambria Math" w:hAnsi="Cambria Math"/>
                          </w:rPr>
                        </m:ctrlPr>
                      </m:dPr>
                      <m:e>
                        <m:r>
                          <w:rPr>
                            <w:rFonts w:ascii="Cambria Math" w:hAnsi="Cambria Math"/>
                          </w:rPr>
                          <m:t>1+x</m:t>
                        </m:r>
                      </m:e>
                    </m:d>
                  </m:e>
                  <m:sup>
                    <m:r>
                      <w:rPr>
                        <w:rFonts w:ascii="Cambria Math" w:hAnsi="Cambria Math"/>
                      </w:rPr>
                      <m:t>n</m:t>
                    </m:r>
                  </m:sup>
                </m:sSup>
                <m:r>
                  <w:rPr>
                    <w:rFonts w:ascii="Cambria Math" w:hAnsi="Cambria Math"/>
                  </w:rPr>
                  <m:t>=1+</m:t>
                </m:r>
                <m:f>
                  <m:fPr>
                    <m:ctrlPr>
                      <w:rPr>
                        <w:rFonts w:ascii="Cambria Math" w:hAnsi="Cambria Math"/>
                      </w:rPr>
                    </m:ctrlPr>
                  </m:fPr>
                  <m:num>
                    <m:r>
                      <w:rPr>
                        <w:rFonts w:ascii="Cambria Math" w:hAnsi="Cambria Math"/>
                      </w:rPr>
                      <m:t>nx</m:t>
                    </m:r>
                  </m:num>
                  <m:den>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1</m:t>
                        </m:r>
                      </m:e>
                    </m:d>
                    <m:sSup>
                      <m:sSupPr>
                        <m:ctrlPr>
                          <w:rPr>
                            <w:rFonts w:ascii="Cambria Math" w:hAnsi="Cambria Math"/>
                          </w:rPr>
                        </m:ctrlPr>
                      </m:sSupPr>
                      <m:e>
                        <m:r>
                          <w:rPr>
                            <w:rFonts w:ascii="Cambria Math" w:hAnsi="Cambria Math"/>
                          </w:rPr>
                          <m:t>x</m:t>
                        </m:r>
                      </m:e>
                      <m:sup>
                        <m:r>
                          <w:rPr>
                            <w:rFonts w:ascii="Cambria Math" w:hAnsi="Cambria Math"/>
                          </w:rPr>
                          <m:t>2</m:t>
                        </m:r>
                      </m:sup>
                    </m:sSup>
                  </m:num>
                  <m:den>
                    <m:r>
                      <w:rPr>
                        <w:rFonts w:ascii="Cambria Math" w:hAnsi="Cambria Math"/>
                      </w:rPr>
                      <m:t>2!</m:t>
                    </m:r>
                  </m:den>
                </m:f>
                <m:r>
                  <w:rPr>
                    <w:rFonts w:ascii="Cambria Math" w:hAnsi="Cambria Math"/>
                  </w:rPr>
                  <m:t>+…</m:t>
                </m:r>
              </m:oMath>
            </m:oMathPara>
          </w:p>
        </w:tc>
        <w:tc>
          <w:tcPr>
            <w:tcW w:w="1185" w:type="dxa"/>
            <w:vAlign w:val="center"/>
          </w:tcPr>
          <w:p w14:paraId="26C663E4" w14:textId="77777777" w:rsidR="00325500" w:rsidRDefault="00E7535A" w:rsidP="00730B51">
            <w:pPr>
              <w:ind w:firstLine="0"/>
              <w:jc w:val="center"/>
            </w:pPr>
            <w:r>
              <w:t>(</w:t>
            </w:r>
            <w:r w:rsidR="004E084E">
              <w:fldChar w:fldCharType="begin"/>
            </w:r>
            <w:r w:rsidR="004E084E">
              <w:instrText xml:space="preserve"> STYLEREF 1 \s </w:instrText>
            </w:r>
            <w:r w:rsidR="004E084E">
              <w:fldChar w:fldCharType="separate"/>
            </w:r>
            <w:r w:rsidR="00C130D7">
              <w:rPr>
                <w:cs/>
              </w:rPr>
              <w:t>‎</w:t>
            </w:r>
            <w:r w:rsidR="00C130D7">
              <w:t>2</w:t>
            </w:r>
            <w:r w:rsidR="004E084E">
              <w:fldChar w:fldCharType="end"/>
            </w:r>
            <w:r w:rsidR="004E084E">
              <w:noBreakHyphen/>
            </w:r>
            <w:r w:rsidR="004E084E">
              <w:fldChar w:fldCharType="begin"/>
            </w:r>
            <w:r w:rsidR="004E084E">
              <w:instrText xml:space="preserve"> SEQ Equation \* ARABIC \s 1 </w:instrText>
            </w:r>
            <w:r w:rsidR="004E084E">
              <w:fldChar w:fldCharType="separate"/>
            </w:r>
            <w:r w:rsidR="00C130D7">
              <w:t>1</w:t>
            </w:r>
            <w:r w:rsidR="004E084E">
              <w:fldChar w:fldCharType="end"/>
            </w:r>
            <w:r w:rsidR="004E084E">
              <w:t>)</w:t>
            </w:r>
          </w:p>
        </w:tc>
      </w:tr>
    </w:tbl>
    <w:p w14:paraId="366C5D51" w14:textId="77777777" w:rsidR="00321241" w:rsidRDefault="00321241" w:rsidP="00321241">
      <w:r>
        <w:t>Pellentesque habitant morbi tristique senectus et netus et malesuada fames ac turpis egestas. Proin pharetra nonummy pede. Mauris et orci.</w:t>
      </w:r>
    </w:p>
    <w:p w14:paraId="7644D04D" w14:textId="77777777" w:rsidR="004A09BB" w:rsidRDefault="004A09BB" w:rsidP="008768DC">
      <w:pPr>
        <w:pStyle w:val="Subsection"/>
      </w:pPr>
      <w:bookmarkStart w:id="159" w:name="_Toc88471872"/>
      <w:r>
        <w:t>Use of Referencing styles</w:t>
      </w:r>
      <w:bookmarkEnd w:id="159"/>
    </w:p>
    <w:p w14:paraId="48F81F0C" w14:textId="77777777" w:rsidR="00D618E7" w:rsidRDefault="0016113B" w:rsidP="00035FA5">
      <w:pPr>
        <w:ind w:firstLine="0"/>
      </w:pPr>
      <w:r>
        <w:t xml:space="preserve">This is a </w:t>
      </w:r>
      <w:r w:rsidR="00C8753B">
        <w:t xml:space="preserve">journal </w:t>
      </w:r>
      <w:r>
        <w:t xml:space="preserve">paper </w:t>
      </w:r>
      <w:r>
        <w:fldChar w:fldCharType="begin"/>
      </w:r>
      <w:r w:rsidR="00472CD6">
        <w:instrText xml:space="preserve"> ADDIN ZOTERO_ITEM CSL_CITATION {"citationID":"1emia31ke3","properties":{"formattedCitation":"[1]","plainCitation":"[1]"},"citationItems":[{"id":1539,"uris":["http://zotero.org/users/685017/items/4IQ9FQT8"],"uri":["http://zotero.org/users/685017/items/4IQ9FQT8"],"itemData":{"id":1539,"type":"article-journal","title":"The origin and evolution of life in Pakistani High School Biology","container-title":"Journal of Biological Education","page":"65-71","volume":"44","issue":"2","source":"Taylor and Francis+NEJM","abstract":"This study seeks to inform science education practitioners and researchers in the West about apparent attempts to reconcile science and religion in Pakistan's public school curriculum. We analysed the national high school science curriculum and biology textbooks (English) used in the Government schools in Pakistan, where Islamic faith is the cornerstone of the national curriculum, and we found that both religious and scientific perspectives are treated in relation to the origin and evolution of life. The religious text presented in the curriculum draws on the relevant Quranic verses about creation, while the scientific text discusses naturalistic, evidence-based theories about the biochemical origin of life and evolution. Evolution by natural selection is discussed in detail along with the evidence supporting the scientific understanding of evolutionary history. Interestingly, where scripture is presented in the biology textbooks, it is generally interpreted to be compatible with evolutionary understandings of the living world.","DOI":"10.1080/00219266.2010.9656196","ISSN":"0021-9266","author":[{"family":"Asghar","given":"Anila"},{"family":"Wiles","given":"Jason R."},{"family":"Alters","given":"Brian"}],"issued":{"date-parts":[["2010"]]},"accessed":{"date-parts":[["2013",1,26]],"season":"07:44:41"}}}],"schema":"https://github.com/citation-style-language/schema/raw/master/csl-citation.json"} </w:instrText>
      </w:r>
      <w:r>
        <w:fldChar w:fldCharType="separate"/>
      </w:r>
      <w:r w:rsidR="00472CD6" w:rsidRPr="00035FA5">
        <w:t>[1]</w:t>
      </w:r>
      <w:r>
        <w:fldChar w:fldCharType="end"/>
      </w:r>
      <w:r>
        <w:t xml:space="preserve">. </w:t>
      </w:r>
      <w:r w:rsidR="00D66D36">
        <w:t>This is a conference paper</w:t>
      </w:r>
      <w:r w:rsidR="00AB066E">
        <w:t xml:space="preserve"> </w:t>
      </w:r>
      <w:r w:rsidR="00AB066E">
        <w:fldChar w:fldCharType="begin"/>
      </w:r>
      <w:r w:rsidR="00AB066E">
        <w:instrText xml:space="preserve"> ADDIN ZOTERO_ITEM CSL_CITATION {"citationID":"1s6e7a776k","properties":{"formattedCitation":"[2]","plainCitation":"[2]"},"citationItems":[{"id":2249,"uris":["http://zotero.org/users/685017/items/IPARJ2BI"],"uri":["http://zotero.org/users/685017/items/IPARJ2BI"],"itemData":{"id":2249,"type":"paper-conference","title":"Sequence Labelling SVMs Trained in One Pass","container-title":"Proceedings of the 2008 European Conference on Machine Learning and Knowledge Discovery in Databases - Part I","collection-title":"ECML PKDD '08","publisher":"Springer-Verlag","publisher-place":"Berlin, Heidelberg","page":"146–161","source":"ACM Digital Library","event-place":"Berlin, Heidelberg","abstract":"This paper proposes an online solver of the dual formulation of support vector machines for structured output spaces. We apply it to sequence labelling using the exact and greedy inference schemes. In both cases, the per-sequence training time is the same as a perceptron based on the same inference procedure, up to a small multiplicative constant. Comparing the two inference schemes, the greedy version is much faster. It is also amenable to higher order Markov assumptions and performs similarly on test. In comparison to existing algorithms, both versions match the accuracies of batch solvers that use exact inference after a single pass over the training examples.","URL":"http://dx.doi.org/10.1007/978-3-540-87479-9_28","DOI":"10.1007/978-3-540-87479-9_28","ISBN":"978-3-540-87478-2","author":[{"family":"Bordes","given":"Antoine"},{"family":"Usunier","given":"Nicolas"},{"family":"Bottou","given":"Léon"}],"issued":{"date-parts":[["2008"]]},"accessed":{"date-parts":[["2013",3,9]]}}}],"schema":"https://github.com/citation-style-language/schema/raw/master/csl-citation.json"} </w:instrText>
      </w:r>
      <w:r w:rsidR="00AB066E">
        <w:fldChar w:fldCharType="separate"/>
      </w:r>
      <w:r w:rsidR="00AB066E" w:rsidRPr="00035FA5">
        <w:t>[2]</w:t>
      </w:r>
      <w:r w:rsidR="00AB066E">
        <w:fldChar w:fldCharType="end"/>
      </w:r>
      <w:r w:rsidR="00D66D36">
        <w:t xml:space="preserve">. </w:t>
      </w:r>
      <w:r>
        <w:t>This is a book</w:t>
      </w:r>
      <w:r w:rsidR="007B2B4F">
        <w:t xml:space="preserve"> section</w:t>
      </w:r>
      <w:r>
        <w:t xml:space="preserve"> </w:t>
      </w:r>
      <w:r w:rsidR="007B2B4F">
        <w:fldChar w:fldCharType="begin"/>
      </w:r>
      <w:r w:rsidR="00AB066E">
        <w:instrText xml:space="preserve"> ADDIN ZOTERO_ITEM CSL_CITATION {"citationID":"1nk01ea0en","properties":{"formattedCitation":"[3]","plainCitation":"[3]"},"citationItems":[{"id":2874,"uris":["http://zotero.org/users/685017/items/2QD9HWDP"],"uri":["http://zotero.org/users/685017/items/2QD9HWDP"],"itemData":{"id":2874,"type":"chapter","title":"Protein Sequence Databases","container-title":"The Proteomics Protocols Handbook","publisher":"Humana Press","publisher-place":"Totowa, NJ","page":"609-618","source":"CrossRef","event-place":"Totowa, NJ","URL":"http://www.springerprotocols.com/Abstract/doi/10.1385/1-59259-890-0:609","ISBN":"978-1-58829-343-5, 978-1-59259-890-8","editor":[{"family":"Walker","given":"John M."}],"author":[{"family":"Magrane","given":"Michele"},{"family":"Martin","given":"Maria Jesus"},{"family":"O’Donovan","given":"Claire"},{"family":"Apweiler","given":"Rolf"}],"issued":{"date-parts":[["2005"]]},"accessed":{"date-parts":[["2013",4,11]]}}}],"schema":"https://github.com/citation-style-language/schema/raw/master/csl-citation.json"} </w:instrText>
      </w:r>
      <w:r w:rsidR="007B2B4F">
        <w:fldChar w:fldCharType="separate"/>
      </w:r>
      <w:r w:rsidR="00AB066E" w:rsidRPr="00035FA5">
        <w:t>[3]</w:t>
      </w:r>
      <w:r w:rsidR="007B2B4F">
        <w:fldChar w:fldCharType="end"/>
      </w:r>
      <w:r w:rsidR="007B2B4F">
        <w:t xml:space="preserve">. </w:t>
      </w:r>
      <w:r w:rsidR="00DA399C">
        <w:t>This is a book</w:t>
      </w:r>
      <w:r w:rsidR="0023280B">
        <w:fldChar w:fldCharType="begin"/>
      </w:r>
      <w:r w:rsidR="00AB066E">
        <w:instrText xml:space="preserve"> ADDIN ZOTERO_ITEM CSL_CITATION {"citationID":"265nrvrt53","properties":{"formattedCitation":"[4]","plainCitation":"[4]"},"citationItems":[{"id":5280,"uris":["http://zotero.org/users/685017/items/8D7RBPAG"],"uri":["http://zotero.org/users/685017/items/8D7RBPAG"],"itemData":{"id":5280,"type":"book","title":"Cancer Bioinformatics","publisher":"Springer","publisher-place":"New York","number-of-pages":"368","edition":"2014 edition","source":"Amazon.com","event-place":"New York","abstract":"This book provides a framework for computational researchers studying the basics of cancer through comparative analyses of omic data. It discusses how key cancer pathways can be analyzed and discovered to derive new insights into the disease and identifies diagnostic and prognostic markers for cancer. Chapters explain the basic cancer biology and how cancer develops, including the many potential survival routes. The examination of gene-expression patterns uncovers commonalities across multiple cancers and specific characteristics of individual cancer types. The authors also treat cancer as an evolving complex system, explore future case studies, and summarize the essential online data sources. Cancer Bioinformatics is designed for practitioners and researchers working in cancer research and bioinformatics. It is also suitable as a secondary textbook for advanced-level students studying computer science, biostatistics or biomedicine.","ISBN":"9781493913800","language":"English","author":[{"family":"Xu","given":"Ying"},{"family":"Cui","given":"Juan"},{"family":"Puett","given":"David"}],"issued":{"date-parts":[["2014",9,1]]}}}],"schema":"https://github.com/citation-style-language/schema/raw/master/csl-citation.json"} </w:instrText>
      </w:r>
      <w:r w:rsidR="0023280B">
        <w:fldChar w:fldCharType="separate"/>
      </w:r>
      <w:r w:rsidR="00AB066E" w:rsidRPr="00035FA5">
        <w:t>[4]</w:t>
      </w:r>
      <w:r w:rsidR="0023280B">
        <w:fldChar w:fldCharType="end"/>
      </w:r>
      <w:r w:rsidR="00B4200E">
        <w:t>.</w:t>
      </w:r>
    </w:p>
    <w:p w14:paraId="71CBD99C" w14:textId="77777777" w:rsidR="00157E87" w:rsidRDefault="00157E87" w:rsidP="00157E87">
      <w:pPr>
        <w:ind w:firstLine="0"/>
      </w:pPr>
    </w:p>
    <w:p w14:paraId="3468361A" w14:textId="77777777" w:rsidR="00DB2038" w:rsidRDefault="00DB2038" w:rsidP="00157E87">
      <w:pPr>
        <w:ind w:firstLine="0"/>
      </w:pPr>
    </w:p>
    <w:p w14:paraId="1CF043D0" w14:textId="77777777" w:rsidR="00DB2038" w:rsidRDefault="00DB2038" w:rsidP="00157E87">
      <w:pPr>
        <w:ind w:firstLine="0"/>
      </w:pPr>
    </w:p>
    <w:p w14:paraId="48663729" w14:textId="77777777" w:rsidR="00DB2038" w:rsidRDefault="00DB2038" w:rsidP="00157E87">
      <w:pPr>
        <w:ind w:firstLine="0"/>
      </w:pPr>
    </w:p>
    <w:p w14:paraId="145F0D5E" w14:textId="77777777" w:rsidR="00DB2038" w:rsidRDefault="00DB2038" w:rsidP="00157E87">
      <w:pPr>
        <w:ind w:firstLine="0"/>
      </w:pPr>
    </w:p>
    <w:p w14:paraId="1D909116" w14:textId="77777777" w:rsidR="00DB2038" w:rsidRDefault="00DB2038" w:rsidP="00157E87">
      <w:pPr>
        <w:ind w:firstLine="0"/>
      </w:pPr>
    </w:p>
    <w:p w14:paraId="4E1ACCD6" w14:textId="77777777" w:rsidR="00DB2038" w:rsidRDefault="00DB2038" w:rsidP="00157E87">
      <w:pPr>
        <w:ind w:firstLine="0"/>
      </w:pPr>
    </w:p>
    <w:p w14:paraId="75311165" w14:textId="77777777" w:rsidR="00DB2038" w:rsidRDefault="00DB2038" w:rsidP="00157E87">
      <w:pPr>
        <w:ind w:firstLine="0"/>
      </w:pPr>
    </w:p>
    <w:p w14:paraId="76753FDB" w14:textId="77777777" w:rsidR="00DB2038" w:rsidRDefault="00DB2038" w:rsidP="00157E87">
      <w:pPr>
        <w:ind w:firstLine="0"/>
      </w:pPr>
    </w:p>
    <w:p w14:paraId="0B1FB19E" w14:textId="77777777" w:rsidR="00DB2038" w:rsidRDefault="00DB2038" w:rsidP="00157E87">
      <w:pPr>
        <w:ind w:firstLine="0"/>
      </w:pPr>
    </w:p>
    <w:p w14:paraId="59EDB404" w14:textId="77777777" w:rsidR="00DB2038" w:rsidRDefault="00DB2038" w:rsidP="00157E87">
      <w:pPr>
        <w:ind w:firstLine="0"/>
      </w:pPr>
    </w:p>
    <w:p w14:paraId="0F1FF172" w14:textId="77777777" w:rsidR="00DB2038" w:rsidRDefault="00DB2038" w:rsidP="00157E87">
      <w:pPr>
        <w:ind w:firstLine="0"/>
      </w:pPr>
    </w:p>
    <w:p w14:paraId="577E5CC8" w14:textId="77777777" w:rsidR="00DB2038" w:rsidRDefault="00DB2038" w:rsidP="00157E87">
      <w:pPr>
        <w:ind w:firstLine="0"/>
      </w:pPr>
    </w:p>
    <w:p w14:paraId="25BA519B" w14:textId="77777777" w:rsidR="00DB2038" w:rsidRDefault="00DB2038" w:rsidP="00157E87">
      <w:pPr>
        <w:ind w:firstLine="0"/>
        <w:sectPr w:rsidR="00DB2038" w:rsidSect="00157E87">
          <w:headerReference w:type="default" r:id="rId16"/>
          <w:pgSz w:w="11907" w:h="16839" w:code="9"/>
          <w:pgMar w:top="1440" w:right="1440" w:bottom="1440" w:left="2160" w:header="720" w:footer="720" w:gutter="0"/>
          <w:cols w:space="720"/>
          <w:titlePg/>
          <w:docGrid w:linePitch="360"/>
        </w:sectPr>
      </w:pPr>
    </w:p>
    <w:p w14:paraId="77D95ED4" w14:textId="77777777" w:rsidR="00D618E7" w:rsidRDefault="00A42719" w:rsidP="00C441EA">
      <w:pPr>
        <w:pStyle w:val="ChapterHeading"/>
      </w:pPr>
      <w:bookmarkStart w:id="160" w:name="_Toc88471873"/>
      <w:r>
        <w:t>S</w:t>
      </w:r>
      <w:r w:rsidR="00C441EA">
        <w:t>oftware Requirement Specifications</w:t>
      </w:r>
      <w:bookmarkEnd w:id="160"/>
    </w:p>
    <w:p w14:paraId="6917DBB5" w14:textId="77777777" w:rsidR="00C441EA" w:rsidRPr="002E0CB9" w:rsidRDefault="00C441EA" w:rsidP="00C441EA">
      <w:pPr>
        <w:pStyle w:val="ListParagraph"/>
        <w:keepNext/>
        <w:numPr>
          <w:ilvl w:val="0"/>
          <w:numId w:val="15"/>
        </w:numPr>
        <w:spacing w:after="0"/>
        <w:contextualSpacing w:val="0"/>
        <w:jc w:val="left"/>
        <w:outlineLvl w:val="1"/>
        <w:rPr>
          <w:rFonts w:eastAsia="Times New Roman"/>
          <w:b/>
          <w:bCs/>
          <w:vanish/>
          <w:color w:val="000000"/>
          <w:sz w:val="32"/>
          <w:szCs w:val="24"/>
          <w:lang w:val="en"/>
        </w:rPr>
      </w:pPr>
      <w:bookmarkStart w:id="161" w:name="_Toc505635109"/>
      <w:bookmarkStart w:id="162" w:name="_Toc505635208"/>
      <w:bookmarkStart w:id="163" w:name="_Toc505635307"/>
      <w:bookmarkStart w:id="164" w:name="_Toc505635412"/>
      <w:bookmarkStart w:id="165" w:name="_Toc505635618"/>
      <w:bookmarkStart w:id="166" w:name="_Toc505636641"/>
      <w:bookmarkStart w:id="167" w:name="_Toc505636744"/>
      <w:bookmarkStart w:id="168" w:name="_Toc505636847"/>
      <w:bookmarkStart w:id="169" w:name="_Toc505636951"/>
      <w:bookmarkStart w:id="170" w:name="_Toc505637055"/>
      <w:bookmarkStart w:id="171" w:name="_Toc505638039"/>
      <w:bookmarkStart w:id="172" w:name="_Toc505638127"/>
      <w:bookmarkStart w:id="173" w:name="_Toc505638215"/>
      <w:bookmarkStart w:id="174" w:name="_Toc505638437"/>
      <w:bookmarkStart w:id="175" w:name="_Toc87862536"/>
      <w:bookmarkStart w:id="176" w:name="_Toc88384574"/>
      <w:bookmarkStart w:id="177" w:name="_Toc88386041"/>
      <w:bookmarkStart w:id="178" w:name="_Toc88386493"/>
      <w:bookmarkStart w:id="179" w:name="_Toc88388448"/>
      <w:bookmarkStart w:id="180" w:name="_Toc88389049"/>
      <w:bookmarkStart w:id="181" w:name="_Toc88471874"/>
      <w:bookmarkStart w:id="182" w:name="_Toc439994665"/>
      <w:bookmarkStart w:id="183" w:name="_Toc441230972"/>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53548FC9" w14:textId="77777777" w:rsidR="00C441EA" w:rsidRPr="002E0CB9" w:rsidRDefault="00C441EA" w:rsidP="008768DC">
      <w:pPr>
        <w:pStyle w:val="Subsection"/>
      </w:pPr>
      <w:bookmarkStart w:id="184" w:name="_Toc505635110"/>
      <w:bookmarkStart w:id="185" w:name="_Toc505635209"/>
      <w:bookmarkStart w:id="186" w:name="_Toc505635308"/>
      <w:bookmarkStart w:id="187" w:name="_Toc505635413"/>
      <w:bookmarkStart w:id="188" w:name="_Toc505635619"/>
      <w:bookmarkStart w:id="189" w:name="_Toc87862537"/>
      <w:bookmarkStart w:id="190" w:name="_Toc88471875"/>
      <w:r w:rsidRPr="002E0CB9">
        <w:t>Introduction</w:t>
      </w:r>
      <w:bookmarkEnd w:id="182"/>
      <w:bookmarkEnd w:id="183"/>
      <w:bookmarkEnd w:id="184"/>
      <w:bookmarkEnd w:id="185"/>
      <w:bookmarkEnd w:id="186"/>
      <w:bookmarkEnd w:id="187"/>
      <w:bookmarkEnd w:id="188"/>
      <w:bookmarkEnd w:id="189"/>
      <w:bookmarkEnd w:id="190"/>
    </w:p>
    <w:p w14:paraId="6E1CF479" w14:textId="77777777" w:rsidR="00C441EA" w:rsidRPr="002E0CB9" w:rsidRDefault="00C441EA" w:rsidP="008768DC">
      <w:pPr>
        <w:pStyle w:val="SubSubSection"/>
      </w:pPr>
      <w:bookmarkStart w:id="191" w:name="_Toc439994667"/>
      <w:bookmarkStart w:id="192" w:name="_Toc441230973"/>
      <w:bookmarkStart w:id="193" w:name="_Toc505635111"/>
      <w:bookmarkStart w:id="194" w:name="_Toc505635210"/>
      <w:bookmarkStart w:id="195" w:name="_Toc505635309"/>
      <w:bookmarkStart w:id="196" w:name="_Toc505635414"/>
      <w:bookmarkStart w:id="197" w:name="_Toc505635620"/>
      <w:bookmarkStart w:id="198" w:name="_Toc87862538"/>
      <w:bookmarkStart w:id="199" w:name="_Toc88471876"/>
      <w:r w:rsidRPr="002E0CB9">
        <w:t>Purpose</w:t>
      </w:r>
      <w:bookmarkEnd w:id="191"/>
      <w:bookmarkEnd w:id="192"/>
      <w:bookmarkEnd w:id="193"/>
      <w:bookmarkEnd w:id="194"/>
      <w:bookmarkEnd w:id="195"/>
      <w:bookmarkEnd w:id="196"/>
      <w:bookmarkEnd w:id="197"/>
      <w:bookmarkEnd w:id="198"/>
      <w:r w:rsidRPr="002E0CB9">
        <w:t xml:space="preserve"> </w:t>
      </w:r>
      <w:r>
        <w:t>[14pt, Times new Roman, Bold]</w:t>
      </w:r>
      <w:bookmarkEnd w:id="199"/>
    </w:p>
    <w:p w14:paraId="67DBB9B8"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dentify the product whose software requirements are specified in this document, including the revision or release number. Describe the scope of the product that is covered by this SRS, particularly if this SRS describes only part of the system or a single subsystem.&gt;</w:t>
      </w:r>
      <w:bookmarkStart w:id="200" w:name="_Toc439994668"/>
      <w:bookmarkStart w:id="201" w:name="_Toc441230974"/>
    </w:p>
    <w:p w14:paraId="7370BA1B" w14:textId="77777777" w:rsidR="00C441EA" w:rsidRPr="002E0CB9" w:rsidRDefault="00C441EA" w:rsidP="008768DC">
      <w:pPr>
        <w:pStyle w:val="SubSubSection"/>
      </w:pPr>
      <w:bookmarkStart w:id="202" w:name="_Toc505635112"/>
      <w:bookmarkStart w:id="203" w:name="_Toc505635211"/>
      <w:bookmarkStart w:id="204" w:name="_Toc505635310"/>
      <w:bookmarkStart w:id="205" w:name="_Toc505635415"/>
      <w:bookmarkStart w:id="206" w:name="_Toc505635621"/>
      <w:bookmarkStart w:id="207" w:name="_Toc87862539"/>
      <w:bookmarkStart w:id="208" w:name="_Toc88471877"/>
      <w:r w:rsidRPr="002E0CB9">
        <w:t>Document Conventions</w:t>
      </w:r>
      <w:bookmarkEnd w:id="200"/>
      <w:bookmarkEnd w:id="201"/>
      <w:bookmarkEnd w:id="202"/>
      <w:bookmarkEnd w:id="203"/>
      <w:bookmarkEnd w:id="204"/>
      <w:bookmarkEnd w:id="205"/>
      <w:bookmarkEnd w:id="206"/>
      <w:bookmarkEnd w:id="207"/>
      <w:bookmarkEnd w:id="208"/>
    </w:p>
    <w:p w14:paraId="46A09E16"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any standards or typographical conventions that were followed when writing this SRS, such as fonts or highlighting that have special significance. For example, state whether priorities for higher-level requirements are assumed to be inherited by detailed requirements, or whether every requirement statement is to have its own priority.&gt;</w:t>
      </w:r>
      <w:bookmarkStart w:id="209" w:name="_Toc439994669"/>
      <w:bookmarkStart w:id="210" w:name="_Toc441230975"/>
    </w:p>
    <w:p w14:paraId="1ADD8AA3" w14:textId="77777777" w:rsidR="00C441EA" w:rsidRPr="002E0CB9" w:rsidRDefault="00C441EA" w:rsidP="008768DC">
      <w:pPr>
        <w:pStyle w:val="SubSubSection"/>
      </w:pPr>
      <w:bookmarkStart w:id="211" w:name="_Toc505635113"/>
      <w:bookmarkStart w:id="212" w:name="_Toc505635212"/>
      <w:bookmarkStart w:id="213" w:name="_Toc505635311"/>
      <w:bookmarkStart w:id="214" w:name="_Toc505635416"/>
      <w:bookmarkStart w:id="215" w:name="_Toc505635622"/>
      <w:bookmarkStart w:id="216" w:name="_Toc87862540"/>
      <w:bookmarkStart w:id="217" w:name="_Toc88471878"/>
      <w:r w:rsidRPr="002E0CB9">
        <w:t>Intended Audience and Reading Suggestions</w:t>
      </w:r>
      <w:bookmarkEnd w:id="209"/>
      <w:bookmarkEnd w:id="210"/>
      <w:bookmarkEnd w:id="211"/>
      <w:bookmarkEnd w:id="212"/>
      <w:bookmarkEnd w:id="213"/>
      <w:bookmarkEnd w:id="214"/>
      <w:bookmarkEnd w:id="215"/>
      <w:bookmarkEnd w:id="216"/>
      <w:bookmarkEnd w:id="217"/>
    </w:p>
    <w:p w14:paraId="401C3E1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different types of reader that the document is intended for, such as developers, project managers, marketing staff, users, testers, and documentation writers. Describe what the rest of this SRS contains and how it is organized. Suggest a sequence for reading the document, beginning with the overview sections and proceeding through the sections that are most pertinent to each reader type.&gt;</w:t>
      </w:r>
      <w:bookmarkStart w:id="218" w:name="_Toc439994670"/>
      <w:bookmarkStart w:id="219" w:name="_Toc441230976"/>
    </w:p>
    <w:p w14:paraId="1687F9DD" w14:textId="77777777" w:rsidR="00C441EA" w:rsidRPr="002E0CB9" w:rsidRDefault="00C441EA" w:rsidP="008768DC">
      <w:pPr>
        <w:pStyle w:val="SubSubSection"/>
      </w:pPr>
      <w:bookmarkStart w:id="220" w:name="_Toc505635114"/>
      <w:bookmarkStart w:id="221" w:name="_Toc505635213"/>
      <w:bookmarkStart w:id="222" w:name="_Toc505635312"/>
      <w:bookmarkStart w:id="223" w:name="_Toc505635417"/>
      <w:bookmarkStart w:id="224" w:name="_Toc505635623"/>
      <w:bookmarkStart w:id="225" w:name="_Toc87862541"/>
      <w:bookmarkStart w:id="226" w:name="_Toc88471879"/>
      <w:r w:rsidRPr="002E0CB9">
        <w:t>Product Scope</w:t>
      </w:r>
      <w:bookmarkEnd w:id="218"/>
      <w:bookmarkEnd w:id="219"/>
      <w:bookmarkEnd w:id="220"/>
      <w:bookmarkEnd w:id="221"/>
      <w:bookmarkEnd w:id="222"/>
      <w:bookmarkEnd w:id="223"/>
      <w:bookmarkEnd w:id="224"/>
      <w:bookmarkEnd w:id="225"/>
      <w:bookmarkEnd w:id="226"/>
    </w:p>
    <w:p w14:paraId="79895B83"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Provide a short description of the software being specified and its purpose, including relevant benefits, objectives, and goals. Relate the software to corporate goals or business strategies. If a separate vision and scope document is available, refer to it rather than duplicating its contents here.&gt;</w:t>
      </w:r>
    </w:p>
    <w:p w14:paraId="2588B4B1" w14:textId="77777777" w:rsidR="00C441EA" w:rsidRPr="002E0CB9" w:rsidRDefault="00C441EA" w:rsidP="00C441EA">
      <w:pPr>
        <w:pStyle w:val="template"/>
        <w:spacing w:line="360" w:lineRule="auto"/>
        <w:jc w:val="both"/>
        <w:rPr>
          <w:rFonts w:ascii="Times New Roman" w:hAnsi="Times New Roman"/>
          <w:i w:val="0"/>
          <w:sz w:val="24"/>
          <w:szCs w:val="24"/>
        </w:rPr>
      </w:pPr>
      <w:bookmarkStart w:id="227" w:name="_Toc439994672"/>
      <w:bookmarkStart w:id="228" w:name="_Toc441230977"/>
    </w:p>
    <w:p w14:paraId="0888A6C6" w14:textId="77777777" w:rsidR="00C441EA" w:rsidRPr="002E0CB9" w:rsidRDefault="00C441EA" w:rsidP="00C441EA">
      <w:pPr>
        <w:pStyle w:val="template"/>
        <w:spacing w:line="360" w:lineRule="auto"/>
        <w:jc w:val="both"/>
        <w:rPr>
          <w:rFonts w:ascii="Times New Roman" w:hAnsi="Times New Roman"/>
          <w:i w:val="0"/>
          <w:sz w:val="24"/>
          <w:szCs w:val="24"/>
        </w:rPr>
      </w:pPr>
      <w:bookmarkStart w:id="229" w:name="_Toc439994673"/>
      <w:bookmarkStart w:id="230" w:name="_Toc441230978"/>
      <w:bookmarkEnd w:id="227"/>
      <w:bookmarkEnd w:id="228"/>
    </w:p>
    <w:p w14:paraId="7D729D71" w14:textId="77777777" w:rsidR="00C441EA" w:rsidRPr="002E0CB9" w:rsidRDefault="00C441EA" w:rsidP="008768DC">
      <w:pPr>
        <w:pStyle w:val="Subsection"/>
      </w:pPr>
      <w:bookmarkStart w:id="231" w:name="_Toc505635116"/>
      <w:bookmarkStart w:id="232" w:name="_Toc505635215"/>
      <w:bookmarkStart w:id="233" w:name="_Toc505635314"/>
      <w:bookmarkStart w:id="234" w:name="_Toc505635419"/>
      <w:bookmarkStart w:id="235" w:name="_Toc505635625"/>
      <w:bookmarkStart w:id="236" w:name="_Toc87862543"/>
      <w:bookmarkStart w:id="237" w:name="_Toc88471880"/>
      <w:r w:rsidRPr="002E0CB9">
        <w:t>Overall Description</w:t>
      </w:r>
      <w:bookmarkEnd w:id="229"/>
      <w:bookmarkEnd w:id="230"/>
      <w:bookmarkEnd w:id="231"/>
      <w:bookmarkEnd w:id="232"/>
      <w:bookmarkEnd w:id="233"/>
      <w:bookmarkEnd w:id="234"/>
      <w:bookmarkEnd w:id="235"/>
      <w:bookmarkEnd w:id="236"/>
      <w:bookmarkEnd w:id="237"/>
    </w:p>
    <w:p w14:paraId="310EFC00" w14:textId="77777777" w:rsidR="00C441EA" w:rsidRPr="002E0CB9" w:rsidRDefault="00C441EA" w:rsidP="008768DC">
      <w:pPr>
        <w:pStyle w:val="SubSubSection"/>
      </w:pPr>
      <w:bookmarkStart w:id="238" w:name="_Toc439994674"/>
      <w:bookmarkStart w:id="239" w:name="_Toc441230979"/>
      <w:bookmarkStart w:id="240" w:name="_Toc505635117"/>
      <w:bookmarkStart w:id="241" w:name="_Toc505635216"/>
      <w:bookmarkStart w:id="242" w:name="_Toc505635315"/>
      <w:bookmarkStart w:id="243" w:name="_Toc505635420"/>
      <w:bookmarkStart w:id="244" w:name="_Toc505635626"/>
      <w:bookmarkStart w:id="245" w:name="_Toc87862544"/>
      <w:bookmarkStart w:id="246" w:name="_Toc88471881"/>
      <w:r w:rsidRPr="002E0CB9">
        <w:t>Product Perspective</w:t>
      </w:r>
      <w:bookmarkEnd w:id="238"/>
      <w:bookmarkEnd w:id="239"/>
      <w:bookmarkEnd w:id="240"/>
      <w:bookmarkEnd w:id="241"/>
      <w:bookmarkEnd w:id="242"/>
      <w:bookmarkEnd w:id="243"/>
      <w:bookmarkEnd w:id="244"/>
      <w:bookmarkEnd w:id="245"/>
      <w:bookmarkEnd w:id="246"/>
    </w:p>
    <w:p w14:paraId="26E660E5"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context and origin of the product being specified in this SRS. For example, state whether this product is a follow-on member of a product family, a replacement for certain existing systems, or a new, self-contained product. If the SRS defines a component of a larger system, relate the requirements of the larger system to the functionality of this software and identify interfaces between the two. A simple diagram that shows the major components of the overall system, subsystem interconnections, and external interfaces can be helpful.&gt;</w:t>
      </w:r>
    </w:p>
    <w:p w14:paraId="6F20034F" w14:textId="77777777" w:rsidR="00C441EA" w:rsidRPr="002E0CB9" w:rsidRDefault="00C441EA" w:rsidP="00C441EA">
      <w:pPr>
        <w:pStyle w:val="template"/>
        <w:spacing w:line="360" w:lineRule="auto"/>
        <w:jc w:val="both"/>
        <w:rPr>
          <w:rFonts w:ascii="Times New Roman" w:hAnsi="Times New Roman"/>
          <w:i w:val="0"/>
          <w:sz w:val="24"/>
          <w:szCs w:val="24"/>
        </w:rPr>
      </w:pPr>
      <w:bookmarkStart w:id="247" w:name="_Toc439994676"/>
      <w:bookmarkStart w:id="248" w:name="_Toc441230981"/>
    </w:p>
    <w:p w14:paraId="3A2BF0E6" w14:textId="77777777" w:rsidR="00C441EA" w:rsidRPr="002E0CB9" w:rsidRDefault="00C441EA" w:rsidP="008768DC">
      <w:pPr>
        <w:pStyle w:val="SubSubSection"/>
      </w:pPr>
      <w:bookmarkStart w:id="249" w:name="_Toc505635119"/>
      <w:bookmarkStart w:id="250" w:name="_Toc505635218"/>
      <w:bookmarkStart w:id="251" w:name="_Toc505635317"/>
      <w:bookmarkStart w:id="252" w:name="_Toc505635422"/>
      <w:bookmarkStart w:id="253" w:name="_Toc505635628"/>
      <w:bookmarkStart w:id="254" w:name="_Toc87862545"/>
      <w:bookmarkStart w:id="255" w:name="_Toc88471882"/>
      <w:r w:rsidRPr="002E0CB9">
        <w:t>User Classes and Characteristics</w:t>
      </w:r>
      <w:bookmarkEnd w:id="247"/>
      <w:bookmarkEnd w:id="248"/>
      <w:bookmarkEnd w:id="249"/>
      <w:bookmarkEnd w:id="250"/>
      <w:bookmarkEnd w:id="251"/>
      <w:bookmarkEnd w:id="252"/>
      <w:bookmarkEnd w:id="253"/>
      <w:bookmarkEnd w:id="254"/>
      <w:bookmarkEnd w:id="255"/>
    </w:p>
    <w:p w14:paraId="42C5837E"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dentify the various user classes that you anticipate will use this product. User classes may be differentiated based on frequency of use, subset of product functions used, technical expertise, security or privilege levels, educational level, or experience. Describe the pertinent characteristics of each user class. Certain requirements may pertain only to certain user classes. Distinguish the most important user classes for this product from those who are less important to satisfy.&gt;</w:t>
      </w:r>
    </w:p>
    <w:p w14:paraId="2E524DBE" w14:textId="77777777" w:rsidR="00C441EA" w:rsidRPr="002E0CB9" w:rsidRDefault="00C441EA" w:rsidP="00C441EA">
      <w:pPr>
        <w:pStyle w:val="template"/>
        <w:spacing w:line="360" w:lineRule="auto"/>
        <w:jc w:val="both"/>
        <w:rPr>
          <w:rFonts w:ascii="Times New Roman" w:hAnsi="Times New Roman"/>
          <w:i w:val="0"/>
          <w:sz w:val="24"/>
          <w:szCs w:val="24"/>
        </w:rPr>
      </w:pPr>
      <w:bookmarkStart w:id="256" w:name="_Toc439994677"/>
      <w:bookmarkStart w:id="257" w:name="_Toc441230982"/>
    </w:p>
    <w:p w14:paraId="267D4B1D" w14:textId="77777777" w:rsidR="00C441EA" w:rsidRPr="002E0CB9" w:rsidRDefault="00C441EA" w:rsidP="008768DC">
      <w:pPr>
        <w:pStyle w:val="SubSubSection"/>
      </w:pPr>
      <w:bookmarkStart w:id="258" w:name="_Toc505635120"/>
      <w:bookmarkStart w:id="259" w:name="_Toc505635219"/>
      <w:bookmarkStart w:id="260" w:name="_Toc505635318"/>
      <w:bookmarkStart w:id="261" w:name="_Toc505635423"/>
      <w:bookmarkStart w:id="262" w:name="_Toc505635629"/>
      <w:bookmarkStart w:id="263" w:name="_Toc87862546"/>
      <w:bookmarkStart w:id="264" w:name="_Toc88471883"/>
      <w:r w:rsidRPr="002E0CB9">
        <w:t>Operating Environment</w:t>
      </w:r>
      <w:bookmarkEnd w:id="256"/>
      <w:bookmarkEnd w:id="257"/>
      <w:bookmarkEnd w:id="258"/>
      <w:bookmarkEnd w:id="259"/>
      <w:bookmarkEnd w:id="260"/>
      <w:bookmarkEnd w:id="261"/>
      <w:bookmarkEnd w:id="262"/>
      <w:bookmarkEnd w:id="263"/>
      <w:bookmarkEnd w:id="264"/>
    </w:p>
    <w:p w14:paraId="2FB77040"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environment in which the software will operate, including the hardware platform, operating system and versions, and any other software components or applications with which it must peacefully coexist.&gt;</w:t>
      </w:r>
    </w:p>
    <w:p w14:paraId="2B5A237D" w14:textId="77777777" w:rsidR="00C441EA" w:rsidRPr="002E0CB9" w:rsidRDefault="00C441EA" w:rsidP="00C441EA">
      <w:pPr>
        <w:pStyle w:val="template"/>
        <w:spacing w:line="360" w:lineRule="auto"/>
        <w:jc w:val="both"/>
        <w:rPr>
          <w:rFonts w:ascii="Times New Roman" w:hAnsi="Times New Roman"/>
          <w:i w:val="0"/>
          <w:sz w:val="24"/>
          <w:szCs w:val="24"/>
        </w:rPr>
      </w:pPr>
      <w:bookmarkStart w:id="265" w:name="_Toc439994678"/>
      <w:bookmarkStart w:id="266" w:name="_Toc441230983"/>
    </w:p>
    <w:p w14:paraId="3C103CE4" w14:textId="77777777" w:rsidR="00C441EA" w:rsidRPr="002E0CB9" w:rsidRDefault="00C441EA" w:rsidP="008768DC">
      <w:pPr>
        <w:pStyle w:val="SubSubSection"/>
      </w:pPr>
      <w:bookmarkStart w:id="267" w:name="_Toc505635121"/>
      <w:bookmarkStart w:id="268" w:name="_Toc505635220"/>
      <w:bookmarkStart w:id="269" w:name="_Toc505635319"/>
      <w:bookmarkStart w:id="270" w:name="_Toc505635424"/>
      <w:bookmarkStart w:id="271" w:name="_Toc505635630"/>
      <w:bookmarkStart w:id="272" w:name="_Toc87862547"/>
      <w:bookmarkStart w:id="273" w:name="_Toc88471884"/>
      <w:r w:rsidRPr="002E0CB9">
        <w:t>Design and Implementation Constraints</w:t>
      </w:r>
      <w:bookmarkEnd w:id="265"/>
      <w:bookmarkEnd w:id="266"/>
      <w:bookmarkEnd w:id="267"/>
      <w:bookmarkEnd w:id="268"/>
      <w:bookmarkEnd w:id="269"/>
      <w:bookmarkEnd w:id="270"/>
      <w:bookmarkEnd w:id="271"/>
      <w:bookmarkEnd w:id="272"/>
      <w:bookmarkEnd w:id="273"/>
    </w:p>
    <w:p w14:paraId="55FCBF6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any items or issues that will limit the options available to the developers. These might include: corporate or regulatory policies; hardware limitations (timing requirements, memory requirements); interfaces to other applications; specific technologies, tools, and databases to be used; parallel operations; language requirements; communications protocols; security considerations; design conventions or programming standards (for example, if the customer’s organization will be responsible for maintaining the delivered software).&gt;</w:t>
      </w:r>
    </w:p>
    <w:p w14:paraId="5C48DF89" w14:textId="77777777" w:rsidR="00C441EA" w:rsidRPr="002E0CB9" w:rsidRDefault="00C441EA" w:rsidP="00C441EA">
      <w:pPr>
        <w:pStyle w:val="template"/>
        <w:spacing w:line="360" w:lineRule="auto"/>
        <w:jc w:val="both"/>
        <w:rPr>
          <w:rFonts w:ascii="Times New Roman" w:hAnsi="Times New Roman"/>
          <w:i w:val="0"/>
          <w:sz w:val="24"/>
          <w:szCs w:val="24"/>
        </w:rPr>
      </w:pPr>
      <w:bookmarkStart w:id="274" w:name="_Toc439994680"/>
      <w:bookmarkStart w:id="275" w:name="_Toc441230985"/>
    </w:p>
    <w:p w14:paraId="72B47F48" w14:textId="77777777" w:rsidR="00C441EA" w:rsidRPr="002E0CB9" w:rsidRDefault="00C441EA" w:rsidP="008768DC">
      <w:pPr>
        <w:pStyle w:val="SubSubSection"/>
      </w:pPr>
      <w:bookmarkStart w:id="276" w:name="_Toc505635123"/>
      <w:bookmarkStart w:id="277" w:name="_Toc505635222"/>
      <w:bookmarkStart w:id="278" w:name="_Toc505635321"/>
      <w:bookmarkStart w:id="279" w:name="_Toc505635426"/>
      <w:bookmarkStart w:id="280" w:name="_Toc505635632"/>
      <w:bookmarkStart w:id="281" w:name="_Toc87862548"/>
      <w:bookmarkStart w:id="282" w:name="_Toc88471885"/>
      <w:r w:rsidRPr="002E0CB9">
        <w:t>Assumptions and Dependencies</w:t>
      </w:r>
      <w:bookmarkEnd w:id="274"/>
      <w:bookmarkEnd w:id="275"/>
      <w:bookmarkEnd w:id="276"/>
      <w:bookmarkEnd w:id="277"/>
      <w:bookmarkEnd w:id="278"/>
      <w:bookmarkEnd w:id="279"/>
      <w:bookmarkEnd w:id="280"/>
      <w:bookmarkEnd w:id="281"/>
      <w:bookmarkEnd w:id="282"/>
    </w:p>
    <w:p w14:paraId="1183D84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List any assumed factors (as opposed to known facts) that could affect the requirements stated in the SRS. These could include third-party or commercial components that you plan to use, issues around the development or operating environment, or constraints. The project could be affected if these assumptions are incorrect, are not shared, or change. Also identify any dependencies the project has on external factors, such as software components that you intend to reuse from another project, unless they are already documented elsewhere (for example, in the vision and scope document or the project plan).&gt;</w:t>
      </w:r>
    </w:p>
    <w:p w14:paraId="0A0DF896" w14:textId="77777777" w:rsidR="00C441EA" w:rsidRPr="002E0CB9" w:rsidRDefault="00C441EA" w:rsidP="00C441EA">
      <w:pPr>
        <w:pStyle w:val="template"/>
        <w:spacing w:line="360" w:lineRule="auto"/>
        <w:jc w:val="both"/>
        <w:rPr>
          <w:rFonts w:ascii="Times New Roman" w:hAnsi="Times New Roman"/>
          <w:i w:val="0"/>
          <w:sz w:val="24"/>
          <w:szCs w:val="24"/>
        </w:rPr>
      </w:pPr>
    </w:p>
    <w:p w14:paraId="55065A92" w14:textId="77777777" w:rsidR="00C441EA" w:rsidRPr="00C441EA" w:rsidRDefault="00C441EA" w:rsidP="008768DC">
      <w:pPr>
        <w:pStyle w:val="Subsection"/>
      </w:pPr>
      <w:bookmarkStart w:id="283" w:name="_Toc439994682"/>
      <w:bookmarkStart w:id="284" w:name="_Toc441230986"/>
      <w:bookmarkStart w:id="285" w:name="_Toc505635124"/>
      <w:bookmarkStart w:id="286" w:name="_Toc505635223"/>
      <w:bookmarkStart w:id="287" w:name="_Toc505635322"/>
      <w:bookmarkStart w:id="288" w:name="_Toc505635427"/>
      <w:bookmarkStart w:id="289" w:name="_Toc505635633"/>
      <w:bookmarkStart w:id="290" w:name="_Toc87862549"/>
      <w:bookmarkStart w:id="291" w:name="_Toc88471886"/>
      <w:r w:rsidRPr="002E0CB9">
        <w:t>External Interface Requirements</w:t>
      </w:r>
      <w:bookmarkStart w:id="292" w:name="_Toc441230987"/>
      <w:bookmarkEnd w:id="283"/>
      <w:bookmarkEnd w:id="284"/>
      <w:bookmarkEnd w:id="285"/>
      <w:bookmarkEnd w:id="286"/>
      <w:bookmarkEnd w:id="287"/>
      <w:bookmarkEnd w:id="288"/>
      <w:bookmarkEnd w:id="289"/>
      <w:bookmarkEnd w:id="290"/>
      <w:bookmarkEnd w:id="291"/>
    </w:p>
    <w:p w14:paraId="6FCD8933" w14:textId="77777777" w:rsidR="00C441EA" w:rsidRPr="002E0CB9" w:rsidRDefault="00C441EA" w:rsidP="008768DC">
      <w:pPr>
        <w:pStyle w:val="SubSubSection"/>
      </w:pPr>
      <w:bookmarkStart w:id="293" w:name="_Toc505635125"/>
      <w:bookmarkStart w:id="294" w:name="_Toc505635224"/>
      <w:bookmarkStart w:id="295" w:name="_Toc505635323"/>
      <w:bookmarkStart w:id="296" w:name="_Toc505635428"/>
      <w:bookmarkStart w:id="297" w:name="_Toc505635634"/>
      <w:bookmarkStart w:id="298" w:name="_Toc87862550"/>
      <w:bookmarkStart w:id="299" w:name="_Toc88471887"/>
      <w:r w:rsidRPr="002E0CB9">
        <w:t>User Interfaces</w:t>
      </w:r>
      <w:bookmarkEnd w:id="292"/>
      <w:bookmarkEnd w:id="293"/>
      <w:bookmarkEnd w:id="294"/>
      <w:bookmarkEnd w:id="295"/>
      <w:bookmarkEnd w:id="296"/>
      <w:bookmarkEnd w:id="297"/>
      <w:bookmarkEnd w:id="298"/>
      <w:bookmarkEnd w:id="299"/>
    </w:p>
    <w:p w14:paraId="3B155487"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logical characteristics of each interface between the software product and the users. This may include sample screen images, any GUI standards or product family style guides that are to be followed, screen layout constraints, standard buttons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gt;</w:t>
      </w:r>
      <w:bookmarkStart w:id="300" w:name="_Toc439994684"/>
      <w:bookmarkStart w:id="301" w:name="_Toc441230988"/>
    </w:p>
    <w:p w14:paraId="3C588135" w14:textId="77777777" w:rsidR="00C441EA" w:rsidRPr="002E0CB9" w:rsidRDefault="00C441EA" w:rsidP="00286D8E">
      <w:pPr>
        <w:pStyle w:val="SubSubSection"/>
      </w:pPr>
      <w:bookmarkStart w:id="302" w:name="_Toc505635126"/>
      <w:bookmarkStart w:id="303" w:name="_Toc505635225"/>
      <w:bookmarkStart w:id="304" w:name="_Toc505635324"/>
      <w:bookmarkStart w:id="305" w:name="_Toc505635429"/>
      <w:bookmarkStart w:id="306" w:name="_Toc505635635"/>
      <w:bookmarkStart w:id="307" w:name="_Toc87862551"/>
      <w:bookmarkStart w:id="308" w:name="_Toc88471888"/>
      <w:r w:rsidRPr="002E0CB9">
        <w:t>Hardware Interfaces</w:t>
      </w:r>
      <w:bookmarkEnd w:id="300"/>
      <w:bookmarkEnd w:id="301"/>
      <w:bookmarkEnd w:id="302"/>
      <w:bookmarkEnd w:id="303"/>
      <w:bookmarkEnd w:id="304"/>
      <w:bookmarkEnd w:id="305"/>
      <w:bookmarkEnd w:id="306"/>
      <w:bookmarkEnd w:id="307"/>
      <w:bookmarkEnd w:id="308"/>
    </w:p>
    <w:p w14:paraId="2A6190A4"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logical and physical characteristics of each interface between the software product and the hardware components of the system. This may include the supported device types, the nature of the data and control interactions between the software and the hardware, and communication protocols to be used.&gt;</w:t>
      </w:r>
    </w:p>
    <w:p w14:paraId="7BF6BADE" w14:textId="77777777" w:rsidR="00C441EA" w:rsidRPr="002E0CB9" w:rsidRDefault="00C441EA" w:rsidP="00286D8E">
      <w:pPr>
        <w:pStyle w:val="SubSubSection"/>
      </w:pPr>
      <w:bookmarkStart w:id="309" w:name="_Toc439994685"/>
      <w:bookmarkStart w:id="310" w:name="_Toc441230989"/>
      <w:bookmarkStart w:id="311" w:name="_Toc505635127"/>
      <w:bookmarkStart w:id="312" w:name="_Toc505635226"/>
      <w:bookmarkStart w:id="313" w:name="_Toc505635325"/>
      <w:bookmarkStart w:id="314" w:name="_Toc505635430"/>
      <w:bookmarkStart w:id="315" w:name="_Toc505635636"/>
      <w:bookmarkStart w:id="316" w:name="_Toc87862552"/>
      <w:bookmarkStart w:id="317" w:name="_Toc88471889"/>
      <w:r w:rsidRPr="002E0CB9">
        <w:t>Software Interfaces</w:t>
      </w:r>
      <w:bookmarkEnd w:id="309"/>
      <w:bookmarkEnd w:id="310"/>
      <w:bookmarkEnd w:id="311"/>
      <w:bookmarkEnd w:id="312"/>
      <w:bookmarkEnd w:id="313"/>
      <w:bookmarkEnd w:id="314"/>
      <w:bookmarkEnd w:id="315"/>
      <w:bookmarkEnd w:id="316"/>
      <w:bookmarkEnd w:id="317"/>
    </w:p>
    <w:p w14:paraId="436BC7F1"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connections between this product and other specific software components (name and version), including databases, operating systems, tools, libraries, and integrated commercial components.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18E2349B" w14:textId="77777777" w:rsidR="00C441EA" w:rsidRPr="002E0CB9" w:rsidRDefault="00C441EA" w:rsidP="00C441EA">
      <w:pPr>
        <w:pStyle w:val="template"/>
        <w:spacing w:line="360" w:lineRule="auto"/>
        <w:rPr>
          <w:rFonts w:ascii="Times New Roman" w:hAnsi="Times New Roman"/>
          <w:i w:val="0"/>
          <w:sz w:val="24"/>
          <w:szCs w:val="24"/>
        </w:rPr>
      </w:pPr>
      <w:bookmarkStart w:id="318" w:name="_Toc439994686"/>
      <w:bookmarkStart w:id="319" w:name="_Toc441230990"/>
    </w:p>
    <w:p w14:paraId="3908DFCC" w14:textId="77777777" w:rsidR="00C441EA" w:rsidRPr="002E0CB9" w:rsidRDefault="00C441EA" w:rsidP="00286D8E">
      <w:pPr>
        <w:pStyle w:val="SubSubSection"/>
      </w:pPr>
      <w:bookmarkStart w:id="320" w:name="_Toc505635128"/>
      <w:bookmarkStart w:id="321" w:name="_Toc505635227"/>
      <w:bookmarkStart w:id="322" w:name="_Toc505635326"/>
      <w:bookmarkStart w:id="323" w:name="_Toc505635431"/>
      <w:bookmarkStart w:id="324" w:name="_Toc505635637"/>
      <w:bookmarkStart w:id="325" w:name="_Toc87862553"/>
      <w:bookmarkStart w:id="326" w:name="_Toc88471890"/>
      <w:r w:rsidRPr="002E0CB9">
        <w:t>Communications Interfaces</w:t>
      </w:r>
      <w:bookmarkEnd w:id="318"/>
      <w:bookmarkEnd w:id="319"/>
      <w:bookmarkEnd w:id="320"/>
      <w:bookmarkEnd w:id="321"/>
      <w:bookmarkEnd w:id="322"/>
      <w:bookmarkEnd w:id="323"/>
      <w:bookmarkEnd w:id="324"/>
      <w:bookmarkEnd w:id="325"/>
      <w:bookmarkEnd w:id="326"/>
    </w:p>
    <w:p w14:paraId="247E6582"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requirements associated with any communications functions required by this product, including e-mail, web browser, network server communications protocols, electronic forms, and so on. Define any pertinent message formatting. Identify any communication standards that will be used, such as FTP or HTTP. Specify any communication security or encryption issues, data transfer rates, and synchronization mechanisms.&gt;</w:t>
      </w:r>
    </w:p>
    <w:p w14:paraId="2009023F" w14:textId="77777777" w:rsidR="00C441EA" w:rsidRPr="002E0CB9" w:rsidRDefault="00C441EA" w:rsidP="00C441EA">
      <w:pPr>
        <w:pStyle w:val="template"/>
        <w:spacing w:line="360" w:lineRule="auto"/>
        <w:jc w:val="both"/>
        <w:rPr>
          <w:rFonts w:ascii="Times New Roman" w:hAnsi="Times New Roman"/>
          <w:i w:val="0"/>
          <w:sz w:val="24"/>
          <w:szCs w:val="24"/>
        </w:rPr>
      </w:pPr>
      <w:bookmarkStart w:id="327" w:name="_Toc439994687"/>
      <w:bookmarkStart w:id="328" w:name="_Toc441230991"/>
    </w:p>
    <w:p w14:paraId="14A7F272" w14:textId="77777777" w:rsidR="00C441EA" w:rsidRPr="002E0CB9" w:rsidRDefault="00C441EA" w:rsidP="00286D8E">
      <w:pPr>
        <w:pStyle w:val="Subsection"/>
      </w:pPr>
      <w:bookmarkStart w:id="329" w:name="_Toc505635129"/>
      <w:bookmarkStart w:id="330" w:name="_Toc505635228"/>
      <w:bookmarkStart w:id="331" w:name="_Toc505635327"/>
      <w:bookmarkStart w:id="332" w:name="_Toc505635432"/>
      <w:bookmarkStart w:id="333" w:name="_Toc505635638"/>
      <w:bookmarkStart w:id="334" w:name="_Toc87862554"/>
      <w:bookmarkStart w:id="335" w:name="_Toc88471891"/>
      <w:r w:rsidRPr="002E0CB9">
        <w:t>System Features</w:t>
      </w:r>
      <w:bookmarkEnd w:id="327"/>
      <w:bookmarkEnd w:id="328"/>
      <w:bookmarkEnd w:id="329"/>
      <w:bookmarkEnd w:id="330"/>
      <w:bookmarkEnd w:id="331"/>
      <w:bookmarkEnd w:id="332"/>
      <w:bookmarkEnd w:id="333"/>
      <w:bookmarkEnd w:id="334"/>
      <w:bookmarkEnd w:id="335"/>
    </w:p>
    <w:p w14:paraId="0A0CC4CD" w14:textId="77777777" w:rsidR="00C441EA" w:rsidRPr="002E0CB9" w:rsidRDefault="00C441EA" w:rsidP="00974D5E">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This template illustrates organizing the functional requirements for the product by system features, the major services provided by the product. You may prefer to organize this section by use case, mode of operation, user class, object class, functional hierarchy, or combinations of these, whatever makes the most l</w:t>
      </w:r>
      <w:bookmarkStart w:id="336" w:name="_Toc439994688"/>
      <w:bookmarkStart w:id="337" w:name="_Toc441230992"/>
      <w:r w:rsidR="00974D5E">
        <w:rPr>
          <w:rFonts w:ascii="Times New Roman" w:hAnsi="Times New Roman"/>
          <w:i w:val="0"/>
          <w:sz w:val="24"/>
          <w:szCs w:val="24"/>
        </w:rPr>
        <w:t>ogical sense for your product.&gt;</w:t>
      </w:r>
    </w:p>
    <w:p w14:paraId="26E6A798" w14:textId="77777777" w:rsidR="00C441EA" w:rsidRPr="002E0CB9" w:rsidRDefault="00C441EA" w:rsidP="00286D8E">
      <w:pPr>
        <w:pStyle w:val="SubSubSection"/>
      </w:pPr>
      <w:bookmarkStart w:id="338" w:name="_Toc505635130"/>
      <w:bookmarkStart w:id="339" w:name="_Toc505635229"/>
      <w:bookmarkStart w:id="340" w:name="_Toc505635328"/>
      <w:bookmarkStart w:id="341" w:name="_Toc505635433"/>
      <w:bookmarkStart w:id="342" w:name="_Toc505635639"/>
      <w:bookmarkStart w:id="343" w:name="_Toc87862555"/>
      <w:bookmarkStart w:id="344" w:name="_Toc88471892"/>
      <w:r w:rsidRPr="002E0CB9">
        <w:t>System Feature 1</w:t>
      </w:r>
      <w:bookmarkEnd w:id="336"/>
      <w:bookmarkEnd w:id="337"/>
      <w:bookmarkEnd w:id="338"/>
      <w:bookmarkEnd w:id="339"/>
      <w:bookmarkEnd w:id="340"/>
      <w:bookmarkEnd w:id="341"/>
      <w:bookmarkEnd w:id="342"/>
      <w:bookmarkEnd w:id="343"/>
      <w:bookmarkEnd w:id="344"/>
    </w:p>
    <w:p w14:paraId="79B831C1" w14:textId="77777777" w:rsidR="00C441EA" w:rsidRPr="002E0CB9" w:rsidRDefault="00C441EA" w:rsidP="00C441EA">
      <w:pPr>
        <w:pStyle w:val="template"/>
        <w:spacing w:line="360" w:lineRule="auto"/>
        <w:rPr>
          <w:rFonts w:ascii="Times New Roman" w:hAnsi="Times New Roman"/>
          <w:i w:val="0"/>
          <w:sz w:val="24"/>
          <w:szCs w:val="24"/>
        </w:rPr>
      </w:pPr>
      <w:r w:rsidRPr="002E0CB9">
        <w:rPr>
          <w:rFonts w:ascii="Times New Roman" w:hAnsi="Times New Roman"/>
          <w:i w:val="0"/>
          <w:sz w:val="24"/>
          <w:szCs w:val="24"/>
        </w:rPr>
        <w:t>&lt;Don’t really say “System Feature 1.” State the feature name in just a few words.&gt;</w:t>
      </w:r>
    </w:p>
    <w:p w14:paraId="2A59BA84" w14:textId="77777777" w:rsidR="00C441EA" w:rsidRPr="002E0CB9" w:rsidRDefault="00C441EA" w:rsidP="00286D8E">
      <w:pPr>
        <w:pStyle w:val="Heading4"/>
      </w:pPr>
      <w:bookmarkStart w:id="345" w:name="_Toc505635131"/>
      <w:bookmarkStart w:id="346" w:name="_Toc505635230"/>
      <w:bookmarkStart w:id="347" w:name="_Toc505635329"/>
      <w:bookmarkStart w:id="348" w:name="_Toc505635434"/>
      <w:bookmarkStart w:id="349" w:name="_Toc505635640"/>
      <w:bookmarkStart w:id="350" w:name="_Toc87862556"/>
      <w:r w:rsidRPr="002E0CB9">
        <w:t>Description and Priority</w:t>
      </w:r>
      <w:bookmarkEnd w:id="345"/>
      <w:bookmarkEnd w:id="346"/>
      <w:bookmarkEnd w:id="347"/>
      <w:bookmarkEnd w:id="348"/>
      <w:bookmarkEnd w:id="349"/>
      <w:bookmarkEnd w:id="350"/>
    </w:p>
    <w:p w14:paraId="4F55281A"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Provide a short description of the feature and indicate whether it is of High, Medium, or Low priority. You could also include specific priority component ratings, such as benefit, penalty, cost, and risk (each rated on a relative scale from a low of 1 to a high of 9).&gt;</w:t>
      </w:r>
    </w:p>
    <w:p w14:paraId="10F05899" w14:textId="77777777" w:rsidR="00C441EA" w:rsidRPr="002E0CB9" w:rsidRDefault="00C441EA" w:rsidP="00286D8E">
      <w:pPr>
        <w:pStyle w:val="Heading4"/>
      </w:pPr>
      <w:bookmarkStart w:id="351" w:name="_Toc505635132"/>
      <w:bookmarkStart w:id="352" w:name="_Toc505635231"/>
      <w:bookmarkStart w:id="353" w:name="_Toc505635330"/>
      <w:bookmarkStart w:id="354" w:name="_Toc505635435"/>
      <w:bookmarkStart w:id="355" w:name="_Toc505635641"/>
      <w:bookmarkStart w:id="356" w:name="_Toc87862557"/>
      <w:r w:rsidRPr="002E0CB9">
        <w:t>Stimulus/Response Sequences</w:t>
      </w:r>
      <w:bookmarkEnd w:id="351"/>
      <w:bookmarkEnd w:id="352"/>
      <w:bookmarkEnd w:id="353"/>
      <w:bookmarkEnd w:id="354"/>
      <w:bookmarkEnd w:id="355"/>
      <w:bookmarkEnd w:id="356"/>
    </w:p>
    <w:p w14:paraId="6F838F51"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List the sequences of user actions and system responses that stimulate the behavior defined for this feature. These will correspond to the dialog elements associated with use cases.&gt;</w:t>
      </w:r>
    </w:p>
    <w:p w14:paraId="251DF6EF" w14:textId="77777777" w:rsidR="00C441EA" w:rsidRPr="002E0CB9" w:rsidRDefault="00C441EA" w:rsidP="00286D8E">
      <w:pPr>
        <w:pStyle w:val="Heading4"/>
      </w:pPr>
      <w:bookmarkStart w:id="357" w:name="_Toc505635133"/>
      <w:bookmarkStart w:id="358" w:name="_Toc505635232"/>
      <w:bookmarkStart w:id="359" w:name="_Toc505635331"/>
      <w:bookmarkStart w:id="360" w:name="_Toc505635436"/>
      <w:bookmarkStart w:id="361" w:name="_Toc505635642"/>
      <w:bookmarkStart w:id="362" w:name="_Toc87862558"/>
      <w:r w:rsidRPr="002E0CB9">
        <w:t>Functional Requirements</w:t>
      </w:r>
      <w:bookmarkEnd w:id="357"/>
      <w:bookmarkEnd w:id="358"/>
      <w:bookmarkEnd w:id="359"/>
      <w:bookmarkEnd w:id="360"/>
      <w:bookmarkEnd w:id="361"/>
      <w:bookmarkEnd w:id="362"/>
    </w:p>
    <w:p w14:paraId="099706DE"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Itemize the detailed functional requirements associated with this feature. These are the software capabilities that must be present in order for the user to carry out the services provided by the feature, or to execute the use case. Include how the product should respond to anticipated error conditions or invalid inputs. Requirements should be concise, complete, unambiguous, verifiable, and necessary. Use “TBD” as a placeholder to indicate when necessary information is not yet available.&gt;</w:t>
      </w:r>
    </w:p>
    <w:p w14:paraId="01EF368A" w14:textId="77777777" w:rsidR="00C441EA" w:rsidRPr="002E0CB9" w:rsidRDefault="00C441EA" w:rsidP="00C441EA">
      <w:pPr>
        <w:pStyle w:val="template"/>
        <w:spacing w:line="360" w:lineRule="auto"/>
        <w:ind w:left="630"/>
        <w:jc w:val="both"/>
        <w:rPr>
          <w:rFonts w:ascii="Times New Roman" w:hAnsi="Times New Roman"/>
          <w:i w:val="0"/>
          <w:sz w:val="24"/>
          <w:szCs w:val="24"/>
        </w:rPr>
      </w:pPr>
    </w:p>
    <w:p w14:paraId="510BEEF9"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Each requirement should be uniquely identified with a sequence number or a meaningful tag of some kind.&gt;</w:t>
      </w:r>
    </w:p>
    <w:p w14:paraId="51DBB20E" w14:textId="77777777" w:rsidR="00C441EA" w:rsidRPr="002E0CB9" w:rsidRDefault="00C441EA" w:rsidP="00C441EA">
      <w:pPr>
        <w:pStyle w:val="template"/>
        <w:spacing w:line="360" w:lineRule="auto"/>
        <w:ind w:left="630"/>
        <w:jc w:val="both"/>
        <w:rPr>
          <w:rFonts w:ascii="Times New Roman" w:hAnsi="Times New Roman"/>
          <w:i w:val="0"/>
          <w:sz w:val="24"/>
          <w:szCs w:val="24"/>
        </w:rPr>
      </w:pPr>
    </w:p>
    <w:p w14:paraId="744AADA2" w14:textId="77777777" w:rsidR="00C441EA" w:rsidRPr="002E0CB9" w:rsidRDefault="00C441EA" w:rsidP="00C441EA">
      <w:pPr>
        <w:pStyle w:val="template"/>
        <w:spacing w:line="360" w:lineRule="auto"/>
        <w:ind w:left="630"/>
        <w:rPr>
          <w:rFonts w:ascii="Times New Roman" w:hAnsi="Times New Roman"/>
          <w:i w:val="0"/>
          <w:sz w:val="24"/>
          <w:szCs w:val="24"/>
        </w:rPr>
      </w:pPr>
      <w:r w:rsidRPr="002E0CB9">
        <w:rPr>
          <w:rFonts w:ascii="Times New Roman" w:hAnsi="Times New Roman"/>
          <w:i w:val="0"/>
          <w:sz w:val="24"/>
          <w:szCs w:val="24"/>
        </w:rPr>
        <w:t>REQ-SF1-1: &lt;Write your requirement here&gt;</w:t>
      </w:r>
      <w:r w:rsidRPr="002E0CB9">
        <w:rPr>
          <w:rFonts w:ascii="Times New Roman" w:hAnsi="Times New Roman"/>
          <w:i w:val="0"/>
          <w:sz w:val="24"/>
          <w:szCs w:val="24"/>
        </w:rPr>
        <w:tab/>
        <w:t xml:space="preserve"> </w:t>
      </w:r>
    </w:p>
    <w:p w14:paraId="6FF404ED" w14:textId="77777777" w:rsidR="00C441EA" w:rsidRPr="002E0CB9" w:rsidRDefault="00C441EA" w:rsidP="00C441EA">
      <w:pPr>
        <w:pStyle w:val="template"/>
        <w:spacing w:line="360" w:lineRule="auto"/>
        <w:ind w:left="630"/>
        <w:rPr>
          <w:rFonts w:ascii="Times New Roman" w:hAnsi="Times New Roman"/>
          <w:i w:val="0"/>
          <w:sz w:val="24"/>
          <w:szCs w:val="24"/>
        </w:rPr>
      </w:pPr>
      <w:r w:rsidRPr="002E0CB9">
        <w:rPr>
          <w:rFonts w:ascii="Times New Roman" w:hAnsi="Times New Roman"/>
          <w:i w:val="0"/>
          <w:sz w:val="24"/>
          <w:szCs w:val="24"/>
        </w:rPr>
        <w:t xml:space="preserve">REQ-SF1-2: </w:t>
      </w:r>
    </w:p>
    <w:p w14:paraId="7F6DF9A5" w14:textId="77777777" w:rsidR="00C441EA" w:rsidRPr="002E0CB9" w:rsidRDefault="00286D8E" w:rsidP="00974D5E">
      <w:pPr>
        <w:pStyle w:val="template"/>
        <w:spacing w:line="360" w:lineRule="auto"/>
        <w:ind w:left="630"/>
        <w:rPr>
          <w:rFonts w:ascii="Times New Roman" w:hAnsi="Times New Roman"/>
          <w:i w:val="0"/>
          <w:sz w:val="24"/>
          <w:szCs w:val="24"/>
        </w:rPr>
      </w:pPr>
      <w:bookmarkStart w:id="363" w:name="_Toc439994689"/>
      <w:bookmarkStart w:id="364" w:name="_Toc441230993"/>
      <w:r>
        <w:rPr>
          <w:rFonts w:ascii="Times New Roman" w:hAnsi="Times New Roman"/>
          <w:i w:val="0"/>
          <w:sz w:val="24"/>
          <w:szCs w:val="24"/>
        </w:rPr>
        <w:t xml:space="preserve">REQ-SF1-3: </w:t>
      </w:r>
      <w:r>
        <w:rPr>
          <w:rFonts w:ascii="Times New Roman" w:hAnsi="Times New Roman"/>
          <w:i w:val="0"/>
          <w:sz w:val="24"/>
          <w:szCs w:val="24"/>
        </w:rPr>
        <w:tab/>
      </w:r>
    </w:p>
    <w:p w14:paraId="390F3164" w14:textId="77777777" w:rsidR="00C441EA" w:rsidRPr="002E0CB9" w:rsidRDefault="00286D8E" w:rsidP="00974D5E">
      <w:pPr>
        <w:pStyle w:val="SubSubSection"/>
      </w:pPr>
      <w:bookmarkStart w:id="365" w:name="_Toc505635138"/>
      <w:bookmarkStart w:id="366" w:name="_Toc505635237"/>
      <w:bookmarkStart w:id="367" w:name="_Toc505635336"/>
      <w:bookmarkStart w:id="368" w:name="_Toc505635441"/>
      <w:bookmarkStart w:id="369" w:name="_Toc505635647"/>
      <w:bookmarkStart w:id="370" w:name="_Toc87862563"/>
      <w:bookmarkStart w:id="371" w:name="_Toc88471893"/>
      <w:r>
        <w:t>System Feature 2</w:t>
      </w:r>
      <w:r w:rsidR="00C441EA" w:rsidRPr="002E0CB9">
        <w:t xml:space="preserve"> (and so on)</w:t>
      </w:r>
      <w:bookmarkEnd w:id="363"/>
      <w:bookmarkEnd w:id="364"/>
      <w:bookmarkEnd w:id="365"/>
      <w:bookmarkEnd w:id="366"/>
      <w:bookmarkEnd w:id="367"/>
      <w:bookmarkEnd w:id="368"/>
      <w:bookmarkEnd w:id="369"/>
      <w:bookmarkEnd w:id="370"/>
      <w:bookmarkEnd w:id="371"/>
    </w:p>
    <w:p w14:paraId="16E6AC50" w14:textId="77777777" w:rsidR="00C441EA" w:rsidRPr="002E0CB9" w:rsidRDefault="00C441EA" w:rsidP="00C441EA">
      <w:pPr>
        <w:pStyle w:val="template"/>
        <w:spacing w:line="360" w:lineRule="auto"/>
        <w:rPr>
          <w:rFonts w:ascii="Times New Roman" w:hAnsi="Times New Roman"/>
          <w:i w:val="0"/>
          <w:sz w:val="24"/>
          <w:szCs w:val="24"/>
        </w:rPr>
      </w:pPr>
      <w:bookmarkStart w:id="372" w:name="_Toc441230994"/>
      <w:bookmarkStart w:id="373" w:name="_Toc439994690"/>
    </w:p>
    <w:p w14:paraId="2A6D2A84" w14:textId="77777777" w:rsidR="00C441EA" w:rsidRPr="002E0CB9" w:rsidRDefault="00C441EA" w:rsidP="00974D5E">
      <w:pPr>
        <w:pStyle w:val="Subsection"/>
      </w:pPr>
      <w:bookmarkStart w:id="374" w:name="_Toc505635139"/>
      <w:bookmarkStart w:id="375" w:name="_Toc505635238"/>
      <w:bookmarkStart w:id="376" w:name="_Toc505635337"/>
      <w:bookmarkStart w:id="377" w:name="_Toc505635442"/>
      <w:bookmarkStart w:id="378" w:name="_Toc505635648"/>
      <w:bookmarkStart w:id="379" w:name="_Toc87862564"/>
      <w:bookmarkStart w:id="380" w:name="_Toc88471894"/>
      <w:r w:rsidRPr="002E0CB9">
        <w:t>Nonfunctional Requirements</w:t>
      </w:r>
      <w:bookmarkEnd w:id="372"/>
      <w:bookmarkEnd w:id="374"/>
      <w:bookmarkEnd w:id="375"/>
      <w:bookmarkEnd w:id="376"/>
      <w:bookmarkEnd w:id="377"/>
      <w:bookmarkEnd w:id="378"/>
      <w:bookmarkEnd w:id="379"/>
      <w:bookmarkEnd w:id="380"/>
    </w:p>
    <w:p w14:paraId="3904DF4C" w14:textId="77777777" w:rsidR="00C441EA" w:rsidRPr="002E0CB9" w:rsidRDefault="00C441EA" w:rsidP="00974D5E">
      <w:pPr>
        <w:pStyle w:val="SubSubSection"/>
      </w:pPr>
      <w:bookmarkStart w:id="381" w:name="_Toc441230995"/>
      <w:bookmarkStart w:id="382" w:name="_Toc505635140"/>
      <w:bookmarkStart w:id="383" w:name="_Toc505635239"/>
      <w:bookmarkStart w:id="384" w:name="_Toc505635338"/>
      <w:bookmarkStart w:id="385" w:name="_Toc505635443"/>
      <w:bookmarkStart w:id="386" w:name="_Toc505635649"/>
      <w:bookmarkStart w:id="387" w:name="_Toc87862565"/>
      <w:bookmarkStart w:id="388" w:name="_Toc88471895"/>
      <w:r w:rsidRPr="002E0CB9">
        <w:t>Performance Requirements</w:t>
      </w:r>
      <w:bookmarkEnd w:id="373"/>
      <w:bookmarkEnd w:id="381"/>
      <w:bookmarkEnd w:id="382"/>
      <w:bookmarkEnd w:id="383"/>
      <w:bookmarkEnd w:id="384"/>
      <w:bookmarkEnd w:id="385"/>
      <w:bookmarkEnd w:id="386"/>
      <w:bookmarkEnd w:id="387"/>
      <w:bookmarkEnd w:id="388"/>
    </w:p>
    <w:p w14:paraId="0AF73C2E"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f there are performance requirements for the product under various circumstances, state them here and explain their rationale, to help the developers understand the intent and make suitable design choices. Specify the timing relationships for real time systems. Make such requirements as specific as possible. You may need to state performance requirements for individual functional requirements or features.&gt;</w:t>
      </w:r>
    </w:p>
    <w:p w14:paraId="49CC74D2" w14:textId="77777777" w:rsidR="00C441EA" w:rsidRPr="002E0CB9" w:rsidRDefault="00C441EA" w:rsidP="00C441EA">
      <w:pPr>
        <w:pStyle w:val="template"/>
        <w:spacing w:line="360" w:lineRule="auto"/>
        <w:jc w:val="both"/>
        <w:rPr>
          <w:rFonts w:ascii="Times New Roman" w:hAnsi="Times New Roman"/>
          <w:i w:val="0"/>
          <w:sz w:val="24"/>
          <w:szCs w:val="24"/>
        </w:rPr>
      </w:pPr>
      <w:bookmarkStart w:id="389" w:name="_Toc439994691"/>
      <w:bookmarkStart w:id="390" w:name="_Toc441230996"/>
    </w:p>
    <w:p w14:paraId="43AA7A66" w14:textId="77777777" w:rsidR="00C441EA" w:rsidRPr="002E0CB9" w:rsidRDefault="00C441EA" w:rsidP="00974D5E">
      <w:pPr>
        <w:pStyle w:val="SubSubSection"/>
      </w:pPr>
      <w:bookmarkStart w:id="391" w:name="_Toc505635141"/>
      <w:bookmarkStart w:id="392" w:name="_Toc505635240"/>
      <w:bookmarkStart w:id="393" w:name="_Toc505635339"/>
      <w:bookmarkStart w:id="394" w:name="_Toc505635444"/>
      <w:bookmarkStart w:id="395" w:name="_Toc505635650"/>
      <w:bookmarkStart w:id="396" w:name="_Toc87862566"/>
      <w:bookmarkStart w:id="397" w:name="_Toc88471896"/>
      <w:r w:rsidRPr="002E0CB9">
        <w:t>Safety Requirements</w:t>
      </w:r>
      <w:bookmarkEnd w:id="389"/>
      <w:bookmarkEnd w:id="390"/>
      <w:bookmarkEnd w:id="391"/>
      <w:bookmarkEnd w:id="392"/>
      <w:bookmarkEnd w:id="393"/>
      <w:bookmarkEnd w:id="394"/>
      <w:bookmarkEnd w:id="395"/>
      <w:bookmarkEnd w:id="396"/>
      <w:bookmarkEnd w:id="397"/>
    </w:p>
    <w:p w14:paraId="7E267A49"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bookmarkStart w:id="398" w:name="_Toc439994692"/>
      <w:bookmarkStart w:id="399" w:name="_Toc441230997"/>
    </w:p>
    <w:p w14:paraId="252E3D8E" w14:textId="77777777" w:rsidR="00C441EA" w:rsidRPr="002E0CB9" w:rsidRDefault="00C441EA" w:rsidP="00974D5E">
      <w:pPr>
        <w:pStyle w:val="SubSubSection"/>
      </w:pPr>
      <w:bookmarkStart w:id="400" w:name="_Toc505635142"/>
      <w:bookmarkStart w:id="401" w:name="_Toc505635241"/>
      <w:bookmarkStart w:id="402" w:name="_Toc505635340"/>
      <w:bookmarkStart w:id="403" w:name="_Toc505635445"/>
      <w:bookmarkStart w:id="404" w:name="_Toc505635651"/>
      <w:bookmarkStart w:id="405" w:name="_Toc87862567"/>
      <w:bookmarkStart w:id="406" w:name="_Toc88471897"/>
      <w:r w:rsidRPr="002E0CB9">
        <w:t>Security Requirements</w:t>
      </w:r>
      <w:bookmarkEnd w:id="398"/>
      <w:bookmarkEnd w:id="399"/>
      <w:bookmarkEnd w:id="400"/>
      <w:bookmarkEnd w:id="401"/>
      <w:bookmarkEnd w:id="402"/>
      <w:bookmarkEnd w:id="403"/>
      <w:bookmarkEnd w:id="404"/>
      <w:bookmarkEnd w:id="405"/>
      <w:bookmarkEnd w:id="406"/>
    </w:p>
    <w:p w14:paraId="79FC2DF3"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Specify any requirements regarding security or privacy issues surrounding use of the product or protection of the data used or created by the product. Define any user identity authentication requirements. Refer to any external policies or regulations containing security issues that affect the product. Define any security or privacy certifications that must be satisfied.&gt;</w:t>
      </w:r>
    </w:p>
    <w:p w14:paraId="5A7BBA69" w14:textId="77777777" w:rsidR="00C441EA" w:rsidRPr="002E0CB9" w:rsidRDefault="00C441EA" w:rsidP="00974D5E">
      <w:pPr>
        <w:pStyle w:val="SubSubSection"/>
      </w:pPr>
      <w:bookmarkStart w:id="407" w:name="_Toc87862568"/>
      <w:bookmarkStart w:id="408" w:name="_Toc88471898"/>
      <w:r w:rsidRPr="002E0CB9">
        <w:t>Usability Requirements</w:t>
      </w:r>
      <w:bookmarkEnd w:id="407"/>
      <w:bookmarkEnd w:id="408"/>
    </w:p>
    <w:p w14:paraId="57AB4727" w14:textId="77777777" w:rsidR="00C441EA" w:rsidRPr="002E0CB9" w:rsidRDefault="00C441EA" w:rsidP="00C441EA">
      <w:pPr>
        <w:rPr>
          <w:lang w:val="en"/>
        </w:rPr>
      </w:pPr>
    </w:p>
    <w:p w14:paraId="60D58A6B" w14:textId="77777777" w:rsidR="00C441EA" w:rsidRPr="002E0CB9" w:rsidRDefault="00C441EA" w:rsidP="00974D5E">
      <w:pPr>
        <w:pStyle w:val="SubSubSection"/>
      </w:pPr>
      <w:bookmarkStart w:id="409" w:name="_Toc87862569"/>
      <w:bookmarkStart w:id="410" w:name="_Toc88471899"/>
      <w:r w:rsidRPr="002E0CB9">
        <w:t>Reliability Requirements</w:t>
      </w:r>
      <w:bookmarkEnd w:id="409"/>
      <w:bookmarkEnd w:id="410"/>
    </w:p>
    <w:p w14:paraId="7B2C103F" w14:textId="77777777" w:rsidR="00C441EA" w:rsidRPr="002E0CB9" w:rsidRDefault="00C441EA" w:rsidP="00C441EA">
      <w:pPr>
        <w:rPr>
          <w:lang w:val="en"/>
        </w:rPr>
      </w:pPr>
    </w:p>
    <w:p w14:paraId="647837DF" w14:textId="77777777" w:rsidR="00C441EA" w:rsidRPr="002E0CB9" w:rsidRDefault="00C441EA" w:rsidP="00974D5E">
      <w:pPr>
        <w:pStyle w:val="SubSubSection"/>
      </w:pPr>
      <w:bookmarkStart w:id="411" w:name="_Toc87862570"/>
      <w:bookmarkStart w:id="412" w:name="_Toc88471900"/>
      <w:r w:rsidRPr="002E0CB9">
        <w:t>Maintainability/Supportability Requirements</w:t>
      </w:r>
      <w:bookmarkEnd w:id="411"/>
      <w:bookmarkEnd w:id="412"/>
    </w:p>
    <w:p w14:paraId="730450EE" w14:textId="77777777" w:rsidR="00C441EA" w:rsidRPr="002E0CB9" w:rsidRDefault="00C441EA" w:rsidP="00C441EA">
      <w:pPr>
        <w:rPr>
          <w:lang w:val="en"/>
        </w:rPr>
      </w:pPr>
    </w:p>
    <w:p w14:paraId="07A1C262" w14:textId="77777777" w:rsidR="00C441EA" w:rsidRPr="002E0CB9" w:rsidRDefault="00C441EA" w:rsidP="00974D5E">
      <w:pPr>
        <w:pStyle w:val="SubSubSection"/>
      </w:pPr>
      <w:bookmarkStart w:id="413" w:name="_Toc87862571"/>
      <w:bookmarkStart w:id="414" w:name="_Toc88471901"/>
      <w:r w:rsidRPr="002E0CB9">
        <w:t>Portability Requirements</w:t>
      </w:r>
      <w:bookmarkEnd w:id="413"/>
      <w:bookmarkEnd w:id="414"/>
    </w:p>
    <w:p w14:paraId="63AAF042" w14:textId="77777777" w:rsidR="00C441EA" w:rsidRPr="002E0CB9" w:rsidRDefault="00C441EA" w:rsidP="00C441EA">
      <w:pPr>
        <w:rPr>
          <w:lang w:val="en"/>
        </w:rPr>
      </w:pPr>
    </w:p>
    <w:p w14:paraId="2FCFF8D5" w14:textId="77777777" w:rsidR="00C441EA" w:rsidRPr="002E0CB9" w:rsidRDefault="00C441EA" w:rsidP="00974D5E">
      <w:pPr>
        <w:pStyle w:val="SubSubSection"/>
      </w:pPr>
      <w:bookmarkStart w:id="415" w:name="_Toc87862572"/>
      <w:bookmarkStart w:id="416" w:name="_Toc88471902"/>
      <w:r w:rsidRPr="002E0CB9">
        <w:t>Efficiency Requirements</w:t>
      </w:r>
      <w:bookmarkEnd w:id="415"/>
      <w:bookmarkEnd w:id="416"/>
    </w:p>
    <w:p w14:paraId="5889C996" w14:textId="77777777" w:rsidR="00C441EA" w:rsidRPr="002E0CB9" w:rsidRDefault="00C441EA" w:rsidP="00C441EA">
      <w:pPr>
        <w:rPr>
          <w:lang w:val="en"/>
        </w:rPr>
      </w:pPr>
    </w:p>
    <w:p w14:paraId="390760E6" w14:textId="77777777" w:rsidR="00C441EA" w:rsidRPr="002E0CB9" w:rsidRDefault="00C441EA" w:rsidP="00C441EA">
      <w:pPr>
        <w:rPr>
          <w:lang w:val="en"/>
        </w:rPr>
      </w:pPr>
    </w:p>
    <w:p w14:paraId="6B1D367D" w14:textId="77777777" w:rsidR="00C441EA" w:rsidRPr="002E0CB9" w:rsidRDefault="00C441EA" w:rsidP="00974D5E">
      <w:pPr>
        <w:pStyle w:val="Subsection"/>
      </w:pPr>
      <w:bookmarkStart w:id="417" w:name="_Toc439994695"/>
      <w:bookmarkStart w:id="418" w:name="_Toc441231000"/>
      <w:bookmarkStart w:id="419" w:name="_Toc505635145"/>
      <w:bookmarkStart w:id="420" w:name="_Toc505635244"/>
      <w:bookmarkStart w:id="421" w:name="_Toc505635343"/>
      <w:bookmarkStart w:id="422" w:name="_Toc505635448"/>
      <w:bookmarkStart w:id="423" w:name="_Toc505635654"/>
      <w:bookmarkStart w:id="424" w:name="_Toc87862573"/>
      <w:bookmarkStart w:id="425" w:name="_Toc88471903"/>
      <w:r w:rsidRPr="002E0CB9">
        <w:t>Domain Requirements</w:t>
      </w:r>
      <w:bookmarkEnd w:id="417"/>
      <w:bookmarkEnd w:id="418"/>
      <w:bookmarkEnd w:id="419"/>
      <w:bookmarkEnd w:id="420"/>
      <w:bookmarkEnd w:id="421"/>
      <w:bookmarkEnd w:id="422"/>
      <w:bookmarkEnd w:id="423"/>
      <w:bookmarkEnd w:id="424"/>
      <w:bookmarkEnd w:id="425"/>
    </w:p>
    <w:p w14:paraId="5AC03891" w14:textId="77777777" w:rsid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fine any other requirements not covered elsewhere in the SRS. This might include database requirements, internationalization requirements, legal requirements, reuse objectives for the project, and so on. Add any new sections that are pertinent to the project.&gt;</w:t>
      </w:r>
    </w:p>
    <w:p w14:paraId="1B4706E4" w14:textId="77777777" w:rsidR="00974D5E" w:rsidRDefault="00974D5E" w:rsidP="00974D5E">
      <w:pPr>
        <w:pStyle w:val="ChapterHeading"/>
      </w:pPr>
      <w:bookmarkStart w:id="426" w:name="_Toc88471904"/>
      <w:r>
        <w:t>Use Case Analysis</w:t>
      </w:r>
      <w:bookmarkEnd w:id="426"/>
    </w:p>
    <w:p w14:paraId="0EE0281B" w14:textId="77777777" w:rsidR="00974D5E" w:rsidRPr="002E0CB9" w:rsidRDefault="00974D5E" w:rsidP="00974D5E">
      <w:r w:rsidRPr="002E0CB9">
        <w:t xml:space="preserve">[Paragraph Text 12 pt, </w:t>
      </w:r>
      <w:r>
        <w:t>Times New Roman</w:t>
      </w:r>
      <w:r w:rsidRPr="002E0CB9">
        <w:t>, 1.5 Line Spacing, Justified]</w:t>
      </w:r>
    </w:p>
    <w:p w14:paraId="486F4E07" w14:textId="77777777" w:rsidR="00974D5E" w:rsidRPr="00083233" w:rsidRDefault="00974D5E" w:rsidP="00974D5E">
      <w:pPr>
        <w:rPr>
          <w:color w:val="000000"/>
        </w:rPr>
      </w:pPr>
      <w:r w:rsidRPr="002E0CB9">
        <w:rPr>
          <w:bCs/>
          <w:color w:val="000000"/>
        </w:rPr>
        <w:t>[</w:t>
      </w:r>
      <w:r w:rsidRPr="002E0CB9">
        <w:rPr>
          <w:bCs/>
          <w:i/>
          <w:iCs/>
          <w:color w:val="000000"/>
          <w:sz w:val="20"/>
          <w:szCs w:val="20"/>
        </w:rPr>
        <w:t>Between 4 to 8 lines describe what is this chapter all about</w:t>
      </w:r>
      <w:r w:rsidRPr="002E0CB9">
        <w:rPr>
          <w:color w:val="000000"/>
        </w:rPr>
        <w:t>]</w:t>
      </w:r>
    </w:p>
    <w:p w14:paraId="7111418D" w14:textId="77777777" w:rsidR="00974D5E" w:rsidRPr="002E0CB9" w:rsidRDefault="00974D5E" w:rsidP="00974D5E"/>
    <w:p w14:paraId="3E0CA45A" w14:textId="77777777" w:rsidR="00974D5E" w:rsidRPr="002E0CB9" w:rsidRDefault="00974D5E" w:rsidP="00974D5E">
      <w:pPr>
        <w:pStyle w:val="Subsection"/>
      </w:pPr>
      <w:bookmarkStart w:id="427" w:name="_Toc505635148"/>
      <w:bookmarkStart w:id="428" w:name="_Toc505635247"/>
      <w:bookmarkStart w:id="429" w:name="_Toc505635346"/>
      <w:bookmarkStart w:id="430" w:name="_Toc505635451"/>
      <w:bookmarkStart w:id="431" w:name="_Toc505635657"/>
      <w:bookmarkStart w:id="432" w:name="_Toc87862576"/>
      <w:bookmarkStart w:id="433" w:name="_Toc88471905"/>
      <w:r w:rsidRPr="002E0CB9">
        <w:t>Use Case Model</w:t>
      </w:r>
      <w:bookmarkEnd w:id="427"/>
      <w:bookmarkEnd w:id="428"/>
      <w:bookmarkEnd w:id="429"/>
      <w:bookmarkEnd w:id="430"/>
      <w:bookmarkEnd w:id="431"/>
      <w:bookmarkEnd w:id="432"/>
      <w:bookmarkEnd w:id="433"/>
      <w:r w:rsidRPr="002E0CB9">
        <w:t xml:space="preserve"> </w:t>
      </w:r>
    </w:p>
    <w:p w14:paraId="0609DA5B" w14:textId="77777777" w:rsidR="00974D5E" w:rsidRDefault="00974D5E" w:rsidP="00974D5E">
      <w:r w:rsidRPr="002E0CB9">
        <w:t xml:space="preserve">[Paragraph Text 12 pt, </w:t>
      </w:r>
      <w:r>
        <w:t>Times New Roman</w:t>
      </w:r>
      <w:r w:rsidRPr="002E0CB9">
        <w:t>, 1.5 Line Spacing, Justified]</w:t>
      </w:r>
    </w:p>
    <w:p w14:paraId="430A7760" w14:textId="77777777" w:rsidR="00974D5E" w:rsidRDefault="00974D5E" w:rsidP="00974D5E"/>
    <w:p w14:paraId="03927F10" w14:textId="77777777" w:rsidR="00974D5E" w:rsidRDefault="00974D5E" w:rsidP="00974D5E">
      <w:pPr>
        <w:keepNext/>
        <w:jc w:val="center"/>
      </w:pP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rsidR="00277D79">
        <w:fldChar w:fldCharType="begin"/>
      </w:r>
      <w:r w:rsidR="00277D79">
        <w:instrText xml:space="preserve"> INCLUDEPICTURE  "https://i.pinimg.com/originals/36/dc/18/36dc180c37e99b4ebf4a9135f1a05e72.png" \* MERGEFORMATINET </w:instrText>
      </w:r>
      <w:r w:rsidR="00277D79">
        <w:fldChar w:fldCharType="separate"/>
      </w:r>
      <w:r w:rsidR="00C55095">
        <w:fldChar w:fldCharType="begin"/>
      </w:r>
      <w:r w:rsidR="00C55095">
        <w:instrText xml:space="preserve"> INCLUDEPICTURE  "https://i.pinimg.com/originals/36/dc/18/36dc180c37e99b4ebf4a9135f1a05e72.png" \* MERGEFORMATINET </w:instrText>
      </w:r>
      <w:r w:rsidR="00C55095">
        <w:fldChar w:fldCharType="separate"/>
      </w:r>
      <w:r w:rsidR="00B82B8C">
        <w:fldChar w:fldCharType="begin"/>
      </w:r>
      <w:r w:rsidR="00B82B8C">
        <w:instrText xml:space="preserve"> INCLUDEPICTURE  "https://i.pinimg.com/originals/36/dc/18/36dc180c37e99b4ebf4a9135f1a05e72.png" \* MERGEFORMATINET </w:instrText>
      </w:r>
      <w:r w:rsidR="00B82B8C">
        <w:fldChar w:fldCharType="separate"/>
      </w:r>
      <w:r w:rsidR="004D3EDA">
        <w:fldChar w:fldCharType="begin"/>
      </w:r>
      <w:r w:rsidR="004D3EDA">
        <w:instrText xml:space="preserve"> INCLUDEPICTURE  "https://i.pinimg.com/originals/36/dc/18/36dc180c37e99b4ebf4a9135f1a05e72.png" \* MERGEFORMATINET </w:instrText>
      </w:r>
      <w:r w:rsidR="004D3EDA">
        <w:fldChar w:fldCharType="separate"/>
      </w:r>
      <w:r w:rsidR="00E23B9B">
        <w:fldChar w:fldCharType="begin"/>
      </w:r>
      <w:r w:rsidR="00E23B9B">
        <w:instrText xml:space="preserve"> INCLUDEPICTURE  "https://i.pinimg.com/originals/36/dc/18/36dc180c37e99b4ebf4a9135f1a05e72.png" \* MERGEFORMATINET </w:instrText>
      </w:r>
      <w:r w:rsidR="00E23B9B">
        <w:fldChar w:fldCharType="separate"/>
      </w:r>
      <w:r w:rsidR="00E23B9B">
        <w:pict w14:anchorId="52E7371F">
          <v:shape id="_x0000_i1026" type="#_x0000_t75" alt="Use Case Templates to Instantly Create Use Case Diagrams Online - Creately  Blog | Use case, Relationship diagram, Ladder logic" style="width:226.2pt;height:320.4pt">
            <v:imagedata r:id="rId17" r:href="rId18"/>
          </v:shape>
        </w:pict>
      </w:r>
      <w:r w:rsidR="00E23B9B">
        <w:fldChar w:fldCharType="end"/>
      </w:r>
      <w:r w:rsidR="004D3EDA">
        <w:fldChar w:fldCharType="end"/>
      </w:r>
      <w:r w:rsidR="00B82B8C">
        <w:fldChar w:fldCharType="end"/>
      </w:r>
      <w:r w:rsidR="00C55095">
        <w:fldChar w:fldCharType="end"/>
      </w:r>
      <w:r w:rsidR="00277D79">
        <w:fldChar w:fldCharType="end"/>
      </w:r>
      <w:r>
        <w:fldChar w:fldCharType="end"/>
      </w:r>
      <w:r>
        <w:fldChar w:fldCharType="end"/>
      </w:r>
      <w:r>
        <w:fldChar w:fldCharType="end"/>
      </w:r>
      <w:r>
        <w:fldChar w:fldCharType="end"/>
      </w:r>
    </w:p>
    <w:p w14:paraId="26212C7B" w14:textId="77777777" w:rsidR="00974D5E" w:rsidRPr="002E0CB9" w:rsidRDefault="00974D5E" w:rsidP="00974D5E">
      <w:pPr>
        <w:pStyle w:val="Caption"/>
      </w:pPr>
      <w:r>
        <w:t>Figure</w:t>
      </w:r>
      <w:r w:rsidR="00175B2F">
        <w:t xml:space="preserve"> 4.</w:t>
      </w:r>
      <w:r w:rsidR="00277D79">
        <w:t>1</w:t>
      </w:r>
      <w:r>
        <w:t>: Use Case for Insurance Company</w:t>
      </w:r>
    </w:p>
    <w:p w14:paraId="61B42FD7" w14:textId="77777777" w:rsidR="00974D5E" w:rsidRDefault="00974D5E" w:rsidP="00974D5E"/>
    <w:p w14:paraId="589C3E0B" w14:textId="77777777" w:rsidR="00974D5E" w:rsidRDefault="00974D5E" w:rsidP="00974D5E"/>
    <w:p w14:paraId="7D051E42" w14:textId="77777777" w:rsidR="00974D5E" w:rsidRDefault="00974D5E" w:rsidP="00974D5E"/>
    <w:p w14:paraId="4866CA41" w14:textId="77777777" w:rsidR="00974D5E" w:rsidRPr="002E0CB9" w:rsidRDefault="00974D5E" w:rsidP="00974D5E"/>
    <w:p w14:paraId="2A69F841" w14:textId="77777777" w:rsidR="00974D5E" w:rsidRPr="002E0CB9" w:rsidRDefault="00974D5E" w:rsidP="00974D5E"/>
    <w:p w14:paraId="3E65AAE2" w14:textId="77777777" w:rsidR="00974D5E" w:rsidRPr="002E0CB9" w:rsidRDefault="00974D5E" w:rsidP="00974D5E">
      <w:pPr>
        <w:pStyle w:val="NoSpacing"/>
        <w:rPr>
          <w:rFonts w:ascii="Times New Roman" w:hAnsi="Times New Roman"/>
        </w:rPr>
      </w:pPr>
    </w:p>
    <w:p w14:paraId="5D596EB3" w14:textId="77777777" w:rsidR="00974D5E" w:rsidRPr="002E0CB9" w:rsidRDefault="00974D5E" w:rsidP="00974D5E">
      <w:pPr>
        <w:pStyle w:val="Subsection"/>
      </w:pPr>
      <w:bookmarkStart w:id="434" w:name="_Toc505635149"/>
      <w:bookmarkStart w:id="435" w:name="_Toc505635248"/>
      <w:bookmarkStart w:id="436" w:name="_Toc505635347"/>
      <w:bookmarkStart w:id="437" w:name="_Toc505635452"/>
      <w:bookmarkStart w:id="438" w:name="_Toc505635658"/>
      <w:bookmarkStart w:id="439" w:name="_Toc87862577"/>
      <w:bookmarkStart w:id="440" w:name="_Toc88471906"/>
      <w:r w:rsidRPr="002E0CB9">
        <w:t>Use Cases</w:t>
      </w:r>
      <w:bookmarkEnd w:id="434"/>
      <w:bookmarkEnd w:id="435"/>
      <w:bookmarkEnd w:id="436"/>
      <w:bookmarkEnd w:id="437"/>
      <w:bookmarkEnd w:id="438"/>
      <w:r w:rsidRPr="002E0CB9">
        <w:t xml:space="preserve"> Description</w:t>
      </w:r>
      <w:bookmarkEnd w:id="439"/>
      <w:bookmarkEnd w:id="440"/>
    </w:p>
    <w:p w14:paraId="4AF8B79F" w14:textId="77777777" w:rsidR="00974D5E" w:rsidRDefault="00974D5E" w:rsidP="00974D5E">
      <w:r w:rsidRPr="002E0CB9">
        <w:t xml:space="preserve">[Paragraph Text 12 pt, </w:t>
      </w:r>
      <w:r>
        <w:t>Times New Roman</w:t>
      </w:r>
      <w:r w:rsidRPr="002E0CB9">
        <w:t>, 1.5 Line Spacing, Justified]</w:t>
      </w:r>
    </w:p>
    <w:p w14:paraId="42A92C7F" w14:textId="77777777" w:rsidR="00277D79" w:rsidRPr="00277D79" w:rsidRDefault="00974D5E" w:rsidP="00277D79">
      <w:pPr>
        <w:pStyle w:val="SubSubSection"/>
        <w:rPr>
          <w:i/>
        </w:rPr>
      </w:pPr>
      <w:bookmarkStart w:id="441" w:name="_Toc88471907"/>
      <w:r w:rsidRPr="00B173B6">
        <w:t>User Login Function</w:t>
      </w:r>
      <w:bookmarkEnd w:id="441"/>
    </w:p>
    <w:p w14:paraId="6F1CE6E4" w14:textId="77777777" w:rsidR="00277D79" w:rsidRDefault="00175B2F" w:rsidP="00277D79">
      <w:pPr>
        <w:pStyle w:val="Caption"/>
        <w:keepNext/>
      </w:pPr>
      <w:r>
        <w:t>Table 4.</w:t>
      </w:r>
      <w:r w:rsidR="00277D79">
        <w:t xml:space="preserve">1: User Login Function </w:t>
      </w:r>
      <w:r w:rsidR="00277D79">
        <w:fldChar w:fldCharType="begin"/>
      </w:r>
      <w:r w:rsidR="00277D79">
        <w:instrText xml:space="preserve"> SEQ Table_4-1:_User_Login_Function \* ARABIC </w:instrText>
      </w:r>
      <w:r w:rsidR="00277D79">
        <w:fldChar w:fldCharType="separate"/>
      </w:r>
      <w:r w:rsidR="00277D79">
        <w:t>1</w:t>
      </w:r>
      <w:r w:rsidR="00277D7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974D5E" w:rsidRPr="00B173B6" w14:paraId="44B3097C"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42D2A21A" w14:textId="77777777" w:rsidR="00974D5E" w:rsidRPr="00B173B6" w:rsidRDefault="00974D5E" w:rsidP="00974D5E">
            <w:pPr>
              <w:rPr>
                <w:b/>
                <w:sz w:val="28"/>
                <w:szCs w:val="28"/>
              </w:rPr>
            </w:pPr>
            <w:r w:rsidRPr="00B173B6">
              <w:rPr>
                <w:b/>
                <w:sz w:val="28"/>
                <w:szCs w:val="28"/>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5A1A13B" w14:textId="77777777" w:rsidR="00974D5E" w:rsidRPr="00B173B6" w:rsidRDefault="00974D5E" w:rsidP="00974D5E">
            <w:r w:rsidRPr="00B173B6">
              <w:t>Allow user to sign in</w:t>
            </w:r>
          </w:p>
        </w:tc>
      </w:tr>
      <w:tr w:rsidR="00974D5E" w:rsidRPr="00B173B6" w14:paraId="4227FF69"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37FA49A" w14:textId="77777777" w:rsidR="00974D5E" w:rsidRPr="00B173B6" w:rsidRDefault="00974D5E" w:rsidP="00974D5E">
            <w:pPr>
              <w:rPr>
                <w:b/>
                <w:sz w:val="28"/>
                <w:szCs w:val="28"/>
              </w:rPr>
            </w:pPr>
            <w:r w:rsidRPr="00B173B6">
              <w:rPr>
                <w:b/>
                <w:sz w:val="28"/>
                <w:szCs w:val="28"/>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2DA7784" w14:textId="77777777" w:rsidR="00974D5E" w:rsidRPr="00B173B6" w:rsidRDefault="00974D5E" w:rsidP="00974D5E">
            <w:r w:rsidRPr="00B173B6">
              <w:t>User must be registered through admin</w:t>
            </w:r>
          </w:p>
        </w:tc>
      </w:tr>
      <w:tr w:rsidR="00974D5E" w:rsidRPr="00B173B6" w14:paraId="26C34B23"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37E2DBF" w14:textId="77777777" w:rsidR="00974D5E" w:rsidRPr="00B173B6" w:rsidRDefault="00974D5E" w:rsidP="00974D5E">
            <w:pPr>
              <w:rPr>
                <w:b/>
                <w:sz w:val="28"/>
                <w:szCs w:val="28"/>
              </w:rPr>
            </w:pPr>
            <w:r w:rsidRPr="00B173B6">
              <w:rPr>
                <w:b/>
                <w:sz w:val="28"/>
                <w:szCs w:val="28"/>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6AADC09E" w14:textId="77777777" w:rsidR="00974D5E" w:rsidRPr="00B173B6" w:rsidRDefault="00974D5E" w:rsidP="00974D5E">
            <w:r w:rsidRPr="00B173B6">
              <w:t>Login to the system</w:t>
            </w:r>
          </w:p>
        </w:tc>
      </w:tr>
      <w:tr w:rsidR="00974D5E" w:rsidRPr="00B173B6" w14:paraId="666C9255"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D263A1C" w14:textId="77777777" w:rsidR="00974D5E" w:rsidRPr="00B173B6" w:rsidRDefault="00974D5E" w:rsidP="00974D5E">
            <w:pPr>
              <w:rPr>
                <w:b/>
                <w:sz w:val="28"/>
                <w:szCs w:val="28"/>
              </w:rPr>
            </w:pPr>
            <w:r w:rsidRPr="00B173B6">
              <w:rPr>
                <w:b/>
                <w:sz w:val="28"/>
                <w:szCs w:val="28"/>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E900716" w14:textId="77777777" w:rsidR="00974D5E" w:rsidRPr="00B173B6" w:rsidRDefault="00974D5E" w:rsidP="00974D5E">
            <w:r w:rsidRPr="00B173B6">
              <w:t>Wrong or correct login sent to database</w:t>
            </w:r>
          </w:p>
        </w:tc>
      </w:tr>
      <w:tr w:rsidR="00974D5E" w:rsidRPr="00B173B6" w14:paraId="3DAE9562"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E36C1AF" w14:textId="77777777" w:rsidR="00974D5E" w:rsidRPr="00B173B6" w:rsidRDefault="00974D5E" w:rsidP="00974D5E">
            <w:pPr>
              <w:rPr>
                <w:b/>
                <w:sz w:val="28"/>
                <w:szCs w:val="28"/>
              </w:rPr>
            </w:pPr>
            <w:r w:rsidRPr="00B173B6">
              <w:rPr>
                <w:b/>
                <w:sz w:val="28"/>
                <w:szCs w:val="28"/>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5B14B9D" w14:textId="77777777" w:rsidR="00974D5E" w:rsidRPr="00B173B6" w:rsidRDefault="00974D5E" w:rsidP="00974D5E">
            <w:r w:rsidRPr="00B173B6">
              <w:t>Pc, Internet connection</w:t>
            </w:r>
          </w:p>
        </w:tc>
      </w:tr>
      <w:tr w:rsidR="00974D5E" w:rsidRPr="00B173B6" w14:paraId="6F617EA9"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DA5B826" w14:textId="77777777" w:rsidR="00974D5E" w:rsidRPr="00B173B6" w:rsidRDefault="00974D5E" w:rsidP="00974D5E">
            <w:pPr>
              <w:rPr>
                <w:b/>
                <w:sz w:val="28"/>
                <w:szCs w:val="28"/>
              </w:rPr>
            </w:pPr>
            <w:r w:rsidRPr="00B173B6">
              <w:rPr>
                <w:b/>
                <w:sz w:val="28"/>
                <w:szCs w:val="28"/>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9968B0F" w14:textId="77777777" w:rsidR="00974D5E" w:rsidRPr="00B173B6" w:rsidRDefault="00974D5E" w:rsidP="00974D5E">
            <w:pPr>
              <w:keepNext/>
            </w:pPr>
            <w:r w:rsidRPr="00B173B6">
              <w:t>Safety, timing</w:t>
            </w:r>
          </w:p>
        </w:tc>
      </w:tr>
    </w:tbl>
    <w:p w14:paraId="0A450CCA" w14:textId="77777777" w:rsidR="00974D5E" w:rsidRDefault="00974D5E" w:rsidP="00974D5E">
      <w:pPr>
        <w:rPr>
          <w:b/>
          <w:sz w:val="28"/>
          <w:szCs w:val="28"/>
        </w:rPr>
      </w:pPr>
    </w:p>
    <w:p w14:paraId="16084A5F" w14:textId="77777777" w:rsidR="00974D5E" w:rsidRDefault="00974D5E" w:rsidP="00974D5E">
      <w:pPr>
        <w:rPr>
          <w:b/>
          <w:sz w:val="28"/>
          <w:szCs w:val="28"/>
        </w:rPr>
      </w:pPr>
    </w:p>
    <w:p w14:paraId="5719DFB3" w14:textId="77777777" w:rsidR="00974D5E" w:rsidRDefault="00974D5E" w:rsidP="00974D5E">
      <w:pPr>
        <w:rPr>
          <w:b/>
          <w:sz w:val="28"/>
          <w:szCs w:val="28"/>
        </w:rPr>
      </w:pPr>
    </w:p>
    <w:p w14:paraId="16A7B0EB" w14:textId="77777777" w:rsidR="00974D5E" w:rsidRDefault="00974D5E" w:rsidP="00974D5E">
      <w:pPr>
        <w:rPr>
          <w:b/>
          <w:sz w:val="28"/>
          <w:szCs w:val="28"/>
        </w:rPr>
      </w:pPr>
    </w:p>
    <w:p w14:paraId="3A3AE783" w14:textId="77777777" w:rsidR="00974D5E" w:rsidRDefault="00974D5E" w:rsidP="00974D5E">
      <w:pPr>
        <w:rPr>
          <w:b/>
          <w:sz w:val="28"/>
          <w:szCs w:val="28"/>
        </w:rPr>
      </w:pPr>
    </w:p>
    <w:p w14:paraId="00D052A7" w14:textId="77777777" w:rsidR="00974D5E" w:rsidRDefault="00974D5E" w:rsidP="00974D5E">
      <w:pPr>
        <w:rPr>
          <w:b/>
          <w:sz w:val="28"/>
          <w:szCs w:val="28"/>
        </w:rPr>
      </w:pPr>
    </w:p>
    <w:p w14:paraId="52FF7DC6" w14:textId="77777777" w:rsidR="00974D5E" w:rsidRDefault="00974D5E" w:rsidP="00974D5E">
      <w:pPr>
        <w:rPr>
          <w:b/>
          <w:sz w:val="28"/>
          <w:szCs w:val="28"/>
        </w:rPr>
      </w:pPr>
    </w:p>
    <w:p w14:paraId="2E88FC1C" w14:textId="77777777" w:rsidR="00974D5E" w:rsidRPr="00B173B6" w:rsidRDefault="00974D5E" w:rsidP="00974D5E">
      <w:pPr>
        <w:rPr>
          <w:b/>
          <w:sz w:val="28"/>
          <w:szCs w:val="28"/>
        </w:rPr>
      </w:pPr>
      <w:r w:rsidRPr="00B173B6">
        <w:rPr>
          <w:b/>
          <w:sz w:val="28"/>
          <w:szCs w:val="28"/>
        </w:rPr>
        <w:t>Use case 1</w:t>
      </w:r>
    </w:p>
    <w:p w14:paraId="583C81AE" w14:textId="77777777" w:rsidR="00277D79" w:rsidRDefault="00175B2F" w:rsidP="00277D79">
      <w:pPr>
        <w:pStyle w:val="Caption"/>
        <w:keepNext/>
      </w:pPr>
      <w:r>
        <w:t>Table 4.</w:t>
      </w:r>
      <w:r w:rsidR="00277D79">
        <w:t xml:space="preserve">2: User Login Function: UC1 </w:t>
      </w:r>
      <w:r w:rsidR="00277D79">
        <w:fldChar w:fldCharType="begin"/>
      </w:r>
      <w:r w:rsidR="00277D79">
        <w:instrText xml:space="preserve"> SEQ Table_4-2:_User_Login_Function:_UC1 \* ARABIC </w:instrText>
      </w:r>
      <w:r w:rsidR="00277D79">
        <w:fldChar w:fldCharType="separate"/>
      </w:r>
      <w:r w:rsidR="00277D79">
        <w:t>1</w:t>
      </w:r>
      <w:r w:rsidR="00277D7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974D5E" w:rsidRPr="00B173B6" w14:paraId="74E7DACF" w14:textId="77777777" w:rsidTr="00277D7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2447E34E" w14:textId="77777777" w:rsidR="00974D5E" w:rsidRPr="00B173B6" w:rsidRDefault="00974D5E" w:rsidP="00974D5E">
            <w:pPr>
              <w:rPr>
                <w:b/>
                <w:sz w:val="28"/>
                <w:szCs w:val="28"/>
              </w:rPr>
            </w:pPr>
            <w:r w:rsidRPr="00B173B6">
              <w:rPr>
                <w:b/>
                <w:sz w:val="28"/>
                <w:szCs w:val="28"/>
              </w:rPr>
              <w:t>Login</w:t>
            </w:r>
          </w:p>
        </w:tc>
      </w:tr>
      <w:tr w:rsidR="00974D5E" w:rsidRPr="00B173B6" w14:paraId="1D9AEA57"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DC22F3B" w14:textId="77777777" w:rsidR="00974D5E" w:rsidRPr="00B173B6" w:rsidRDefault="00974D5E" w:rsidP="00974D5E">
            <w:pPr>
              <w:rPr>
                <w:b/>
                <w:sz w:val="28"/>
                <w:szCs w:val="28"/>
              </w:rPr>
            </w:pPr>
            <w:r w:rsidRPr="00B173B6">
              <w:rPr>
                <w:b/>
                <w:sz w:val="28"/>
                <w:szCs w:val="28"/>
              </w:rPr>
              <w:t>Actor</w:t>
            </w:r>
          </w:p>
        </w:tc>
      </w:tr>
      <w:tr w:rsidR="00974D5E" w:rsidRPr="00B173B6" w14:paraId="79375629"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B1CC17A" w14:textId="77777777" w:rsidR="00974D5E" w:rsidRPr="00B173B6" w:rsidRDefault="00974D5E" w:rsidP="00974D5E">
            <w:pPr>
              <w:pStyle w:val="ListParagraph"/>
              <w:numPr>
                <w:ilvl w:val="0"/>
                <w:numId w:val="18"/>
              </w:numPr>
              <w:spacing w:after="60" w:line="240" w:lineRule="auto"/>
              <w:jc w:val="left"/>
            </w:pPr>
            <w:r w:rsidRPr="00B173B6">
              <w:t>Regular User</w:t>
            </w:r>
          </w:p>
        </w:tc>
      </w:tr>
      <w:tr w:rsidR="00974D5E" w:rsidRPr="00B173B6" w14:paraId="76DE6592"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AF151DD" w14:textId="77777777" w:rsidR="00974D5E" w:rsidRPr="00B173B6" w:rsidRDefault="00974D5E" w:rsidP="00974D5E">
            <w:pPr>
              <w:rPr>
                <w:b/>
                <w:sz w:val="28"/>
                <w:szCs w:val="28"/>
              </w:rPr>
            </w:pPr>
            <w:r w:rsidRPr="00B173B6">
              <w:rPr>
                <w:b/>
                <w:sz w:val="28"/>
                <w:szCs w:val="28"/>
              </w:rPr>
              <w:t>Preconditions</w:t>
            </w:r>
          </w:p>
        </w:tc>
      </w:tr>
      <w:tr w:rsidR="00974D5E" w:rsidRPr="00B173B6" w14:paraId="03A10E59"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CEB8D85" w14:textId="77777777" w:rsidR="00974D5E" w:rsidRPr="00B173B6" w:rsidRDefault="00974D5E" w:rsidP="00974D5E">
            <w:pPr>
              <w:pStyle w:val="ListParagraph"/>
              <w:numPr>
                <w:ilvl w:val="0"/>
                <w:numId w:val="18"/>
              </w:numPr>
              <w:spacing w:after="60" w:line="240" w:lineRule="auto"/>
              <w:jc w:val="left"/>
            </w:pPr>
            <w:r w:rsidRPr="00B173B6">
              <w:t>Must be register through Admin</w:t>
            </w:r>
          </w:p>
        </w:tc>
      </w:tr>
      <w:tr w:rsidR="00974D5E" w:rsidRPr="00B173B6" w14:paraId="0259CA0A"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4B01671" w14:textId="77777777" w:rsidR="00974D5E" w:rsidRPr="00B173B6" w:rsidRDefault="00974D5E" w:rsidP="00974D5E">
            <w:pPr>
              <w:rPr>
                <w:b/>
                <w:sz w:val="28"/>
                <w:szCs w:val="28"/>
              </w:rPr>
            </w:pPr>
            <w:r w:rsidRPr="00B173B6">
              <w:rPr>
                <w:b/>
                <w:sz w:val="28"/>
                <w:szCs w:val="28"/>
              </w:rPr>
              <w:t>Basic flow</w:t>
            </w:r>
          </w:p>
        </w:tc>
      </w:tr>
      <w:tr w:rsidR="00974D5E" w:rsidRPr="00B173B6" w14:paraId="65D1694C"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tcPr>
          <w:p w14:paraId="49A8A511" w14:textId="77777777" w:rsidR="00974D5E" w:rsidRPr="00B173B6" w:rsidRDefault="00974D5E" w:rsidP="00974D5E">
            <w:pPr>
              <w:pStyle w:val="ListParagraph"/>
              <w:numPr>
                <w:ilvl w:val="0"/>
                <w:numId w:val="20"/>
              </w:numPr>
              <w:spacing w:after="60" w:line="240" w:lineRule="auto"/>
              <w:jc w:val="left"/>
            </w:pPr>
            <w:r w:rsidRPr="00B173B6">
              <w:t>User  wants to sign in</w:t>
            </w:r>
          </w:p>
        </w:tc>
      </w:tr>
      <w:tr w:rsidR="00974D5E" w:rsidRPr="00B173B6" w14:paraId="72FB38A1"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DC17D93" w14:textId="77777777" w:rsidR="00974D5E" w:rsidRPr="00B173B6" w:rsidRDefault="00974D5E" w:rsidP="00974D5E">
            <w:pPr>
              <w:rPr>
                <w:b/>
                <w:sz w:val="28"/>
                <w:szCs w:val="28"/>
              </w:rPr>
            </w:pPr>
            <w:r w:rsidRPr="00B173B6">
              <w:rPr>
                <w:b/>
                <w:sz w:val="28"/>
                <w:szCs w:val="28"/>
              </w:rPr>
              <w:t>Alternate flows</w:t>
            </w:r>
          </w:p>
        </w:tc>
      </w:tr>
      <w:tr w:rsidR="00974D5E" w:rsidRPr="00B173B6" w14:paraId="02906954"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tcPr>
          <w:p w14:paraId="2AB87C97" w14:textId="77777777" w:rsidR="00974D5E" w:rsidRPr="00B173B6" w:rsidRDefault="00974D5E" w:rsidP="00974D5E">
            <w:pPr>
              <w:pStyle w:val="ListParagraph"/>
              <w:numPr>
                <w:ilvl w:val="0"/>
                <w:numId w:val="20"/>
              </w:numPr>
              <w:spacing w:after="60" w:line="240" w:lineRule="auto"/>
              <w:jc w:val="left"/>
            </w:pPr>
            <w:r w:rsidRPr="00B173B6">
              <w:t>User don’t want to view result</w:t>
            </w:r>
          </w:p>
        </w:tc>
      </w:tr>
      <w:tr w:rsidR="00974D5E" w:rsidRPr="00B173B6" w14:paraId="29BB937F"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9255F07" w14:textId="77777777" w:rsidR="00974D5E" w:rsidRPr="00B173B6" w:rsidRDefault="00974D5E" w:rsidP="00974D5E">
            <w:pPr>
              <w:rPr>
                <w:b/>
                <w:sz w:val="28"/>
                <w:szCs w:val="28"/>
              </w:rPr>
            </w:pPr>
            <w:r w:rsidRPr="00B173B6">
              <w:rPr>
                <w:b/>
                <w:sz w:val="28"/>
                <w:szCs w:val="28"/>
              </w:rPr>
              <w:t>Post Condition</w:t>
            </w:r>
          </w:p>
        </w:tc>
      </w:tr>
      <w:tr w:rsidR="00974D5E" w:rsidRPr="00B173B6" w14:paraId="1AEC93AC"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C163499" w14:textId="77777777" w:rsidR="00974D5E" w:rsidRPr="00B173B6" w:rsidRDefault="00974D5E" w:rsidP="00974D5E">
            <w:pPr>
              <w:pStyle w:val="ListParagraph"/>
              <w:keepNext/>
              <w:numPr>
                <w:ilvl w:val="0"/>
                <w:numId w:val="19"/>
              </w:numPr>
              <w:spacing w:after="60" w:line="240" w:lineRule="auto"/>
              <w:jc w:val="left"/>
            </w:pPr>
            <w:r w:rsidRPr="00B173B6">
              <w:t>User must Sign Out</w:t>
            </w:r>
          </w:p>
        </w:tc>
      </w:tr>
    </w:tbl>
    <w:p w14:paraId="00E9E8E8" w14:textId="77777777" w:rsidR="00974D5E" w:rsidRDefault="00974D5E" w:rsidP="00974D5E"/>
    <w:p w14:paraId="2898C155" w14:textId="77777777" w:rsidR="00974D5E" w:rsidRDefault="00974D5E" w:rsidP="00974D5E">
      <w:r>
        <w:t>Similarly, students will create all the use cases along with diagrams and descriptions.</w:t>
      </w:r>
    </w:p>
    <w:p w14:paraId="073DA470" w14:textId="77777777" w:rsidR="00656CC6" w:rsidRDefault="00656CC6" w:rsidP="00974D5E"/>
    <w:p w14:paraId="62DA1166" w14:textId="77777777" w:rsidR="00656CC6" w:rsidRDefault="00656CC6" w:rsidP="00974D5E"/>
    <w:p w14:paraId="62DA5ACB" w14:textId="77777777" w:rsidR="00656CC6" w:rsidRDefault="00656CC6" w:rsidP="00974D5E"/>
    <w:p w14:paraId="6DDA1315" w14:textId="77777777" w:rsidR="00656CC6" w:rsidRDefault="00656CC6" w:rsidP="00974D5E"/>
    <w:p w14:paraId="621AF7B3" w14:textId="77777777" w:rsidR="00656CC6" w:rsidRDefault="00656CC6" w:rsidP="00974D5E"/>
    <w:p w14:paraId="3F9D7D99" w14:textId="77777777" w:rsidR="00656CC6" w:rsidRDefault="00656CC6" w:rsidP="00974D5E"/>
    <w:p w14:paraId="17E81BD2" w14:textId="77777777" w:rsidR="00656CC6" w:rsidRDefault="00656CC6" w:rsidP="00974D5E"/>
    <w:p w14:paraId="3E7FF479" w14:textId="77777777" w:rsidR="00656CC6" w:rsidRDefault="00656CC6" w:rsidP="00974D5E"/>
    <w:p w14:paraId="4DD28DBD" w14:textId="77777777" w:rsidR="00656CC6" w:rsidRDefault="00656CC6" w:rsidP="00974D5E"/>
    <w:p w14:paraId="219465F3" w14:textId="77777777" w:rsidR="00656CC6" w:rsidRDefault="00656CC6" w:rsidP="00656CC6">
      <w:pPr>
        <w:pStyle w:val="ChapterHeading"/>
      </w:pPr>
      <w:bookmarkStart w:id="442" w:name="_Toc88471908"/>
      <w:r>
        <w:drawing>
          <wp:anchor distT="0" distB="0" distL="114300" distR="114300" simplePos="0" relativeHeight="251657728" behindDoc="1" locked="0" layoutInCell="1" allowOverlap="1" wp14:anchorId="0B3A7802" wp14:editId="5D1A8CBD">
            <wp:simplePos x="0" y="0"/>
            <wp:positionH relativeFrom="column">
              <wp:posOffset>-107879</wp:posOffset>
            </wp:positionH>
            <wp:positionV relativeFrom="paragraph">
              <wp:posOffset>1038218</wp:posOffset>
            </wp:positionV>
            <wp:extent cx="5393933" cy="3034563"/>
            <wp:effectExtent l="19050" t="19050" r="16510" b="139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1999" cy="3039101"/>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t>Proposed Approach</w:t>
      </w:r>
      <w:bookmarkEnd w:id="442"/>
    </w:p>
    <w:p w14:paraId="5517F065" w14:textId="77777777" w:rsidR="00656CC6" w:rsidRPr="00656CC6" w:rsidRDefault="00656CC6" w:rsidP="00656CC6">
      <w:pPr>
        <w:pStyle w:val="ChapterHeading"/>
        <w:numPr>
          <w:ilvl w:val="0"/>
          <w:numId w:val="0"/>
        </w:numPr>
        <w:jc w:val="both"/>
      </w:pPr>
    </w:p>
    <w:p w14:paraId="126E39B9" w14:textId="77777777" w:rsidR="00974D5E" w:rsidRPr="002E0CB9" w:rsidRDefault="00974D5E" w:rsidP="00974D5E">
      <w:pPr>
        <w:pStyle w:val="ChapterHeading"/>
        <w:numPr>
          <w:ilvl w:val="0"/>
          <w:numId w:val="0"/>
        </w:numPr>
        <w:ind w:left="360"/>
        <w:jc w:val="both"/>
      </w:pPr>
    </w:p>
    <w:p w14:paraId="29A91852" w14:textId="77777777" w:rsidR="00C441EA" w:rsidRDefault="00C441EA" w:rsidP="00656CC6">
      <w:pPr>
        <w:ind w:firstLine="0"/>
        <w:jc w:val="left"/>
      </w:pPr>
    </w:p>
    <w:p w14:paraId="5716B869" w14:textId="77777777" w:rsidR="00175B2F" w:rsidRDefault="00175B2F" w:rsidP="00656CC6">
      <w:pPr>
        <w:ind w:firstLine="0"/>
        <w:jc w:val="left"/>
      </w:pPr>
    </w:p>
    <w:p w14:paraId="1DAD7DF2" w14:textId="77777777" w:rsidR="00175B2F" w:rsidRDefault="00175B2F" w:rsidP="00175B2F">
      <w:pPr>
        <w:pStyle w:val="Caption"/>
        <w:keepNext/>
      </w:pPr>
      <w:r>
        <w:t>Figure 5.1: Proposed Approach</w:t>
      </w:r>
    </w:p>
    <w:p w14:paraId="23C572AD" w14:textId="77777777" w:rsidR="00656CC6" w:rsidRDefault="00656CC6" w:rsidP="00656CC6">
      <w:pPr>
        <w:pStyle w:val="Subsection"/>
        <w:rPr>
          <w:rFonts w:eastAsia="Arial"/>
        </w:rPr>
      </w:pPr>
      <w:bookmarkStart w:id="443" w:name="_Toc88471909"/>
      <w:r>
        <w:rPr>
          <w:rFonts w:eastAsia="Arial"/>
        </w:rPr>
        <w:t>Data Set Exploration</w:t>
      </w:r>
      <w:bookmarkEnd w:id="443"/>
    </w:p>
    <w:p w14:paraId="68CD0E71" w14:textId="77777777" w:rsidR="00656CC6" w:rsidRPr="00656CC6" w:rsidRDefault="00656CC6" w:rsidP="00656CC6">
      <w:pPr>
        <w:spacing w:line="0" w:lineRule="atLeast"/>
        <w:ind w:firstLine="0"/>
        <w:rPr>
          <w:rFonts w:eastAsia="Times New Roman"/>
          <w:sz w:val="22"/>
        </w:rPr>
      </w:pPr>
      <w:r>
        <w:rPr>
          <w:rFonts w:eastAsia="Times New Roman"/>
          <w:sz w:val="22"/>
        </w:rPr>
        <w:t>In this step, we explored our dataset and found the following limitations:</w:t>
      </w:r>
    </w:p>
    <w:p w14:paraId="1DAFFCB7" w14:textId="77777777" w:rsidR="00656CC6"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mbalanced data</w:t>
      </w:r>
    </w:p>
    <w:p w14:paraId="037EAF08" w14:textId="77777777" w:rsidR="00656CC6" w:rsidRDefault="00656CC6" w:rsidP="00656CC6">
      <w:pPr>
        <w:spacing w:line="139" w:lineRule="exact"/>
        <w:rPr>
          <w:rFonts w:ascii="Arial" w:eastAsia="Arial" w:hAnsi="Arial"/>
          <w:sz w:val="22"/>
        </w:rPr>
      </w:pPr>
    </w:p>
    <w:p w14:paraId="2E0D8260" w14:textId="77777777" w:rsidR="00656CC6"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nter-class similarities</w:t>
      </w:r>
    </w:p>
    <w:p w14:paraId="574F66C1" w14:textId="77777777" w:rsidR="00656CC6" w:rsidRDefault="00656CC6" w:rsidP="00656CC6">
      <w:pPr>
        <w:spacing w:line="142" w:lineRule="exact"/>
        <w:rPr>
          <w:rFonts w:ascii="Arial" w:eastAsia="Arial" w:hAnsi="Arial"/>
          <w:sz w:val="22"/>
        </w:rPr>
      </w:pPr>
    </w:p>
    <w:p w14:paraId="1C25D7B4" w14:textId="77777777" w:rsidR="00656CC6" w:rsidRPr="00FC6607"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ntra-class variation</w:t>
      </w:r>
    </w:p>
    <w:p w14:paraId="72D0C2D8" w14:textId="77777777" w:rsidR="00FC6607" w:rsidRDefault="00FC6607" w:rsidP="00FC6607">
      <w:pPr>
        <w:pStyle w:val="ListParagraph"/>
        <w:rPr>
          <w:rFonts w:ascii="Arial" w:eastAsia="Arial" w:hAnsi="Arial"/>
          <w:sz w:val="22"/>
        </w:rPr>
      </w:pPr>
    </w:p>
    <w:p w14:paraId="4DCFC9FC" w14:textId="77777777" w:rsidR="00FC6607" w:rsidRDefault="00FC6607" w:rsidP="00FC6607">
      <w:pPr>
        <w:pStyle w:val="Subsection"/>
        <w:rPr>
          <w:rFonts w:eastAsia="Arial"/>
        </w:rPr>
      </w:pPr>
      <w:bookmarkStart w:id="444" w:name="_Toc88471910"/>
      <w:r>
        <w:rPr>
          <w:rFonts w:eastAsia="Arial"/>
        </w:rPr>
        <w:t>Data Augmentation and Pre-Processing</w:t>
      </w:r>
      <w:bookmarkEnd w:id="444"/>
    </w:p>
    <w:p w14:paraId="3784A994" w14:textId="77777777" w:rsidR="00FC6607" w:rsidRDefault="00FC6607" w:rsidP="00FC6607">
      <w:pPr>
        <w:spacing w:line="348" w:lineRule="auto"/>
        <w:ind w:firstLine="0"/>
        <w:rPr>
          <w:rFonts w:eastAsia="Times New Roman"/>
          <w:sz w:val="22"/>
        </w:rPr>
      </w:pPr>
      <w:r>
        <w:rPr>
          <w:rFonts w:eastAsia="Times New Roman"/>
          <w:sz w:val="22"/>
        </w:rPr>
        <w:t>In this step, we will try to solve issues in our dataset using data augmentation and different data pre-processing techniques.</w:t>
      </w:r>
    </w:p>
    <w:p w14:paraId="776A7538" w14:textId="77777777" w:rsidR="00FC6607" w:rsidRDefault="00FC6607" w:rsidP="00FC6607">
      <w:pPr>
        <w:spacing w:line="348" w:lineRule="auto"/>
        <w:ind w:firstLine="0"/>
        <w:rPr>
          <w:rFonts w:eastAsia="Times New Roman"/>
          <w:sz w:val="22"/>
        </w:rPr>
      </w:pPr>
    </w:p>
    <w:p w14:paraId="4A1FD91C" w14:textId="77777777" w:rsidR="00FC6607" w:rsidRDefault="00FC6607" w:rsidP="00FC6607">
      <w:pPr>
        <w:spacing w:line="348" w:lineRule="auto"/>
        <w:ind w:firstLine="0"/>
        <w:rPr>
          <w:rFonts w:eastAsia="Times New Roman"/>
          <w:b/>
          <w:i/>
          <w:sz w:val="22"/>
          <w:u w:val="single"/>
        </w:rPr>
      </w:pPr>
      <w:r w:rsidRPr="00FC6607">
        <w:rPr>
          <w:rFonts w:eastAsia="Times New Roman"/>
          <w:b/>
          <w:i/>
          <w:sz w:val="22"/>
          <w:u w:val="single"/>
        </w:rPr>
        <w:t>Explain all steps of proposed approach in this way</w:t>
      </w:r>
    </w:p>
    <w:p w14:paraId="42D8D313" w14:textId="77777777" w:rsidR="00FC6607" w:rsidRDefault="00FC6607" w:rsidP="00FC6607">
      <w:r>
        <w:br w:type="page"/>
      </w:r>
    </w:p>
    <w:p w14:paraId="132659D2" w14:textId="77777777" w:rsidR="00FC6607" w:rsidRDefault="00FC6607" w:rsidP="00FC6607">
      <w:pPr>
        <w:pStyle w:val="ChapterHeading"/>
        <w:rPr>
          <w:rFonts w:eastAsia="Times New Roman"/>
        </w:rPr>
      </w:pPr>
      <w:bookmarkStart w:id="445" w:name="_Toc88471911"/>
      <w:r>
        <w:rPr>
          <w:rFonts w:eastAsia="Times New Roman"/>
        </w:rPr>
        <w:t>Business Plan</w:t>
      </w:r>
      <w:bookmarkEnd w:id="445"/>
    </w:p>
    <w:p w14:paraId="41507F91" w14:textId="77777777" w:rsidR="00FC6607" w:rsidRPr="002E0CB9" w:rsidRDefault="00FC6607" w:rsidP="00FC6607">
      <w:r w:rsidRPr="002E0CB9">
        <w:t xml:space="preserve">[Paragraph Text 12 pt, </w:t>
      </w:r>
      <w:r>
        <w:t>Times New Roman</w:t>
      </w:r>
      <w:r w:rsidRPr="002E0CB9">
        <w:t>, 1.5 Line Spacing, Justified]</w:t>
      </w:r>
    </w:p>
    <w:p w14:paraId="483AB2F2" w14:textId="77777777" w:rsidR="00FC6607" w:rsidRPr="00FC6607" w:rsidRDefault="00FC6607" w:rsidP="00FC6607">
      <w:pPr>
        <w:rPr>
          <w:color w:val="000000"/>
        </w:rPr>
      </w:pPr>
      <w:r w:rsidRPr="002E0CB9">
        <w:rPr>
          <w:bCs/>
          <w:color w:val="000000"/>
        </w:rPr>
        <w:t>[</w:t>
      </w:r>
      <w:r w:rsidRPr="002E0CB9">
        <w:rPr>
          <w:bCs/>
          <w:i/>
          <w:iCs/>
          <w:color w:val="000000"/>
          <w:sz w:val="20"/>
          <w:szCs w:val="20"/>
        </w:rPr>
        <w:t>Between 4 to 8 lines describe what is this chapter all about</w:t>
      </w:r>
      <w:r w:rsidRPr="002E0CB9">
        <w:rPr>
          <w:color w:val="000000"/>
        </w:rPr>
        <w:t>]</w:t>
      </w:r>
    </w:p>
    <w:p w14:paraId="0EEFBC84" w14:textId="77777777" w:rsidR="00FC6607" w:rsidRPr="002E0CB9" w:rsidRDefault="00FC6607" w:rsidP="00FC6607"/>
    <w:p w14:paraId="1E1FDC30" w14:textId="77777777" w:rsidR="00FC6607" w:rsidRPr="009D52FC" w:rsidRDefault="00FC6607" w:rsidP="00FC6607">
      <w:pPr>
        <w:pStyle w:val="Heading2"/>
        <w:keepLines w:val="0"/>
        <w:numPr>
          <w:ilvl w:val="1"/>
          <w:numId w:val="22"/>
        </w:numPr>
        <w:spacing w:before="0"/>
        <w:jc w:val="left"/>
      </w:pPr>
      <w:bookmarkStart w:id="446" w:name="_Toc87862601"/>
      <w:bookmarkStart w:id="447" w:name="_Toc88471912"/>
      <w:r>
        <w:t>Business Description</w:t>
      </w:r>
      <w:bookmarkEnd w:id="446"/>
      <w:bookmarkEnd w:id="447"/>
    </w:p>
    <w:p w14:paraId="474ED4CF" w14:textId="77777777" w:rsidR="00FC6607" w:rsidRPr="002E0CB9" w:rsidRDefault="00FC6607" w:rsidP="00FC6607">
      <w:r w:rsidRPr="002E0CB9">
        <w:t xml:space="preserve">[Paragraph Text 12 pt, </w:t>
      </w:r>
      <w:r>
        <w:t>Times New Roman</w:t>
      </w:r>
      <w:r w:rsidRPr="002E0CB9">
        <w:t>, 1.5 Line Spacing, Justified]</w:t>
      </w:r>
    </w:p>
    <w:p w14:paraId="3646EBF5" w14:textId="77777777" w:rsidR="00FC6607" w:rsidRDefault="00FC6607" w:rsidP="00FC6607"/>
    <w:p w14:paraId="59D6D8EA" w14:textId="77777777" w:rsidR="00FC6607" w:rsidRPr="009D52FC" w:rsidRDefault="00FC6607" w:rsidP="00FC6607">
      <w:pPr>
        <w:pStyle w:val="Heading2"/>
        <w:keepLines w:val="0"/>
        <w:numPr>
          <w:ilvl w:val="1"/>
          <w:numId w:val="22"/>
        </w:numPr>
        <w:spacing w:before="0"/>
        <w:jc w:val="left"/>
      </w:pPr>
      <w:bookmarkStart w:id="448" w:name="_Toc87862602"/>
      <w:bookmarkStart w:id="449" w:name="_Toc88471913"/>
      <w:r>
        <w:t>Market Analysis &amp; Strategy</w:t>
      </w:r>
      <w:bookmarkEnd w:id="448"/>
      <w:bookmarkEnd w:id="449"/>
    </w:p>
    <w:p w14:paraId="224C6AB7" w14:textId="77777777" w:rsidR="00FC6607" w:rsidRDefault="00FC6607" w:rsidP="00FC6607">
      <w:r w:rsidRPr="002E0CB9">
        <w:t xml:space="preserve">[Paragraph Text 12 pt, </w:t>
      </w:r>
      <w:r>
        <w:t>Times New Roman</w:t>
      </w:r>
      <w:r w:rsidRPr="002E0CB9">
        <w:t>, 1.5 Line Spacing, Justified]</w:t>
      </w:r>
    </w:p>
    <w:p w14:paraId="68A6C2EC" w14:textId="77777777" w:rsidR="00FC6607" w:rsidRPr="002E0CB9" w:rsidRDefault="00FC6607" w:rsidP="00FC6607"/>
    <w:p w14:paraId="6090CCC5" w14:textId="77777777" w:rsidR="00FC6607" w:rsidRPr="009D52FC" w:rsidRDefault="00FC6607" w:rsidP="00FC6607">
      <w:pPr>
        <w:pStyle w:val="Heading2"/>
        <w:keepLines w:val="0"/>
        <w:numPr>
          <w:ilvl w:val="1"/>
          <w:numId w:val="22"/>
        </w:numPr>
        <w:spacing w:before="0"/>
        <w:jc w:val="left"/>
      </w:pPr>
      <w:bookmarkStart w:id="450" w:name="_Toc87862603"/>
      <w:bookmarkStart w:id="451" w:name="_Toc88471914"/>
      <w:r>
        <w:t>Competitive Analysis</w:t>
      </w:r>
      <w:bookmarkEnd w:id="450"/>
      <w:bookmarkEnd w:id="451"/>
    </w:p>
    <w:p w14:paraId="2E0C9721" w14:textId="77777777" w:rsidR="00FC6607" w:rsidRDefault="00FC6607" w:rsidP="00FC6607">
      <w:r w:rsidRPr="002E0CB9">
        <w:t xml:space="preserve">[Paragraph Text 12 pt, </w:t>
      </w:r>
      <w:r>
        <w:t>Times New Roman</w:t>
      </w:r>
      <w:r w:rsidRPr="002E0CB9">
        <w:t>, 1.5 Line Spacing, Justified]</w:t>
      </w:r>
    </w:p>
    <w:p w14:paraId="340EA69B" w14:textId="77777777" w:rsidR="00FC6607" w:rsidRDefault="00FC6607" w:rsidP="00FC6607"/>
    <w:p w14:paraId="311A4514" w14:textId="77777777" w:rsidR="00FC6607" w:rsidRPr="009D52FC" w:rsidRDefault="00FC6607" w:rsidP="00FC6607">
      <w:pPr>
        <w:pStyle w:val="Heading2"/>
        <w:keepLines w:val="0"/>
        <w:numPr>
          <w:ilvl w:val="1"/>
          <w:numId w:val="22"/>
        </w:numPr>
        <w:spacing w:before="0"/>
        <w:jc w:val="left"/>
      </w:pPr>
      <w:bookmarkStart w:id="452" w:name="_Toc87862604"/>
      <w:bookmarkStart w:id="453" w:name="_Toc88471915"/>
      <w:r>
        <w:t>Products/Services Description</w:t>
      </w:r>
      <w:bookmarkEnd w:id="452"/>
      <w:bookmarkEnd w:id="453"/>
    </w:p>
    <w:p w14:paraId="57D8CFA7" w14:textId="77777777" w:rsidR="00FC6607" w:rsidRDefault="00FC6607" w:rsidP="00FC6607">
      <w:r w:rsidRPr="002E0CB9">
        <w:t xml:space="preserve">[Paragraph Text 12 pt, </w:t>
      </w:r>
      <w:r>
        <w:t>Times New Roman</w:t>
      </w:r>
      <w:r w:rsidRPr="002E0CB9">
        <w:t>, 1.5 Line Spacing, Justified]</w:t>
      </w:r>
    </w:p>
    <w:p w14:paraId="33A32D22" w14:textId="77777777" w:rsidR="00FC6607" w:rsidRDefault="00FC6607" w:rsidP="00FC6607"/>
    <w:p w14:paraId="160747AC" w14:textId="77777777" w:rsidR="00FC6607" w:rsidRPr="009D52FC" w:rsidRDefault="00FC6607" w:rsidP="00FC6607">
      <w:pPr>
        <w:pStyle w:val="Heading2"/>
        <w:keepLines w:val="0"/>
        <w:numPr>
          <w:ilvl w:val="1"/>
          <w:numId w:val="22"/>
        </w:numPr>
        <w:spacing w:before="0"/>
        <w:jc w:val="left"/>
      </w:pPr>
      <w:bookmarkStart w:id="454" w:name="_Toc87862605"/>
      <w:bookmarkStart w:id="455" w:name="_Toc88471916"/>
      <w:r>
        <w:t>SWOT Analysis</w:t>
      </w:r>
      <w:bookmarkEnd w:id="454"/>
      <w:bookmarkEnd w:id="455"/>
    </w:p>
    <w:p w14:paraId="30554E8D" w14:textId="77777777" w:rsidR="00656CC6" w:rsidRDefault="00FC6607" w:rsidP="00FC6607">
      <w:r w:rsidRPr="002E0CB9">
        <w:t xml:space="preserve">[Paragraph Text 12 pt, </w:t>
      </w:r>
      <w:r>
        <w:t>Times New Roman</w:t>
      </w:r>
      <w:r w:rsidRPr="002E0CB9">
        <w:t>, 1.5 Line Spacing, Justified]</w:t>
      </w:r>
    </w:p>
    <w:p w14:paraId="53B3527C" w14:textId="77777777" w:rsidR="00FC6607" w:rsidRDefault="00FC6607" w:rsidP="00FC6607"/>
    <w:p w14:paraId="21704208" w14:textId="77777777" w:rsidR="00FC6607" w:rsidRDefault="00FC6607" w:rsidP="00FC6607"/>
    <w:p w14:paraId="6AA1DE5B" w14:textId="77777777" w:rsidR="00FC6607" w:rsidRDefault="00FC6607" w:rsidP="00FC6607"/>
    <w:p w14:paraId="5EDC44C3" w14:textId="77777777" w:rsidR="00FC6607" w:rsidRPr="00FC6607" w:rsidRDefault="00FC6607" w:rsidP="00FC6607"/>
    <w:p w14:paraId="4346E8C5" w14:textId="77777777" w:rsidR="00FC6607" w:rsidRPr="002E0CB9" w:rsidRDefault="00FC6607" w:rsidP="00FC6607">
      <w:pPr>
        <w:pStyle w:val="Heading1"/>
        <w:numPr>
          <w:ilvl w:val="0"/>
          <w:numId w:val="0"/>
        </w:numPr>
        <w:spacing w:after="0" w:line="360" w:lineRule="auto"/>
        <w:ind w:left="432" w:hanging="432"/>
        <w:jc w:val="left"/>
        <w:rPr>
          <w:b w:val="0"/>
          <w:bCs w:val="0"/>
          <w:szCs w:val="36"/>
        </w:rPr>
      </w:pPr>
      <w:bookmarkStart w:id="456" w:name="_Toc87862607"/>
      <w:bookmarkStart w:id="457" w:name="_Toc88471917"/>
      <w:r w:rsidRPr="002E0CB9">
        <w:rPr>
          <w:szCs w:val="36"/>
        </w:rPr>
        <w:t xml:space="preserve">Appendix A: </w:t>
      </w:r>
      <w:r w:rsidRPr="002E0CB9">
        <w:rPr>
          <w:b w:val="0"/>
          <w:bCs w:val="0"/>
          <w:szCs w:val="36"/>
        </w:rPr>
        <w:t>Information / Promotional Material</w:t>
      </w:r>
      <w:bookmarkEnd w:id="456"/>
      <w:bookmarkEnd w:id="457"/>
      <w:r w:rsidRPr="002E0CB9">
        <w:rPr>
          <w:b w:val="0"/>
          <w:bCs w:val="0"/>
          <w:szCs w:val="36"/>
        </w:rPr>
        <w:t xml:space="preserve"> </w:t>
      </w:r>
    </w:p>
    <w:p w14:paraId="125CB80B" w14:textId="77777777" w:rsidR="00FC6607" w:rsidRPr="002E0CB9" w:rsidRDefault="00FC6607" w:rsidP="00FC6607">
      <w:r w:rsidRPr="002E0CB9">
        <w:t xml:space="preserve">[Paragraph Text 12 pt, </w:t>
      </w:r>
      <w:r>
        <w:t>Times New Roman</w:t>
      </w:r>
      <w:r w:rsidRPr="002E0CB9">
        <w:t>, 1.5 Line Spacing, Justified]</w:t>
      </w:r>
    </w:p>
    <w:p w14:paraId="0A0D35BF" w14:textId="77777777" w:rsidR="00FC6607" w:rsidRPr="002E0CB9" w:rsidRDefault="00FC6607" w:rsidP="00FC6607">
      <w:pPr>
        <w:rPr>
          <w:color w:val="000000"/>
        </w:rPr>
      </w:pPr>
      <w:r w:rsidRPr="002E0CB9">
        <w:rPr>
          <w:bCs/>
          <w:color w:val="000000"/>
        </w:rPr>
        <w:t>[</w:t>
      </w:r>
      <w:r w:rsidRPr="002E0CB9">
        <w:rPr>
          <w:bCs/>
          <w:i/>
          <w:iCs/>
          <w:color w:val="000000"/>
          <w:sz w:val="20"/>
          <w:szCs w:val="20"/>
        </w:rPr>
        <w:t>Between 4 to 8 lines describe what is this appendix all about</w:t>
      </w:r>
      <w:r w:rsidRPr="002E0CB9">
        <w:rPr>
          <w:color w:val="000000"/>
        </w:rPr>
        <w:t>]</w:t>
      </w:r>
    </w:p>
    <w:p w14:paraId="37D39942" w14:textId="77777777" w:rsidR="00FC6607" w:rsidRPr="002E0CB9" w:rsidRDefault="00FC6607" w:rsidP="00FC6607"/>
    <w:p w14:paraId="4BAB4DA5"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Broacher</w:t>
      </w:r>
      <w:r>
        <w:rPr>
          <w:b/>
          <w:bCs/>
          <w:color w:val="000000"/>
          <w:sz w:val="32"/>
          <w:szCs w:val="28"/>
          <w:lang w:val="en"/>
        </w:rPr>
        <w:t xml:space="preserve"> (if any)</w:t>
      </w:r>
    </w:p>
    <w:p w14:paraId="05CE9686" w14:textId="77777777" w:rsidR="00FC6607" w:rsidRPr="002E0CB9" w:rsidRDefault="00FC6607" w:rsidP="00FC6607">
      <w:bookmarkStart w:id="458" w:name="_Hlk505637651"/>
    </w:p>
    <w:p w14:paraId="61715584" w14:textId="77777777" w:rsidR="00FC6607" w:rsidRPr="002E0CB9" w:rsidRDefault="00FC6607" w:rsidP="00FC6607"/>
    <w:p w14:paraId="53EA83B1" w14:textId="77777777" w:rsidR="00FC6607" w:rsidRPr="002E0CB9" w:rsidRDefault="00FC6607" w:rsidP="00FC6607"/>
    <w:bookmarkEnd w:id="458"/>
    <w:p w14:paraId="66CAF5DD" w14:textId="77777777" w:rsidR="00FC6607" w:rsidRPr="002E0CB9" w:rsidRDefault="00FC6607" w:rsidP="00FC6607">
      <w:pPr>
        <w:rPr>
          <w:b/>
          <w:bCs/>
          <w:color w:val="000000"/>
          <w:sz w:val="32"/>
          <w:szCs w:val="28"/>
          <w:lang w:val="en"/>
        </w:rPr>
      </w:pPr>
    </w:p>
    <w:p w14:paraId="134713F4" w14:textId="77777777" w:rsidR="00FC6607" w:rsidRPr="00FC6607" w:rsidRDefault="00FC6607" w:rsidP="00FC6607">
      <w:pPr>
        <w:numPr>
          <w:ilvl w:val="1"/>
          <w:numId w:val="23"/>
        </w:numPr>
        <w:spacing w:after="0"/>
        <w:rPr>
          <w:b/>
          <w:bCs/>
          <w:color w:val="000000"/>
          <w:sz w:val="32"/>
          <w:szCs w:val="28"/>
          <w:lang w:val="en"/>
        </w:rPr>
      </w:pPr>
      <w:r w:rsidRPr="002E0CB9">
        <w:rPr>
          <w:b/>
          <w:bCs/>
          <w:color w:val="000000"/>
          <w:sz w:val="32"/>
          <w:szCs w:val="28"/>
          <w:lang w:val="en"/>
        </w:rPr>
        <w:t>Flyer</w:t>
      </w:r>
      <w:r>
        <w:rPr>
          <w:b/>
          <w:bCs/>
          <w:color w:val="000000"/>
          <w:sz w:val="32"/>
          <w:szCs w:val="28"/>
          <w:lang w:val="en"/>
        </w:rPr>
        <w:t xml:space="preserve"> (if any)</w:t>
      </w:r>
    </w:p>
    <w:p w14:paraId="28D52400" w14:textId="77777777" w:rsidR="00FC6607" w:rsidRPr="002E0CB9" w:rsidRDefault="00FC6607" w:rsidP="00FC6607"/>
    <w:p w14:paraId="13D2DBDC" w14:textId="77777777" w:rsidR="00FC6607" w:rsidRPr="002E0CB9" w:rsidRDefault="00FC6607" w:rsidP="00FC6607"/>
    <w:p w14:paraId="1B4941D1"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Standee</w:t>
      </w:r>
      <w:r>
        <w:rPr>
          <w:b/>
          <w:bCs/>
          <w:color w:val="000000"/>
          <w:sz w:val="32"/>
          <w:szCs w:val="28"/>
          <w:lang w:val="en"/>
        </w:rPr>
        <w:t xml:space="preserve"> (if any)</w:t>
      </w:r>
    </w:p>
    <w:p w14:paraId="646EBFEC" w14:textId="77777777" w:rsidR="00FC6607" w:rsidRDefault="00FC6607" w:rsidP="00FC6607">
      <w:pPr>
        <w:ind w:firstLine="0"/>
      </w:pPr>
    </w:p>
    <w:p w14:paraId="07C5A824" w14:textId="77777777" w:rsidR="00FC6607" w:rsidRDefault="00FC6607" w:rsidP="00FC6607">
      <w:pPr>
        <w:ind w:firstLine="0"/>
      </w:pPr>
    </w:p>
    <w:p w14:paraId="44D013AB" w14:textId="77777777" w:rsidR="00FC6607" w:rsidRPr="002E0CB9" w:rsidRDefault="00FC6607" w:rsidP="00FC6607">
      <w:pPr>
        <w:ind w:firstLine="0"/>
      </w:pPr>
    </w:p>
    <w:p w14:paraId="7D8F4F80"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Banner</w:t>
      </w:r>
      <w:bookmarkStart w:id="459" w:name="_Hlk87794729"/>
      <w:r>
        <w:rPr>
          <w:b/>
          <w:bCs/>
          <w:color w:val="000000"/>
          <w:sz w:val="32"/>
          <w:szCs w:val="28"/>
          <w:lang w:val="en"/>
        </w:rPr>
        <w:t xml:space="preserve"> (if any)</w:t>
      </w:r>
      <w:bookmarkEnd w:id="459"/>
    </w:p>
    <w:p w14:paraId="7DE9CD2B" w14:textId="77777777" w:rsidR="00157E87" w:rsidRDefault="00157E87">
      <w:pPr>
        <w:spacing w:line="276" w:lineRule="auto"/>
        <w:ind w:firstLine="0"/>
        <w:jc w:val="left"/>
        <w:rPr>
          <w:rFonts w:asciiTheme="majorBidi" w:eastAsiaTheme="majorEastAsia" w:hAnsiTheme="majorBidi" w:cstheme="majorBidi"/>
          <w:b/>
          <w:bCs/>
          <w:color w:val="000000" w:themeColor="text1"/>
          <w:sz w:val="32"/>
          <w:szCs w:val="28"/>
        </w:rPr>
      </w:pPr>
    </w:p>
    <w:p w14:paraId="0D70EB93"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400A311B"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620AB651"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00135A4"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973A3DA" w14:textId="77777777" w:rsidR="00277D79" w:rsidRDefault="00277D79" w:rsidP="00277D79">
      <w:pPr>
        <w:pStyle w:val="ChapterHeading"/>
      </w:pPr>
      <w:bookmarkStart w:id="460" w:name="_Toc88471918"/>
      <w:r>
        <w:t>Conclusion</w:t>
      </w:r>
      <w:bookmarkEnd w:id="460"/>
    </w:p>
    <w:p w14:paraId="4461C2C7" w14:textId="77777777" w:rsidR="00277D79" w:rsidRPr="002E0CB9" w:rsidRDefault="00277D79" w:rsidP="00277D79">
      <w:r w:rsidRPr="002E0CB9">
        <w:t xml:space="preserve">[Paragraph Text 12 pt, </w:t>
      </w:r>
      <w:r>
        <w:t>Times New Roman</w:t>
      </w:r>
      <w:r w:rsidRPr="002E0CB9">
        <w:t>, 1.5 Line Spacing, Justified]</w:t>
      </w:r>
    </w:p>
    <w:p w14:paraId="757A2B4D" w14:textId="77777777" w:rsidR="00277D79" w:rsidRPr="00FC6607" w:rsidRDefault="00277D79" w:rsidP="00277D79">
      <w:pPr>
        <w:rPr>
          <w:color w:val="000000"/>
        </w:rPr>
      </w:pPr>
      <w:r>
        <w:rPr>
          <w:bCs/>
          <w:color w:val="000000"/>
        </w:rPr>
        <w:t>[</w:t>
      </w:r>
      <w:r>
        <w:rPr>
          <w:bCs/>
          <w:i/>
          <w:iCs/>
          <w:color w:val="000000"/>
          <w:sz w:val="20"/>
          <w:szCs w:val="20"/>
        </w:rPr>
        <w:t>In max 2 pages please conclude your FYP</w:t>
      </w:r>
      <w:r w:rsidRPr="002E0CB9">
        <w:rPr>
          <w:color w:val="000000"/>
        </w:rPr>
        <w:t>]</w:t>
      </w:r>
    </w:p>
    <w:p w14:paraId="6ADC0F19"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173C221A"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78F50833"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6B4874AD"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5B0FD45"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01F1139E"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188A35D2"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sectPr w:rsidR="00277D79" w:rsidSect="00157E87">
          <w:headerReference w:type="default" r:id="rId20"/>
          <w:pgSz w:w="11907" w:h="16839" w:code="9"/>
          <w:pgMar w:top="1440" w:right="1440" w:bottom="1440" w:left="2160" w:header="720" w:footer="720" w:gutter="0"/>
          <w:cols w:space="720"/>
          <w:titlePg/>
          <w:docGrid w:linePitch="360"/>
        </w:sectPr>
      </w:pPr>
    </w:p>
    <w:p w14:paraId="093F6D38" w14:textId="77777777" w:rsidR="0007279E" w:rsidRDefault="0007279E">
      <w:pPr>
        <w:spacing w:line="276" w:lineRule="auto"/>
        <w:ind w:firstLine="0"/>
        <w:jc w:val="left"/>
        <w:rPr>
          <w:rFonts w:asciiTheme="majorBidi" w:eastAsiaTheme="majorEastAsia" w:hAnsiTheme="majorBidi" w:cstheme="majorBidi"/>
          <w:b/>
          <w:bCs/>
          <w:color w:val="000000" w:themeColor="text1"/>
          <w:sz w:val="32"/>
          <w:szCs w:val="28"/>
        </w:rPr>
      </w:pPr>
    </w:p>
    <w:p w14:paraId="614DC31A" w14:textId="77777777" w:rsidR="002F2649" w:rsidRDefault="002F2649" w:rsidP="00BF2E29">
      <w:pPr>
        <w:pStyle w:val="PreliminaryHeading"/>
      </w:pPr>
      <w:bookmarkStart w:id="461" w:name="_Toc88471919"/>
      <w:r>
        <w:t>References</w:t>
      </w:r>
      <w:bookmarkEnd w:id="461"/>
    </w:p>
    <w:p w14:paraId="7F429A67" w14:textId="77777777" w:rsidR="00AB066E" w:rsidRPr="00AB066E" w:rsidRDefault="007B2B4F" w:rsidP="002C36B5">
      <w:pPr>
        <w:pStyle w:val="Bibliography"/>
        <w:spacing w:after="200"/>
        <w:ind w:left="386" w:hanging="386"/>
        <w:rPr>
          <w:rFonts w:cs="Times New Roman"/>
        </w:rPr>
      </w:pPr>
      <w:r w:rsidRPr="002C36B5">
        <w:rPr>
          <w:rFonts w:cs="Times New Roman"/>
        </w:rPr>
        <w:fldChar w:fldCharType="begin"/>
      </w:r>
      <w:r w:rsidRPr="002C36B5">
        <w:rPr>
          <w:rFonts w:cs="Times New Roman"/>
        </w:rPr>
        <w:instrText xml:space="preserve"> ADDIN ZOTERO_BIBL {"custom":[]} CSL_BIBLIOGRAPHY </w:instrText>
      </w:r>
      <w:r w:rsidRPr="002C36B5">
        <w:rPr>
          <w:rFonts w:cs="Times New Roman"/>
        </w:rPr>
        <w:fldChar w:fldCharType="separate"/>
      </w:r>
      <w:r w:rsidR="00AB066E" w:rsidRPr="00AB066E">
        <w:rPr>
          <w:rFonts w:cs="Times New Roman"/>
        </w:rPr>
        <w:t>[1]</w:t>
      </w:r>
      <w:r w:rsidR="00AB066E" w:rsidRPr="00AB066E">
        <w:rPr>
          <w:rFonts w:cs="Times New Roman"/>
        </w:rPr>
        <w:tab/>
        <w:t xml:space="preserve">A. Asghar, J. R. Wiles, and B. Alters, “The origin and evolution of life in Pakistani High School Biology,” </w:t>
      </w:r>
      <w:r w:rsidR="00AB066E" w:rsidRPr="002C36B5">
        <w:rPr>
          <w:rFonts w:cs="Times New Roman"/>
        </w:rPr>
        <w:t>J. Biol. Educ.</w:t>
      </w:r>
      <w:r w:rsidR="00AB066E" w:rsidRPr="00AB066E">
        <w:rPr>
          <w:rFonts w:cs="Times New Roman"/>
        </w:rPr>
        <w:t>, vol. 44, no. 2, pp. 65–71, 2010.</w:t>
      </w:r>
    </w:p>
    <w:p w14:paraId="392A5914" w14:textId="77777777" w:rsidR="00AB066E" w:rsidRPr="00AB066E" w:rsidRDefault="00AB066E" w:rsidP="002C36B5">
      <w:pPr>
        <w:pStyle w:val="Bibliography"/>
        <w:spacing w:after="200"/>
        <w:ind w:left="386" w:hanging="386"/>
        <w:rPr>
          <w:rFonts w:cs="Times New Roman"/>
        </w:rPr>
      </w:pPr>
      <w:r w:rsidRPr="00AB066E">
        <w:rPr>
          <w:rFonts w:cs="Times New Roman"/>
        </w:rPr>
        <w:t>[2]</w:t>
      </w:r>
      <w:r w:rsidRPr="00AB066E">
        <w:rPr>
          <w:rFonts w:cs="Times New Roman"/>
        </w:rPr>
        <w:tab/>
        <w:t xml:space="preserve">A. Bordes, N. Usunier, and L. Bottou, “Sequence Labelling SVMs Trained in One Pass,” in </w:t>
      </w:r>
      <w:r w:rsidRPr="002C36B5">
        <w:rPr>
          <w:rFonts w:cs="Times New Roman"/>
        </w:rPr>
        <w:t>Proceedings of the 2008 European Conference on Machine Learning and Knowledge Discovery in Databases - Part I</w:t>
      </w:r>
      <w:r w:rsidRPr="00AB066E">
        <w:rPr>
          <w:rFonts w:cs="Times New Roman"/>
        </w:rPr>
        <w:t>, Berlin, Heidelberg, 2008, pp. 146–161.</w:t>
      </w:r>
    </w:p>
    <w:p w14:paraId="28A83141" w14:textId="77777777" w:rsidR="00AB066E" w:rsidRPr="00AB066E" w:rsidRDefault="00AB066E" w:rsidP="002C36B5">
      <w:pPr>
        <w:pStyle w:val="Bibliography"/>
        <w:spacing w:after="200"/>
        <w:ind w:left="386" w:hanging="386"/>
        <w:rPr>
          <w:rFonts w:cs="Times New Roman"/>
        </w:rPr>
      </w:pPr>
      <w:r w:rsidRPr="00AB066E">
        <w:rPr>
          <w:rFonts w:cs="Times New Roman"/>
        </w:rPr>
        <w:t>[3]</w:t>
      </w:r>
      <w:r w:rsidRPr="00AB066E">
        <w:rPr>
          <w:rFonts w:cs="Times New Roman"/>
        </w:rPr>
        <w:tab/>
        <w:t xml:space="preserve">M. Magrane, M. J. Martin, C. O’Donovan, and R. Apweiler, “Protein Sequence Databases,” in </w:t>
      </w:r>
      <w:r w:rsidRPr="002C36B5">
        <w:rPr>
          <w:rFonts w:cs="Times New Roman"/>
        </w:rPr>
        <w:t>The Proteomics Protocols Handbook</w:t>
      </w:r>
      <w:r w:rsidRPr="00AB066E">
        <w:rPr>
          <w:rFonts w:cs="Times New Roman"/>
        </w:rPr>
        <w:t>, J. M. Walker, Ed. Totowa, NJ: Humana Press, 2005, pp. 609–618.</w:t>
      </w:r>
    </w:p>
    <w:p w14:paraId="57764E0C" w14:textId="77777777" w:rsidR="00AB066E" w:rsidRDefault="00AB066E" w:rsidP="002C36B5">
      <w:pPr>
        <w:pStyle w:val="Bibliography"/>
        <w:spacing w:after="200"/>
        <w:ind w:left="386" w:hanging="386"/>
        <w:rPr>
          <w:rFonts w:cs="Times New Roman"/>
        </w:rPr>
      </w:pPr>
      <w:r w:rsidRPr="00AB066E">
        <w:rPr>
          <w:rFonts w:cs="Times New Roman"/>
        </w:rPr>
        <w:t>[4]</w:t>
      </w:r>
      <w:r w:rsidRPr="00AB066E">
        <w:rPr>
          <w:rFonts w:cs="Times New Roman"/>
        </w:rPr>
        <w:tab/>
        <w:t xml:space="preserve">Y. Xu, J. Cui, and D. Puett, </w:t>
      </w:r>
      <w:r w:rsidRPr="002C36B5">
        <w:rPr>
          <w:rFonts w:cs="Times New Roman"/>
        </w:rPr>
        <w:t>Cancer Bioinformatics</w:t>
      </w:r>
      <w:r w:rsidRPr="00AB066E">
        <w:rPr>
          <w:rFonts w:cs="Times New Roman"/>
        </w:rPr>
        <w:t>, 2014 edition. New York: Springer, 2014.</w:t>
      </w:r>
    </w:p>
    <w:p w14:paraId="709D0E7A" w14:textId="77777777" w:rsidR="002223D1" w:rsidRDefault="002223D1" w:rsidP="002223D1">
      <w:pPr>
        <w:pStyle w:val="ThesisCitation"/>
      </w:pPr>
      <w:r>
        <w:t xml:space="preserve">[5]  Author  if any, Web Page Title, referenced:  Month date, year.  </w:t>
      </w:r>
    </w:p>
    <w:p w14:paraId="544162A5" w14:textId="77777777" w:rsidR="002223D1" w:rsidRPr="002223D1" w:rsidRDefault="002223D1" w:rsidP="002223D1">
      <w:pPr>
        <w:ind w:firstLine="0"/>
      </w:pPr>
    </w:p>
    <w:p w14:paraId="6B722563" w14:textId="77777777" w:rsidR="00157E87" w:rsidRDefault="007B2B4F" w:rsidP="00FC6607">
      <w:pPr>
        <w:pStyle w:val="Bibliography"/>
        <w:spacing w:after="200"/>
        <w:ind w:left="386" w:hanging="386"/>
        <w:sectPr w:rsidR="00157E87" w:rsidSect="00157E87">
          <w:headerReference w:type="first" r:id="rId21"/>
          <w:pgSz w:w="11907" w:h="16839" w:code="9"/>
          <w:pgMar w:top="1440" w:right="1440" w:bottom="1440" w:left="2160" w:header="720" w:footer="720" w:gutter="0"/>
          <w:cols w:space="720"/>
          <w:titlePg/>
          <w:docGrid w:linePitch="360"/>
        </w:sectPr>
      </w:pPr>
      <w:r w:rsidRPr="002C36B5">
        <w:rPr>
          <w:rFonts w:cs="Times New Roman"/>
        </w:rPr>
        <w:fldChar w:fldCharType="end"/>
      </w:r>
    </w:p>
    <w:p w14:paraId="151131D1" w14:textId="77777777" w:rsidR="00FA0CA0" w:rsidRDefault="00FA0CA0">
      <w:pPr>
        <w:spacing w:line="276" w:lineRule="auto"/>
        <w:ind w:firstLine="0"/>
        <w:jc w:val="left"/>
      </w:pPr>
    </w:p>
    <w:p w14:paraId="4FB0D34D" w14:textId="77777777" w:rsidR="00FA0CA0" w:rsidRDefault="00FA0CA0" w:rsidP="00FA0CA0">
      <w:pPr>
        <w:spacing w:line="240" w:lineRule="auto"/>
      </w:pPr>
      <w:r>
        <w:t xml:space="preserve">This is the final page of a </w:t>
      </w:r>
      <w:r w:rsidR="002E7B2C">
        <w:t>Fyp</w:t>
      </w:r>
      <w:r>
        <w:t>/Dissertation and should be a blank page</w:t>
      </w:r>
    </w:p>
    <w:p w14:paraId="4DA7098A" w14:textId="77777777" w:rsidR="00FA0CA0" w:rsidRDefault="00FA0CA0">
      <w:pPr>
        <w:spacing w:line="276" w:lineRule="auto"/>
        <w:ind w:firstLine="0"/>
        <w:jc w:val="left"/>
      </w:pPr>
      <w:r>
        <w:br w:type="page"/>
      </w:r>
    </w:p>
    <w:p w14:paraId="1C25C16F" w14:textId="77777777" w:rsidR="00FA0CA0" w:rsidRPr="00FA0CA0" w:rsidRDefault="00FA0CA0" w:rsidP="00FA0CA0">
      <w:pPr>
        <w:pStyle w:val="Heading1"/>
        <w:numPr>
          <w:ilvl w:val="0"/>
          <w:numId w:val="0"/>
        </w:numPr>
        <w:rPr>
          <w:sz w:val="24"/>
          <w:highlight w:val="yellow"/>
        </w:rPr>
      </w:pPr>
      <w:bookmarkStart w:id="462" w:name="_Toc88471920"/>
      <w:r w:rsidRPr="00FA0CA0">
        <w:rPr>
          <w:sz w:val="24"/>
          <w:highlight w:val="yellow"/>
        </w:rPr>
        <w:t>Microsoft Word Tutorial - Remove These Page</w:t>
      </w:r>
      <w:bookmarkEnd w:id="462"/>
    </w:p>
    <w:p w14:paraId="6F7A920B" w14:textId="77777777" w:rsidR="00FA0CA0" w:rsidRPr="002E15B3" w:rsidRDefault="00FA0CA0" w:rsidP="00FA0CA0">
      <w:pPr>
        <w:numPr>
          <w:ilvl w:val="0"/>
          <w:numId w:val="12"/>
        </w:numPr>
        <w:spacing w:after="0" w:line="240" w:lineRule="auto"/>
      </w:pPr>
      <w:r>
        <w:t xml:space="preserve">Turn on Word’s </w:t>
      </w:r>
      <w:r w:rsidRPr="002E15B3">
        <w:t>View/</w:t>
      </w:r>
      <w:r>
        <w:t>Navigation Pane</w:t>
      </w:r>
      <w:r w:rsidRPr="002E15B3">
        <w:t xml:space="preserve"> – use t</w:t>
      </w:r>
      <w:r>
        <w:t>his to move around the document outline.</w:t>
      </w:r>
      <w:r w:rsidRPr="002E15B3">
        <w:t xml:space="preserve">  You can close or open subsections of this outline.  </w:t>
      </w:r>
      <w:r>
        <w:t>Very convenient for editing a large document.</w:t>
      </w:r>
    </w:p>
    <w:p w14:paraId="4C419E37" w14:textId="77777777" w:rsidR="00FA0CA0" w:rsidRPr="002E15B3" w:rsidRDefault="00FA0CA0" w:rsidP="00FA0CA0">
      <w:pPr>
        <w:numPr>
          <w:ilvl w:val="0"/>
          <w:numId w:val="12"/>
        </w:numPr>
        <w:spacing w:after="0" w:line="240" w:lineRule="auto"/>
      </w:pPr>
      <w:r w:rsidRPr="002E15B3">
        <w:t xml:space="preserve">Turn on Word’s </w:t>
      </w:r>
      <w:r w:rsidRPr="00E977BC">
        <w:rPr>
          <w:i/>
        </w:rPr>
        <w:t>styles</w:t>
      </w:r>
      <w:r w:rsidRPr="00E977BC">
        <w:t xml:space="preserve"> pane (</w:t>
      </w:r>
      <w:r>
        <w:t xml:space="preserve">Alt-Ctrl-Shift-S) and </w:t>
      </w:r>
      <w:r w:rsidRPr="002E15B3">
        <w:t xml:space="preserve">at the bottom </w:t>
      </w:r>
      <w:r>
        <w:t xml:space="preserve">select </w:t>
      </w:r>
      <w:r w:rsidRPr="00E977BC">
        <w:rPr>
          <w:i/>
        </w:rPr>
        <w:t>Options</w:t>
      </w:r>
      <w:r>
        <w:t xml:space="preserve"> and then </w:t>
      </w:r>
      <w:r w:rsidRPr="002E15B3">
        <w:t xml:space="preserve">select </w:t>
      </w:r>
      <w:r w:rsidRPr="00E977BC">
        <w:rPr>
          <w:i/>
        </w:rPr>
        <w:t>Formatting in Use</w:t>
      </w:r>
      <w:r w:rsidRPr="002E15B3">
        <w:t>.  There are other options but this one indicates only a few formats are in use so far in this template.</w:t>
      </w:r>
    </w:p>
    <w:p w14:paraId="0C5F8551" w14:textId="77777777" w:rsidR="00FA0CA0" w:rsidRPr="002E15B3" w:rsidRDefault="00FA0CA0" w:rsidP="00FA0CA0">
      <w:pPr>
        <w:numPr>
          <w:ilvl w:val="1"/>
          <w:numId w:val="12"/>
        </w:numPr>
        <w:spacing w:after="0" w:line="240" w:lineRule="auto"/>
      </w:pPr>
      <w:r w:rsidRPr="002E15B3">
        <w:t xml:space="preserve">Use style </w:t>
      </w:r>
      <w:r w:rsidRPr="000133CA">
        <w:rPr>
          <w:i/>
        </w:rPr>
        <w:t>Heading1</w:t>
      </w:r>
      <w:r w:rsidRPr="002E15B3">
        <w:t xml:space="preserve"> </w:t>
      </w:r>
      <w:r>
        <w:t xml:space="preserve">style </w:t>
      </w:r>
      <w:r w:rsidRPr="002E15B3">
        <w:t xml:space="preserve">for the title and </w:t>
      </w:r>
      <w:r w:rsidRPr="000133CA">
        <w:rPr>
          <w:i/>
        </w:rPr>
        <w:t>Heading2, Heading3</w:t>
      </w:r>
      <w:r w:rsidRPr="002E15B3">
        <w:t xml:space="preserve">, ... for lower levels of section headings. </w:t>
      </w:r>
    </w:p>
    <w:p w14:paraId="478A2607" w14:textId="77777777" w:rsidR="00FA0CA0" w:rsidRPr="002E15B3" w:rsidRDefault="00FA0CA0" w:rsidP="00FA0CA0">
      <w:pPr>
        <w:numPr>
          <w:ilvl w:val="1"/>
          <w:numId w:val="12"/>
        </w:numPr>
        <w:spacing w:after="0" w:line="240" w:lineRule="auto"/>
      </w:pPr>
      <w:r w:rsidRPr="002E15B3">
        <w:t xml:space="preserve">Generally, in most documents use the </w:t>
      </w:r>
      <w:r w:rsidRPr="000133CA">
        <w:rPr>
          <w:i/>
        </w:rPr>
        <w:t>Normal</w:t>
      </w:r>
      <w:r w:rsidRPr="002E15B3">
        <w:t xml:space="preserve"> style for almost all text paragraphs (though this </w:t>
      </w:r>
      <w:r w:rsidR="002E7B2C">
        <w:t>fyp</w:t>
      </w:r>
      <w:r w:rsidRPr="002E15B3">
        <w:t xml:space="preserve"> uses style </w:t>
      </w:r>
      <w:r w:rsidR="002E7B2C">
        <w:rPr>
          <w:i/>
        </w:rPr>
        <w:t>Fyp</w:t>
      </w:r>
      <w:r w:rsidRPr="000133CA">
        <w:rPr>
          <w:i/>
        </w:rPr>
        <w:t>Paragraph</w:t>
      </w:r>
      <w:r>
        <w:t xml:space="preserve"> style</w:t>
      </w:r>
      <w:r w:rsidRPr="002E15B3">
        <w:t xml:space="preserve"> which is based on </w:t>
      </w:r>
      <w:smartTag w:uri="urn:schemas-microsoft-com:office:smarttags" w:element="City">
        <w:smartTag w:uri="urn:schemas-microsoft-com:office:smarttags" w:element="place">
          <w:r w:rsidRPr="002E15B3">
            <w:t>Normal</w:t>
          </w:r>
        </w:smartTag>
      </w:smartTag>
      <w:r w:rsidRPr="002E15B3">
        <w:t>)</w:t>
      </w:r>
      <w:r>
        <w:t xml:space="preserve"> but indents every paragraph</w:t>
      </w:r>
      <w:r w:rsidRPr="002E15B3">
        <w:t xml:space="preserve">.  You can change individual paragraph spacing by </w:t>
      </w:r>
      <w:r>
        <w:t xml:space="preserve">right clicking and selecting </w:t>
      </w:r>
      <w:r w:rsidRPr="000133CA">
        <w:rPr>
          <w:i/>
        </w:rPr>
        <w:t>Paragraph</w:t>
      </w:r>
      <w:r w:rsidRPr="002E15B3">
        <w:t xml:space="preserve"> -or- change the overall general definition of any style</w:t>
      </w:r>
      <w:r>
        <w:t xml:space="preserve"> by selecting the style in the Styles pane to the right and redefining some aspect (font, paragraph spacing, … associated with the style)</w:t>
      </w:r>
      <w:r w:rsidRPr="002E15B3">
        <w:t xml:space="preserve"> </w:t>
      </w:r>
    </w:p>
    <w:p w14:paraId="19E1BDD3" w14:textId="77777777" w:rsidR="00FA0CA0" w:rsidRPr="002E15B3" w:rsidRDefault="00FA0CA0" w:rsidP="00FA0CA0">
      <w:pPr>
        <w:numPr>
          <w:ilvl w:val="1"/>
          <w:numId w:val="12"/>
        </w:numPr>
        <w:spacing w:after="0" w:line="240" w:lineRule="auto"/>
      </w:pPr>
      <w:r w:rsidRPr="002E15B3">
        <w:t xml:space="preserve">If you put the cursor in an area of text, you can see which style is used in that text.  For instance, many </w:t>
      </w:r>
      <w:r w:rsidR="002E7B2C">
        <w:t>fyp</w:t>
      </w:r>
      <w:r w:rsidRPr="002E15B3">
        <w:t xml:space="preserve"> paragraphs use the </w:t>
      </w:r>
      <w:r w:rsidR="002E7B2C">
        <w:rPr>
          <w:i/>
        </w:rPr>
        <w:t>Fyp</w:t>
      </w:r>
      <w:r w:rsidRPr="000133CA">
        <w:rPr>
          <w:i/>
        </w:rPr>
        <w:t>Paragraph</w:t>
      </w:r>
      <w:r w:rsidRPr="002E15B3">
        <w:t xml:space="preserve"> style (which indents for you so you do not have to).</w:t>
      </w:r>
    </w:p>
    <w:p w14:paraId="043C14FB" w14:textId="77777777" w:rsidR="00FA0CA0" w:rsidRPr="002E15B3" w:rsidRDefault="00FA0CA0" w:rsidP="00FA0CA0">
      <w:pPr>
        <w:numPr>
          <w:ilvl w:val="1"/>
          <w:numId w:val="12"/>
        </w:numPr>
        <w:spacing w:after="0" w:line="240" w:lineRule="auto"/>
      </w:pPr>
      <w:r w:rsidRPr="002E15B3">
        <w:t xml:space="preserve">There are only so many formatting styles in use and many more </w:t>
      </w:r>
      <w:r w:rsidRPr="000133CA">
        <w:rPr>
          <w:i/>
        </w:rPr>
        <w:t>Available Styles</w:t>
      </w:r>
      <w:r w:rsidRPr="002E15B3">
        <w:t xml:space="preserve"> and you can define your own.  Styles govern font size, bold, italic, line and paragraph spacing, etc.  Do not get too fancy, simple is best.  Avoid using intra and inter line spacing when you can use or modify styles.  If you mess up by redefinin</w:t>
      </w:r>
      <w:r>
        <w:t xml:space="preserve">g a widely used style, use </w:t>
      </w:r>
      <w:r w:rsidRPr="002E15B3">
        <w:t xml:space="preserve">Undo.  Do not go hog wild with styles (even though </w:t>
      </w:r>
      <w:r>
        <w:t>you are at</w:t>
      </w:r>
      <w:r w:rsidRPr="002E15B3">
        <w:t xml:space="preserve"> UofA where going hog wild should be normal).  A document with fewer styles is better - avoid the gawdy and baroque.  </w:t>
      </w:r>
    </w:p>
    <w:p w14:paraId="0FFDA60C" w14:textId="77777777" w:rsidR="00FA0CA0" w:rsidRPr="002E15B3" w:rsidRDefault="00FA0CA0" w:rsidP="00FA0CA0">
      <w:pPr>
        <w:numPr>
          <w:ilvl w:val="1"/>
          <w:numId w:val="12"/>
        </w:numPr>
        <w:spacing w:after="0" w:line="240" w:lineRule="auto"/>
      </w:pPr>
      <w:r w:rsidRPr="002E15B3">
        <w:t xml:space="preserve">It is sometimes useful to use the </w:t>
      </w:r>
      <w:r w:rsidRPr="000133CA">
        <w:rPr>
          <w:i/>
        </w:rPr>
        <w:t>Clear All</w:t>
      </w:r>
      <w:r w:rsidRPr="002E15B3">
        <w:t xml:space="preserve"> command (near the top of the pane) before applying or converting a document to a new style.</w:t>
      </w:r>
      <w:r>
        <w:t xml:space="preserve">  Select an area of the document and click </w:t>
      </w:r>
      <w:r w:rsidRPr="000133CA">
        <w:rPr>
          <w:i/>
        </w:rPr>
        <w:t>Clear All</w:t>
      </w:r>
      <w:r>
        <w:t xml:space="preserve"> which turns the selected area to </w:t>
      </w:r>
      <w:r w:rsidRPr="000133CA">
        <w:rPr>
          <w:i/>
        </w:rPr>
        <w:t>Normal</w:t>
      </w:r>
      <w:r>
        <w:t xml:space="preserve"> style.</w:t>
      </w:r>
    </w:p>
    <w:p w14:paraId="10D7CB11" w14:textId="77777777" w:rsidR="00FA0CA0" w:rsidRPr="002E15B3" w:rsidRDefault="00FA0CA0" w:rsidP="00FA0CA0">
      <w:pPr>
        <w:numPr>
          <w:ilvl w:val="0"/>
          <w:numId w:val="12"/>
        </w:numPr>
        <w:spacing w:after="0" w:line="240" w:lineRule="auto"/>
      </w:pPr>
      <w:r w:rsidRPr="002E15B3">
        <w:t xml:space="preserve">Right click on the Table of Contents or the List of Figures to Update Field.  These are created with the </w:t>
      </w:r>
      <w:r>
        <w:t>Refernces tab.</w:t>
      </w:r>
    </w:p>
    <w:p w14:paraId="41960133" w14:textId="77777777" w:rsidR="00FA0CA0" w:rsidRPr="002E15B3" w:rsidRDefault="00FA0CA0" w:rsidP="00FA0CA0">
      <w:pPr>
        <w:numPr>
          <w:ilvl w:val="0"/>
          <w:numId w:val="12"/>
        </w:numPr>
        <w:spacing w:after="0" w:line="240" w:lineRule="auto"/>
      </w:pPr>
      <w:r w:rsidRPr="002E15B3">
        <w:t xml:space="preserve">Turning </w:t>
      </w:r>
      <w:r w:rsidRPr="00E030EB">
        <w:rPr>
          <w:i/>
        </w:rPr>
        <w:t>View/Ruler</w:t>
      </w:r>
      <w:r w:rsidRPr="002E15B3">
        <w:t xml:space="preserve"> on is a good idea.  Learn to use tabs and tables.</w:t>
      </w:r>
    </w:p>
    <w:p w14:paraId="32B8D9F2" w14:textId="77777777" w:rsidR="00FA0CA0" w:rsidRPr="002E15B3" w:rsidRDefault="00FA0CA0" w:rsidP="00FA0CA0">
      <w:pPr>
        <w:numPr>
          <w:ilvl w:val="0"/>
          <w:numId w:val="12"/>
        </w:numPr>
        <w:spacing w:after="0" w:line="240" w:lineRule="auto"/>
      </w:pPr>
      <w:r w:rsidRPr="002E15B3">
        <w:t>If working with someone else, use Word's revision mode (</w:t>
      </w:r>
      <w:r w:rsidRPr="00E030EB">
        <w:rPr>
          <w:i/>
        </w:rPr>
        <w:t>Review</w:t>
      </w:r>
      <w:r>
        <w:t xml:space="preserve"> tab</w:t>
      </w:r>
      <w:r w:rsidRPr="002E15B3">
        <w:t xml:space="preserve">).  One person writes a document, another edits with revision mode turned on.  This allows the first person to review the changed document and spot the changes easily. </w:t>
      </w:r>
      <w:r>
        <w:t xml:space="preserve"> Then they can accept or reject changes.</w:t>
      </w:r>
    </w:p>
    <w:p w14:paraId="788DD946" w14:textId="77777777" w:rsidR="00FA0CA0" w:rsidRPr="002E15B3" w:rsidRDefault="00FA0CA0" w:rsidP="00FA0CA0">
      <w:pPr>
        <w:numPr>
          <w:ilvl w:val="0"/>
          <w:numId w:val="12"/>
        </w:numPr>
        <w:spacing w:after="0" w:line="240" w:lineRule="auto"/>
      </w:pPr>
      <w:r w:rsidRPr="002E15B3">
        <w:t>Use Insert/Page Numbers to add page numbers to a document.  Bottom center is a good choice.  You can remove page numbers by selecting the footer and then the page number box and shift-delete.</w:t>
      </w:r>
    </w:p>
    <w:p w14:paraId="74D553C1" w14:textId="77777777" w:rsidR="00FA0CA0" w:rsidRPr="002E15B3" w:rsidRDefault="00FA0CA0" w:rsidP="00FA0CA0">
      <w:pPr>
        <w:numPr>
          <w:ilvl w:val="0"/>
          <w:numId w:val="12"/>
        </w:numPr>
        <w:spacing w:after="0" w:line="240" w:lineRule="auto"/>
      </w:pPr>
      <w:r w:rsidRPr="002E15B3">
        <w:t xml:space="preserve">Use </w:t>
      </w:r>
      <w:r>
        <w:t>Page Layout/</w:t>
      </w:r>
      <w:r w:rsidRPr="002E15B3">
        <w:t>Break</w:t>
      </w:r>
      <w:r>
        <w:t>s</w:t>
      </w:r>
      <w:r w:rsidRPr="002E15B3">
        <w:t xml:space="preserve"> to insert page or section breaks.  A section allows you to change numbering or headers or footers between sections.  You can see your page breaks in Normal View instead of Page Layout View (below the left ruler).  </w:t>
      </w:r>
    </w:p>
    <w:p w14:paraId="36FB00BC" w14:textId="77777777" w:rsidR="00FA0CA0" w:rsidRDefault="00FA0CA0" w:rsidP="00FA0CA0">
      <w:pPr>
        <w:spacing w:line="240" w:lineRule="auto"/>
        <w:jc w:val="center"/>
        <w:rPr>
          <w:highlight w:val="yellow"/>
        </w:rPr>
      </w:pPr>
    </w:p>
    <w:p w14:paraId="5657FC3F" w14:textId="77777777" w:rsidR="00FA0CA0" w:rsidRDefault="00FA0CA0" w:rsidP="00FA0CA0">
      <w:pPr>
        <w:rPr>
          <w:highlight w:val="yellow"/>
        </w:rPr>
      </w:pPr>
      <w:r w:rsidRPr="002E15B3">
        <w:rPr>
          <w:highlight w:val="yellow"/>
        </w:rPr>
        <w:t xml:space="preserve"> </w:t>
      </w:r>
    </w:p>
    <w:p w14:paraId="0874CF76" w14:textId="77777777" w:rsidR="00FA0CA0" w:rsidRDefault="002E7B2C" w:rsidP="00FA0CA0">
      <w:pPr>
        <w:pStyle w:val="Heading1"/>
        <w:numPr>
          <w:ilvl w:val="0"/>
          <w:numId w:val="0"/>
        </w:numPr>
        <w:rPr>
          <w:highlight w:val="yellow"/>
        </w:rPr>
      </w:pPr>
      <w:bookmarkStart w:id="463" w:name="_Toc88471921"/>
      <w:r>
        <w:rPr>
          <w:highlight w:val="yellow"/>
        </w:rPr>
        <w:t>FYP</w:t>
      </w:r>
      <w:r w:rsidR="00FA0CA0">
        <w:rPr>
          <w:highlight w:val="yellow"/>
        </w:rPr>
        <w:t xml:space="preserve"> DEFENSE</w:t>
      </w:r>
      <w:bookmarkEnd w:id="463"/>
    </w:p>
    <w:p w14:paraId="04479BCA" w14:textId="77777777" w:rsidR="00FA0CA0" w:rsidRDefault="00FA0CA0" w:rsidP="00FA0CA0">
      <w:pPr>
        <w:numPr>
          <w:ilvl w:val="0"/>
          <w:numId w:val="12"/>
        </w:numPr>
        <w:spacing w:after="0" w:line="240" w:lineRule="auto"/>
      </w:pPr>
      <w:r>
        <w:t xml:space="preserve">Complete your forms well ahead of time:  </w:t>
      </w:r>
      <w:r w:rsidR="002E7B2C">
        <w:t>Fyp</w:t>
      </w:r>
      <w:r>
        <w:t xml:space="preserve"> Title form, Advisory Committee, </w:t>
      </w:r>
      <w:r w:rsidR="002E7B2C">
        <w:t>Fyp</w:t>
      </w:r>
      <w:r>
        <w:t xml:space="preserve"> Committee.  These forms are on the CSCE website under </w:t>
      </w:r>
      <w:r w:rsidRPr="00E030EB">
        <w:rPr>
          <w:i/>
        </w:rPr>
        <w:t>(Under)Graduate/Advising</w:t>
      </w:r>
      <w:r>
        <w:t xml:space="preserve">.  Near the time of your </w:t>
      </w:r>
      <w:r w:rsidR="002E7B2C">
        <w:t>fyp</w:t>
      </w:r>
      <w:r>
        <w:t xml:space="preserve"> defense, double check that your title on the </w:t>
      </w:r>
      <w:r w:rsidR="002E7B2C">
        <w:t>fyp</w:t>
      </w:r>
      <w:r>
        <w:t xml:space="preserve"> is the same as the one you turned in on the form.  If not, re-fill out the </w:t>
      </w:r>
      <w:r w:rsidR="002E7B2C">
        <w:t>fyp</w:t>
      </w:r>
      <w:r>
        <w:t xml:space="preserve"> titme form and get it to  Susan Huskey.  Also, request your committees availabibility around the time you need to defend and once you all agree on a time, then schedule a room for your defense (via Sue Huskey).</w:t>
      </w:r>
    </w:p>
    <w:p w14:paraId="4A305785" w14:textId="77777777" w:rsidR="00FA0CA0" w:rsidRDefault="00FA0CA0" w:rsidP="00FA0CA0">
      <w:pPr>
        <w:numPr>
          <w:ilvl w:val="0"/>
          <w:numId w:val="12"/>
        </w:numPr>
        <w:spacing w:after="0" w:line="240" w:lineRule="auto"/>
      </w:pPr>
      <w:r>
        <w:t>Also double check with Susan Huskey about a Degree Check to make sure you have taken all the courses you need to.  Also, you need to fill out a form for graduation.</w:t>
      </w:r>
    </w:p>
    <w:p w14:paraId="3B9A5991" w14:textId="77777777" w:rsidR="00FA0CA0" w:rsidRDefault="00FA0CA0" w:rsidP="00FA0CA0">
      <w:pPr>
        <w:numPr>
          <w:ilvl w:val="0"/>
          <w:numId w:val="12"/>
        </w:numPr>
        <w:spacing w:after="0" w:line="240" w:lineRule="auto"/>
      </w:pPr>
      <w:r>
        <w:t xml:space="preserve">Work on your </w:t>
      </w:r>
      <w:r w:rsidR="002E7B2C">
        <w:t>fyp</w:t>
      </w:r>
      <w:r>
        <w:t xml:space="preserve"> </w:t>
      </w:r>
      <w:r w:rsidRPr="009D4CF3">
        <w:rPr>
          <w:u w:val="single"/>
        </w:rPr>
        <w:t>while</w:t>
      </w:r>
      <w:r>
        <w:t xml:space="preserve"> you work on the corresponding research.  If you write a big program first but never ask youself where the research is, you may have trouble writing your </w:t>
      </w:r>
      <w:r w:rsidR="002E7B2C">
        <w:t>fyp</w:t>
      </w:r>
      <w:r>
        <w:t xml:space="preserve">.  </w:t>
      </w:r>
    </w:p>
    <w:p w14:paraId="2B6AD7C2" w14:textId="77777777" w:rsidR="00FA0CA0" w:rsidRDefault="00FA0CA0" w:rsidP="00FA0CA0">
      <w:pPr>
        <w:numPr>
          <w:ilvl w:val="0"/>
          <w:numId w:val="12"/>
        </w:numPr>
        <w:spacing w:after="0" w:line="240" w:lineRule="auto"/>
      </w:pPr>
      <w:r>
        <w:t>Timing:</w:t>
      </w:r>
    </w:p>
    <w:p w14:paraId="3CE3FD47" w14:textId="77777777" w:rsidR="00FA0CA0" w:rsidRDefault="00FA0CA0" w:rsidP="00FA0CA0">
      <w:pPr>
        <w:numPr>
          <w:ilvl w:val="1"/>
          <w:numId w:val="12"/>
        </w:numPr>
        <w:spacing w:after="0" w:line="240" w:lineRule="auto"/>
      </w:pPr>
      <w:r>
        <w:t xml:space="preserve">You need to defend your </w:t>
      </w:r>
      <w:r w:rsidR="002E7B2C">
        <w:t>fyp</w:t>
      </w:r>
      <w:r>
        <w:t xml:space="preserve"> and turn it in </w:t>
      </w:r>
      <w:r w:rsidRPr="0041264F">
        <w:rPr>
          <w:i/>
        </w:rPr>
        <w:t>one week before</w:t>
      </w:r>
      <w:r>
        <w:t xml:space="preserve"> </w:t>
      </w:r>
      <w:hyperlink r:id="rId22" w:history="1">
        <w:r w:rsidRPr="009D4CF3">
          <w:rPr>
            <w:rStyle w:val="Hyperlink"/>
          </w:rPr>
          <w:t>Dead Day</w:t>
        </w:r>
      </w:hyperlink>
      <w:r>
        <w:t xml:space="preserve"> – the day before finals. </w:t>
      </w:r>
    </w:p>
    <w:p w14:paraId="1178516E" w14:textId="77777777" w:rsidR="00FA0CA0" w:rsidRDefault="00FA0CA0" w:rsidP="00FA0CA0">
      <w:pPr>
        <w:numPr>
          <w:ilvl w:val="1"/>
          <w:numId w:val="12"/>
        </w:numPr>
        <w:spacing w:after="0" w:line="240" w:lineRule="auto"/>
      </w:pPr>
      <w:r>
        <w:t xml:space="preserve">You need to give your committee at least one week to review your </w:t>
      </w:r>
      <w:r w:rsidR="002E7B2C">
        <w:t>fyp</w:t>
      </w:r>
      <w:r>
        <w:t xml:space="preserve">.  </w:t>
      </w:r>
    </w:p>
    <w:p w14:paraId="4FD8AB1F" w14:textId="77777777" w:rsidR="00FA0CA0" w:rsidRDefault="00FA0CA0" w:rsidP="00FA0CA0">
      <w:pPr>
        <w:numPr>
          <w:ilvl w:val="1"/>
          <w:numId w:val="12"/>
        </w:numPr>
        <w:spacing w:after="0" w:line="240" w:lineRule="auto"/>
      </w:pPr>
      <w:r>
        <w:t xml:space="preserve">Your committee should not see your </w:t>
      </w:r>
      <w:r w:rsidR="002E7B2C">
        <w:t>fyp</w:t>
      </w:r>
      <w:r>
        <w:t xml:space="preserve"> until your advisor has read it and given you corrections.  That takes about a week – unless there are a lot of changes, then it might take a few passes.  So complete your draft </w:t>
      </w:r>
      <w:r w:rsidR="002E7B2C">
        <w:t>fyp</w:t>
      </w:r>
      <w:r>
        <w:t xml:space="preserve"> around week 12 of the semester.  </w:t>
      </w:r>
    </w:p>
    <w:p w14:paraId="4629AD03" w14:textId="77777777" w:rsidR="00FA0CA0" w:rsidRDefault="00FA0CA0" w:rsidP="00FA0CA0">
      <w:pPr>
        <w:numPr>
          <w:ilvl w:val="1"/>
          <w:numId w:val="12"/>
        </w:numPr>
        <w:spacing w:after="0" w:line="240" w:lineRule="auto"/>
      </w:pPr>
      <w:r>
        <w:t>Finally, do not depend on defending at the last minute – faculty travel, … build in some slack to you timeline.</w:t>
      </w:r>
    </w:p>
    <w:p w14:paraId="47DF2362" w14:textId="77777777" w:rsidR="00FA0CA0" w:rsidRDefault="00FA0CA0" w:rsidP="00FA0CA0">
      <w:pPr>
        <w:numPr>
          <w:ilvl w:val="1"/>
          <w:numId w:val="12"/>
        </w:numPr>
        <w:spacing w:after="0" w:line="240" w:lineRule="auto"/>
      </w:pPr>
      <w:r>
        <w:t xml:space="preserve">Helpful hint:  take a rough draft of your </w:t>
      </w:r>
      <w:r w:rsidR="002E7B2C">
        <w:t>fyp</w:t>
      </w:r>
      <w:r>
        <w:t xml:space="preserve"> (on normal paper) to the Grad School and ask them to review its format.  Do this near the end before you print copies.  They review and give you instructions on any format glitches.  Tell me if they identify any so I can fix the template.</w:t>
      </w:r>
    </w:p>
    <w:p w14:paraId="565D3187" w14:textId="77777777" w:rsidR="00FA0CA0" w:rsidRDefault="00FA0CA0" w:rsidP="00FA0CA0">
      <w:pPr>
        <w:numPr>
          <w:ilvl w:val="0"/>
          <w:numId w:val="12"/>
        </w:numPr>
        <w:spacing w:after="0" w:line="240" w:lineRule="auto"/>
      </w:pPr>
      <w:r>
        <w:t>Defense:</w:t>
      </w:r>
    </w:p>
    <w:p w14:paraId="5041FA75" w14:textId="77777777" w:rsidR="00FA0CA0" w:rsidRDefault="00FA0CA0" w:rsidP="00FA0CA0">
      <w:pPr>
        <w:numPr>
          <w:ilvl w:val="1"/>
          <w:numId w:val="12"/>
        </w:numPr>
        <w:spacing w:after="0" w:line="240" w:lineRule="auto"/>
      </w:pPr>
      <w:r>
        <w:t xml:space="preserve">When your advisor approves your </w:t>
      </w:r>
      <w:r w:rsidR="002E7B2C">
        <w:t>fyp</w:t>
      </w:r>
      <w:r>
        <w:t xml:space="preserve">, then you need to prepare a presentation (usually .ppt) for your committee for the oral defense of your </w:t>
      </w:r>
      <w:r w:rsidR="002E7B2C">
        <w:t>fyp</w:t>
      </w:r>
      <w:r>
        <w:t>.</w:t>
      </w:r>
    </w:p>
    <w:p w14:paraId="0E32425C" w14:textId="77777777" w:rsidR="00FA0CA0" w:rsidRPr="002E15B3" w:rsidRDefault="00FA0CA0" w:rsidP="00FA0CA0">
      <w:pPr>
        <w:numPr>
          <w:ilvl w:val="1"/>
          <w:numId w:val="12"/>
        </w:numPr>
        <w:spacing w:after="0" w:line="240" w:lineRule="auto"/>
      </w:pPr>
      <w:r>
        <w:t>Your talk should be announced by Susan Huskey and guests (faculty, students, family, friends) are allowed to come.  At least your committee will be there.  Note:  you will need to reserve a room for your defense – see Sue Huskey to schedule the room.  Typically defending students bring snacks to appease the professors.</w:t>
      </w:r>
    </w:p>
    <w:p w14:paraId="39286D75" w14:textId="77777777" w:rsidR="00FA0CA0" w:rsidRDefault="00FA0CA0" w:rsidP="00FA0CA0">
      <w:pPr>
        <w:numPr>
          <w:ilvl w:val="1"/>
          <w:numId w:val="12"/>
        </w:numPr>
        <w:spacing w:after="0" w:line="240" w:lineRule="auto"/>
      </w:pPr>
      <w:r>
        <w:t xml:space="preserve">Your presentation should take 40 minutes or less.  It should be 25-30 slides.  Structurally, it can hug the </w:t>
      </w:r>
      <w:r w:rsidR="002E7B2C">
        <w:t>fyp</w:t>
      </w:r>
      <w:r>
        <w:t xml:space="preserve"> format.  For instance</w:t>
      </w:r>
    </w:p>
    <w:p w14:paraId="5EFBF785" w14:textId="77777777" w:rsidR="00FA0CA0" w:rsidRDefault="00FA0CA0" w:rsidP="00FA0CA0">
      <w:pPr>
        <w:numPr>
          <w:ilvl w:val="2"/>
          <w:numId w:val="12"/>
        </w:numPr>
        <w:spacing w:after="0" w:line="240" w:lineRule="auto"/>
      </w:pPr>
      <w:r>
        <w:t xml:space="preserve">Slide1 – title of </w:t>
      </w:r>
      <w:r w:rsidR="002E7B2C">
        <w:t>fyp</w:t>
      </w:r>
      <w:r>
        <w:t xml:space="preserve">, your name, degree you are aiming at (MS in Computer Science), your Committee.  [at the defense you will be introduced by your advisor and you will say the </w:t>
      </w:r>
      <w:r w:rsidR="002E7B2C">
        <w:t>fyp</w:t>
      </w:r>
      <w:r>
        <w:t xml:space="preserve"> title and thank your committee for serving]</w:t>
      </w:r>
    </w:p>
    <w:p w14:paraId="0353973E" w14:textId="77777777" w:rsidR="00FA0CA0" w:rsidRDefault="00FA0CA0" w:rsidP="00FA0CA0">
      <w:pPr>
        <w:numPr>
          <w:ilvl w:val="2"/>
          <w:numId w:val="12"/>
        </w:numPr>
        <w:spacing w:after="0" w:line="240" w:lineRule="auto"/>
      </w:pPr>
      <w:r>
        <w:t>Slide2 – Outline – eg., bullets for Problem, Objective, Background, … Conclusions, Future Work.   You won’t spend much time on this at the defense, at most one minute</w:t>
      </w:r>
    </w:p>
    <w:p w14:paraId="38DDC48B" w14:textId="77777777" w:rsidR="00FA0CA0" w:rsidRDefault="00FA0CA0" w:rsidP="00FA0CA0">
      <w:pPr>
        <w:numPr>
          <w:ilvl w:val="2"/>
          <w:numId w:val="12"/>
        </w:numPr>
        <w:spacing w:after="0" w:line="240" w:lineRule="auto"/>
      </w:pPr>
      <w:r>
        <w:t>Slide3 – Problem – try to keep this to one slide</w:t>
      </w:r>
    </w:p>
    <w:p w14:paraId="2EC9E9FB" w14:textId="77777777" w:rsidR="00FA0CA0" w:rsidRDefault="00FA0CA0" w:rsidP="00FA0CA0">
      <w:pPr>
        <w:numPr>
          <w:ilvl w:val="2"/>
          <w:numId w:val="12"/>
        </w:numPr>
        <w:spacing w:after="0" w:line="240" w:lineRule="auto"/>
      </w:pPr>
      <w:r>
        <w:t>Slide4 – Objective – one slide</w:t>
      </w:r>
    </w:p>
    <w:p w14:paraId="132218BB" w14:textId="77777777" w:rsidR="00FA0CA0" w:rsidRDefault="00FA0CA0" w:rsidP="00FA0CA0">
      <w:pPr>
        <w:numPr>
          <w:ilvl w:val="2"/>
          <w:numId w:val="12"/>
        </w:numPr>
        <w:spacing w:after="0" w:line="240" w:lineRule="auto"/>
      </w:pPr>
      <w:r>
        <w:t>… the Background is typically several slides</w:t>
      </w:r>
    </w:p>
    <w:p w14:paraId="1E1B698B" w14:textId="77777777" w:rsidR="00FA0CA0" w:rsidRDefault="00FA0CA0" w:rsidP="00FA0CA0">
      <w:pPr>
        <w:numPr>
          <w:ilvl w:val="2"/>
          <w:numId w:val="12"/>
        </w:numPr>
        <w:spacing w:after="0" w:line="240" w:lineRule="auto"/>
      </w:pPr>
      <w:r>
        <w:t>… the bulk of the presentation is the Architecture and Results</w:t>
      </w:r>
    </w:p>
    <w:p w14:paraId="1CACC866" w14:textId="77777777" w:rsidR="00FA0CA0" w:rsidRDefault="00FA0CA0" w:rsidP="00FA0CA0">
      <w:pPr>
        <w:numPr>
          <w:ilvl w:val="2"/>
          <w:numId w:val="12"/>
        </w:numPr>
        <w:spacing w:after="0" w:line="240" w:lineRule="auto"/>
      </w:pPr>
      <w:r>
        <w:t>Conclusion</w:t>
      </w:r>
    </w:p>
    <w:p w14:paraId="2B90AECC" w14:textId="77777777" w:rsidR="00FA0CA0" w:rsidRDefault="00FA0CA0" w:rsidP="00FA0CA0">
      <w:pPr>
        <w:numPr>
          <w:ilvl w:val="2"/>
          <w:numId w:val="12"/>
        </w:numPr>
        <w:spacing w:after="0" w:line="240" w:lineRule="auto"/>
      </w:pPr>
      <w:r>
        <w:t>Future Work</w:t>
      </w:r>
    </w:p>
    <w:p w14:paraId="688E955C" w14:textId="77777777" w:rsidR="00FA0CA0" w:rsidRDefault="00FA0CA0" w:rsidP="00FA0CA0">
      <w:pPr>
        <w:numPr>
          <w:ilvl w:val="2"/>
          <w:numId w:val="12"/>
        </w:numPr>
        <w:spacing w:after="0" w:line="240" w:lineRule="auto"/>
      </w:pPr>
      <w:r>
        <w:t>Questions</w:t>
      </w:r>
    </w:p>
    <w:p w14:paraId="4104CEAD" w14:textId="77777777" w:rsidR="00FA0CA0" w:rsidRDefault="00FA0CA0" w:rsidP="00FA0CA0">
      <w:pPr>
        <w:numPr>
          <w:ilvl w:val="1"/>
          <w:numId w:val="12"/>
        </w:numPr>
        <w:spacing w:after="0" w:line="240" w:lineRule="auto"/>
      </w:pPr>
      <w:r>
        <w:t xml:space="preserve">Plan on completing your presentation several days before you defend and dry run it with your </w:t>
      </w:r>
      <w:r w:rsidR="002E7B2C">
        <w:t>fyp</w:t>
      </w:r>
      <w:r>
        <w:t xml:space="preserve"> advisor.</w:t>
      </w:r>
    </w:p>
    <w:p w14:paraId="70799E08" w14:textId="77777777" w:rsidR="00FA0CA0" w:rsidRDefault="00FA0CA0" w:rsidP="00FA0CA0">
      <w:pPr>
        <w:numPr>
          <w:ilvl w:val="1"/>
          <w:numId w:val="12"/>
        </w:numPr>
        <w:spacing w:after="0" w:line="240" w:lineRule="auto"/>
      </w:pPr>
      <w:r>
        <w:t xml:space="preserve">A day or two early, ask Sue Huskey to prepare paperwork for your defense.  Also, send your committee email reminding them of the time and place of the defense.  Bring to your defense four copies of your </w:t>
      </w:r>
      <w:r w:rsidR="002E7B2C">
        <w:t>fyp</w:t>
      </w:r>
      <w:r>
        <w:t xml:space="preserve"> signature page, one on the nice paper the grad school requires.</w:t>
      </w:r>
    </w:p>
    <w:p w14:paraId="04B09B49" w14:textId="77777777" w:rsidR="00FA0CA0" w:rsidRDefault="00FA0CA0" w:rsidP="00FA0CA0">
      <w:pPr>
        <w:spacing w:line="240" w:lineRule="auto"/>
      </w:pPr>
    </w:p>
    <w:p w14:paraId="0641F519" w14:textId="77777777" w:rsidR="00FA0CA0" w:rsidRPr="000133CA" w:rsidRDefault="00FA0CA0" w:rsidP="00FA0CA0">
      <w:pPr>
        <w:pStyle w:val="AllCapsCentered"/>
        <w:rPr>
          <w:highlight w:val="yellow"/>
        </w:rPr>
      </w:pPr>
      <w:r>
        <w:rPr>
          <w:highlight w:val="yellow"/>
        </w:rPr>
        <w:t>ADDITIONAL NOTES</w:t>
      </w:r>
    </w:p>
    <w:p w14:paraId="2B646EB0" w14:textId="77777777" w:rsidR="00FA0CA0" w:rsidRDefault="00FA0CA0" w:rsidP="00FA0CA0">
      <w:pPr>
        <w:numPr>
          <w:ilvl w:val="0"/>
          <w:numId w:val="12"/>
        </w:numPr>
        <w:spacing w:after="0" w:line="240" w:lineRule="auto"/>
      </w:pPr>
      <w:r>
        <w:t xml:space="preserve">If you know it is not your best work, wait until you have done the work to get it in good shape before you give it to your advisor.  This is your job.  It is your job to do the level best you can and then it is your advisor’s job to help you improve it, make sure you are complete, clear, and it is well written.  It does not go to your committee until it is ready for them to see it and your advisor has given the green light.  </w:t>
      </w:r>
    </w:p>
    <w:p w14:paraId="46F72F07" w14:textId="77777777" w:rsidR="00FA0CA0" w:rsidRDefault="00FA0CA0" w:rsidP="00FA0CA0">
      <w:pPr>
        <w:numPr>
          <w:ilvl w:val="0"/>
          <w:numId w:val="12"/>
        </w:numPr>
        <w:spacing w:after="0" w:line="240" w:lineRule="auto"/>
      </w:pPr>
      <w:r>
        <w:t>The purpose of the committee is to provide other eyes.  Every document gets better if you can get several people to review it.  Remember this throughout your career.</w:t>
      </w:r>
    </w:p>
    <w:p w14:paraId="13D3F843" w14:textId="77777777" w:rsidR="00FA0CA0" w:rsidRDefault="00FA0CA0" w:rsidP="00FA0CA0">
      <w:pPr>
        <w:numPr>
          <w:ilvl w:val="0"/>
          <w:numId w:val="12"/>
        </w:numPr>
        <w:spacing w:after="0" w:line="240" w:lineRule="auto"/>
      </w:pPr>
      <w:r>
        <w:t>Take special care that your Abstract, Problem, Objective sections are especially clear and well stated.</w:t>
      </w:r>
    </w:p>
    <w:p w14:paraId="45E7D837" w14:textId="77777777" w:rsidR="00FA0CA0" w:rsidRDefault="00FA0CA0" w:rsidP="00FA0CA0">
      <w:pPr>
        <w:numPr>
          <w:ilvl w:val="0"/>
          <w:numId w:val="12"/>
        </w:numPr>
        <w:spacing w:after="0" w:line="240" w:lineRule="auto"/>
      </w:pPr>
      <w:r>
        <w:t>Fonts:</w:t>
      </w:r>
    </w:p>
    <w:p w14:paraId="6A5E8075" w14:textId="77777777" w:rsidR="00FA0CA0" w:rsidRDefault="00FA0CA0" w:rsidP="00FA0CA0">
      <w:pPr>
        <w:numPr>
          <w:ilvl w:val="1"/>
          <w:numId w:val="12"/>
        </w:numPr>
        <w:spacing w:after="0" w:line="240" w:lineRule="auto"/>
      </w:pPr>
      <w:r>
        <w:t xml:space="preserve">Try to avoid using many fonts, Times New Roman will do for a </w:t>
      </w:r>
      <w:r w:rsidR="002E7B2C">
        <w:t>fyp</w:t>
      </w:r>
      <w:r>
        <w:t>.</w:t>
      </w:r>
    </w:p>
    <w:p w14:paraId="4672F779" w14:textId="77777777" w:rsidR="00FA0CA0" w:rsidRDefault="00FA0CA0" w:rsidP="00FA0CA0">
      <w:pPr>
        <w:numPr>
          <w:ilvl w:val="1"/>
          <w:numId w:val="12"/>
        </w:numPr>
        <w:spacing w:after="0" w:line="240" w:lineRule="auto"/>
      </w:pPr>
      <w:r>
        <w:t>Exception:  Use “Code” style (Courier New font) for appendices or lines that contain code.</w:t>
      </w:r>
    </w:p>
    <w:p w14:paraId="438CB72C" w14:textId="77777777" w:rsidR="00FA0CA0" w:rsidRDefault="00FA0CA0" w:rsidP="00FA0CA0">
      <w:pPr>
        <w:numPr>
          <w:ilvl w:val="0"/>
          <w:numId w:val="12"/>
        </w:numPr>
        <w:spacing w:after="0" w:line="240" w:lineRule="auto"/>
      </w:pPr>
      <w:r>
        <w:t xml:space="preserve">Punctuation:  </w:t>
      </w:r>
    </w:p>
    <w:p w14:paraId="085BE123" w14:textId="77777777" w:rsidR="00FA0CA0" w:rsidRPr="002E15B3" w:rsidRDefault="00FA0CA0" w:rsidP="00FA0CA0">
      <w:pPr>
        <w:numPr>
          <w:ilvl w:val="1"/>
          <w:numId w:val="12"/>
        </w:numPr>
        <w:spacing w:after="0" w:line="240" w:lineRule="auto"/>
      </w:pPr>
      <w:r w:rsidRPr="002E15B3">
        <w:t xml:space="preserve">Note on punctuation:  There is no space before a comma, semicolon, colon, or period.  There is one space after a comma or semicolon and two </w:t>
      </w:r>
      <w:r>
        <w:t xml:space="preserve">spaces </w:t>
      </w:r>
      <w:r w:rsidRPr="002E15B3">
        <w:t xml:space="preserve">after a colon or period.  </w:t>
      </w:r>
    </w:p>
    <w:p w14:paraId="47D8C080" w14:textId="77777777" w:rsidR="00FA0CA0" w:rsidRDefault="00FA0CA0" w:rsidP="00FA0CA0">
      <w:pPr>
        <w:numPr>
          <w:ilvl w:val="1"/>
          <w:numId w:val="12"/>
        </w:numPr>
        <w:spacing w:after="0" w:line="240" w:lineRule="auto"/>
      </w:pPr>
      <w:r>
        <w:t>… word(word …) =&gt; … word (word …)</w:t>
      </w:r>
    </w:p>
    <w:p w14:paraId="615DBE99" w14:textId="77777777" w:rsidR="00FA0CA0" w:rsidRDefault="00FA0CA0" w:rsidP="00FA0CA0">
      <w:pPr>
        <w:numPr>
          <w:ilvl w:val="0"/>
          <w:numId w:val="12"/>
        </w:numPr>
        <w:spacing w:after="0" w:line="240" w:lineRule="auto"/>
      </w:pPr>
      <w:r>
        <w:t xml:space="preserve">Spell check your </w:t>
      </w:r>
      <w:r w:rsidR="002E7B2C">
        <w:t>fyp</w:t>
      </w:r>
    </w:p>
    <w:p w14:paraId="6465D416" w14:textId="77777777" w:rsidR="00FA0CA0" w:rsidRDefault="00FA0CA0" w:rsidP="00FA0CA0">
      <w:pPr>
        <w:numPr>
          <w:ilvl w:val="0"/>
          <w:numId w:val="12"/>
        </w:numPr>
        <w:spacing w:after="0" w:line="240" w:lineRule="auto"/>
      </w:pPr>
      <w:r>
        <w:t xml:space="preserve">Table of Contents – double check that each heading is indented the same amount and that all main words are capitalized.  You can use the document map or </w:t>
      </w:r>
      <w:r w:rsidR="002E7B2C">
        <w:t>fyp</w:t>
      </w:r>
      <w:r>
        <w:t xml:space="preserve"> table of contents to make sure.</w:t>
      </w:r>
    </w:p>
    <w:p w14:paraId="31864E66" w14:textId="77777777" w:rsidR="00FA0CA0" w:rsidRDefault="00FA0CA0" w:rsidP="00FA0CA0">
      <w:pPr>
        <w:numPr>
          <w:ilvl w:val="0"/>
          <w:numId w:val="12"/>
        </w:numPr>
        <w:spacing w:after="0" w:line="240" w:lineRule="auto"/>
      </w:pPr>
      <w:r>
        <w:t>Text:</w:t>
      </w:r>
    </w:p>
    <w:p w14:paraId="087A62F2" w14:textId="77777777" w:rsidR="00FA0CA0" w:rsidRDefault="00FA0CA0" w:rsidP="00FA0CA0">
      <w:pPr>
        <w:numPr>
          <w:ilvl w:val="1"/>
          <w:numId w:val="12"/>
        </w:numPr>
        <w:spacing w:after="0" w:line="240" w:lineRule="auto"/>
      </w:pPr>
      <w:r>
        <w:t>Avoid “I” and “my”</w:t>
      </w:r>
    </w:p>
    <w:p w14:paraId="5A3280C1" w14:textId="77777777" w:rsidR="00FA0CA0" w:rsidRDefault="00FA0CA0" w:rsidP="00FA0CA0">
      <w:pPr>
        <w:numPr>
          <w:ilvl w:val="1"/>
          <w:numId w:val="12"/>
        </w:numPr>
        <w:spacing w:after="0" w:line="240" w:lineRule="auto"/>
      </w:pPr>
      <w:r>
        <w:t>Consider each word – can you remove the word or replace it with a stronger word and so improve the text</w:t>
      </w:r>
    </w:p>
    <w:p w14:paraId="5E8257B5" w14:textId="77777777" w:rsidR="00FA0CA0" w:rsidRDefault="00FA0CA0" w:rsidP="00FA0CA0">
      <w:pPr>
        <w:numPr>
          <w:ilvl w:val="1"/>
          <w:numId w:val="12"/>
        </w:numPr>
        <w:spacing w:after="0" w:line="240" w:lineRule="auto"/>
      </w:pPr>
      <w:r>
        <w:t>Almost always avoid “very” or similar adverbs.  Also, avoid “etc” as that is telling the reader to fill our your thought which offends the reader.</w:t>
      </w:r>
    </w:p>
    <w:p w14:paraId="496BB4A9" w14:textId="77777777" w:rsidR="00FA0CA0" w:rsidRPr="00A961B0" w:rsidRDefault="00FA0CA0" w:rsidP="00FA0CA0">
      <w:pPr>
        <w:numPr>
          <w:ilvl w:val="0"/>
          <w:numId w:val="12"/>
        </w:numPr>
        <w:spacing w:after="0" w:line="240" w:lineRule="auto"/>
      </w:pPr>
      <w:r>
        <w:t xml:space="preserve">Avoid plagiarism.  </w:t>
      </w:r>
      <w:r w:rsidRPr="002E15B3">
        <w:t xml:space="preserve">Short quotes in “…” and longer quotes indented, single spaced.  See </w:t>
      </w:r>
      <w:hyperlink r:id="rId23" w:history="1">
        <w:r w:rsidRPr="002E15B3">
          <w:rPr>
            <w:rStyle w:val="Hyperlink"/>
          </w:rPr>
          <w:t>How to avoid plagiarism</w:t>
        </w:r>
      </w:hyperlink>
      <w:r w:rsidRPr="002E15B3">
        <w:t>.</w:t>
      </w:r>
      <w:r>
        <w:t xml:space="preserve">  </w:t>
      </w:r>
    </w:p>
    <w:p w14:paraId="43FEA58A" w14:textId="77777777" w:rsidR="00D90306" w:rsidRDefault="00D90306" w:rsidP="00D90306"/>
    <w:sectPr w:rsidR="00D90306" w:rsidSect="00157E87">
      <w:pgSz w:w="11907" w:h="16839" w:code="9"/>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92AE0E" w14:textId="77777777" w:rsidR="00AC0106" w:rsidRDefault="00AC0106" w:rsidP="00F57BE0">
      <w:r>
        <w:separator/>
      </w:r>
    </w:p>
  </w:endnote>
  <w:endnote w:type="continuationSeparator" w:id="0">
    <w:p w14:paraId="2DB80E74" w14:textId="77777777" w:rsidR="00AC0106" w:rsidRDefault="00AC0106" w:rsidP="00F57B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102536962"/>
      <w:docPartObj>
        <w:docPartGallery w:val="Page Numbers (Bottom of Page)"/>
        <w:docPartUnique/>
      </w:docPartObj>
    </w:sdtPr>
    <w:sdtEndPr>
      <w:rPr>
        <w:noProof/>
      </w:rPr>
    </w:sdtEndPr>
    <w:sdtContent>
      <w:p w14:paraId="3B481B84" w14:textId="596DF488" w:rsidR="00E23B9B" w:rsidRDefault="00E23B9B" w:rsidP="00705722">
        <w:pPr>
          <w:pStyle w:val="Footer"/>
          <w:tabs>
            <w:tab w:val="clear" w:pos="4680"/>
          </w:tabs>
          <w:jc w:val="center"/>
        </w:pPr>
        <w:r>
          <w:rPr>
            <w:noProof w:val="0"/>
          </w:rPr>
          <w:fldChar w:fldCharType="begin"/>
        </w:r>
        <w:r>
          <w:instrText xml:space="preserve"> PAGE   \* MERGEFORMAT </w:instrText>
        </w:r>
        <w:r>
          <w:rPr>
            <w:noProof w:val="0"/>
          </w:rPr>
          <w:fldChar w:fldCharType="separate"/>
        </w:r>
        <w:r w:rsidR="00FD2287">
          <w:t>xvi</w:t>
        </w:r>
        <w:r>
          <w:fldChar w:fldCharType="end"/>
        </w:r>
      </w:p>
    </w:sdtContent>
  </w:sdt>
  <w:p w14:paraId="58545D03" w14:textId="77777777" w:rsidR="00E23B9B" w:rsidRDefault="00E23B9B" w:rsidP="00705722">
    <w:pPr>
      <w:pStyle w:val="Footer"/>
      <w:tabs>
        <w:tab w:val="clear" w:pos="4680"/>
        <w:tab w:val="clear" w:pos="936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sz w:val="20"/>
        <w:szCs w:val="20"/>
      </w:rPr>
      <w:id w:val="-1025476890"/>
      <w:docPartObj>
        <w:docPartGallery w:val="Page Numbers (Bottom of Page)"/>
        <w:docPartUnique/>
      </w:docPartObj>
    </w:sdtPr>
    <w:sdtEndPr>
      <w:rPr>
        <w:noProof/>
      </w:rPr>
    </w:sdtEndPr>
    <w:sdtContent>
      <w:p w14:paraId="31E275A4" w14:textId="203A5E86" w:rsidR="00E23B9B" w:rsidRPr="00157E87" w:rsidRDefault="00E23B9B">
        <w:pPr>
          <w:pStyle w:val="Footer"/>
          <w:jc w:val="center"/>
          <w:rPr>
            <w:sz w:val="20"/>
            <w:szCs w:val="20"/>
          </w:rPr>
        </w:pPr>
        <w:r w:rsidRPr="00157E87">
          <w:rPr>
            <w:noProof w:val="0"/>
            <w:sz w:val="20"/>
            <w:szCs w:val="20"/>
          </w:rPr>
          <w:fldChar w:fldCharType="begin"/>
        </w:r>
        <w:r w:rsidRPr="00157E87">
          <w:rPr>
            <w:sz w:val="20"/>
            <w:szCs w:val="20"/>
          </w:rPr>
          <w:instrText xml:space="preserve"> PAGE   \* MERGEFORMAT </w:instrText>
        </w:r>
        <w:r w:rsidRPr="00157E87">
          <w:rPr>
            <w:noProof w:val="0"/>
            <w:sz w:val="20"/>
            <w:szCs w:val="20"/>
          </w:rPr>
          <w:fldChar w:fldCharType="separate"/>
        </w:r>
        <w:r w:rsidR="00FD2287">
          <w:rPr>
            <w:sz w:val="20"/>
            <w:szCs w:val="20"/>
          </w:rPr>
          <w:t>3</w:t>
        </w:r>
        <w:r w:rsidRPr="00157E87">
          <w:rPr>
            <w:sz w:val="20"/>
            <w:szCs w:val="20"/>
          </w:rPr>
          <w:fldChar w:fldCharType="end"/>
        </w:r>
      </w:p>
    </w:sdtContent>
  </w:sdt>
  <w:p w14:paraId="57C7D34B" w14:textId="77777777" w:rsidR="00E23B9B" w:rsidRDefault="00E23B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082215991"/>
      <w:docPartObj>
        <w:docPartGallery w:val="Page Numbers (Bottom of Page)"/>
        <w:docPartUnique/>
      </w:docPartObj>
    </w:sdtPr>
    <w:sdtEndPr>
      <w:rPr>
        <w:noProof/>
        <w:sz w:val="20"/>
        <w:szCs w:val="20"/>
      </w:rPr>
    </w:sdtEndPr>
    <w:sdtContent>
      <w:p w14:paraId="66170177" w14:textId="35ECFFC0" w:rsidR="00E23B9B" w:rsidRPr="00787E53" w:rsidRDefault="00E23B9B">
        <w:pPr>
          <w:pStyle w:val="Footer"/>
          <w:jc w:val="center"/>
          <w:rPr>
            <w:sz w:val="20"/>
            <w:szCs w:val="20"/>
          </w:rPr>
        </w:pPr>
        <w:r w:rsidRPr="00787E53">
          <w:rPr>
            <w:noProof w:val="0"/>
            <w:sz w:val="20"/>
            <w:szCs w:val="20"/>
          </w:rPr>
          <w:fldChar w:fldCharType="begin"/>
        </w:r>
        <w:r w:rsidRPr="00787E53">
          <w:rPr>
            <w:sz w:val="20"/>
            <w:szCs w:val="20"/>
          </w:rPr>
          <w:instrText xml:space="preserve"> PAGE   \* MERGEFORMAT </w:instrText>
        </w:r>
        <w:r w:rsidRPr="00787E53">
          <w:rPr>
            <w:noProof w:val="0"/>
            <w:sz w:val="20"/>
            <w:szCs w:val="20"/>
          </w:rPr>
          <w:fldChar w:fldCharType="separate"/>
        </w:r>
        <w:r w:rsidR="00FD2287">
          <w:rPr>
            <w:sz w:val="20"/>
            <w:szCs w:val="20"/>
          </w:rPr>
          <w:t>1</w:t>
        </w:r>
        <w:r w:rsidRPr="00787E53">
          <w:rPr>
            <w:sz w:val="20"/>
            <w:szCs w:val="20"/>
          </w:rPr>
          <w:fldChar w:fldCharType="end"/>
        </w:r>
      </w:p>
    </w:sdtContent>
  </w:sdt>
  <w:p w14:paraId="1BA0124B" w14:textId="77777777" w:rsidR="00E23B9B" w:rsidRDefault="00E23B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0E7889" w14:textId="77777777" w:rsidR="00AC0106" w:rsidRDefault="00AC0106" w:rsidP="00F57BE0">
      <w:r>
        <w:separator/>
      </w:r>
    </w:p>
  </w:footnote>
  <w:footnote w:type="continuationSeparator" w:id="0">
    <w:p w14:paraId="0D3C74C1" w14:textId="77777777" w:rsidR="00AC0106" w:rsidRDefault="00AC0106" w:rsidP="00F57BE0">
      <w:r>
        <w:continuationSeparator/>
      </w:r>
    </w:p>
  </w:footnote>
  <w:footnote w:id="1">
    <w:p w14:paraId="3FEFBF09" w14:textId="77777777" w:rsidR="00E23B9B" w:rsidRDefault="00E23B9B">
      <w:pPr>
        <w:pStyle w:val="FootnoteText"/>
      </w:pPr>
      <w:r>
        <w:rPr>
          <w:rStyle w:val="FootnoteReference"/>
        </w:rPr>
        <w:footnoteRef/>
      </w:r>
      <w:r>
        <w:t xml:space="preserve"> This is an example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226070783"/>
      <w:placeholder>
        <w:docPart w:val="9FD6761E38EB45109C7BFF4461ED9688"/>
      </w:placeholder>
      <w:dataBinding w:prefixMappings="xmlns:ns0='http://purl.org/dc/elements/1.1/' xmlns:ns1='http://schemas.openxmlformats.org/package/2006/metadata/core-properties' " w:xpath="/ns1:coreProperties[1]/ns0:title[1]" w:storeItemID="{6C3C8BC8-F283-45AE-878A-BAB7291924A1}"/>
      <w:text/>
    </w:sdtPr>
    <w:sdtContent>
      <w:p w14:paraId="6D3EC81F" w14:textId="77777777" w:rsidR="00E23B9B" w:rsidRDefault="00E23B9B">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1C90520A" w14:textId="77777777" w:rsidR="00E23B9B" w:rsidRPr="00042976" w:rsidRDefault="00E23B9B" w:rsidP="00042976">
    <w:pPr>
      <w:pStyle w:val="Header"/>
      <w:tabs>
        <w:tab w:val="left" w:pos="6580"/>
        <w:tab w:val="right" w:pos="8307"/>
      </w:tabs>
      <w:jc w:val="left"/>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104775141"/>
      <w:placeholder>
        <w:docPart w:val="755ED9807691475B870EA4605C7263CA"/>
      </w:placeholder>
      <w:dataBinding w:prefixMappings="xmlns:ns0='http://purl.org/dc/elements/1.1/' xmlns:ns1='http://schemas.openxmlformats.org/package/2006/metadata/core-properties' " w:xpath="/ns1:coreProperties[1]/ns0:title[1]" w:storeItemID="{6C3C8BC8-F283-45AE-878A-BAB7291924A1}"/>
      <w:text/>
    </w:sdtPr>
    <w:sdtContent>
      <w:p w14:paraId="4BA9A5EE" w14:textId="77777777" w:rsidR="00E23B9B" w:rsidRDefault="00E23B9B">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464F88C8" w14:textId="77777777" w:rsidR="00E23B9B" w:rsidRPr="00042976" w:rsidRDefault="00E23B9B" w:rsidP="00042976">
    <w:pPr>
      <w:pStyle w:val="Header"/>
      <w:tabs>
        <w:tab w:val="left" w:pos="6580"/>
        <w:tab w:val="right" w:pos="8307"/>
      </w:tabs>
      <w:jc w:val="lef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391039829"/>
      <w:placeholder>
        <w:docPart w:val="D72BDB7349774F3EB8EAAC82F3225720"/>
      </w:placeholder>
      <w:dataBinding w:prefixMappings="xmlns:ns0='http://purl.org/dc/elements/1.1/' xmlns:ns1='http://schemas.openxmlformats.org/package/2006/metadata/core-properties' " w:xpath="/ns1:coreProperties[1]/ns0:title[1]" w:storeItemID="{6C3C8BC8-F283-45AE-878A-BAB7291924A1}"/>
      <w:text/>
    </w:sdtPr>
    <w:sdtContent>
      <w:p w14:paraId="38C80AE7" w14:textId="77777777" w:rsidR="00E23B9B" w:rsidRDefault="00E23B9B">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6D5722E5" w14:textId="77777777" w:rsidR="00E23B9B" w:rsidRPr="00042976" w:rsidRDefault="00E23B9B" w:rsidP="00042976">
    <w:pPr>
      <w:pStyle w:val="Header"/>
      <w:tabs>
        <w:tab w:val="left" w:pos="6580"/>
        <w:tab w:val="right" w:pos="8307"/>
      </w:tabs>
      <w:jc w:val="left"/>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958760368"/>
      <w:placeholder>
        <w:docPart w:val="17A93605CB064B318450C53A0ED26B28"/>
      </w:placeholder>
      <w:dataBinding w:prefixMappings="xmlns:ns0='http://purl.org/dc/elements/1.1/' xmlns:ns1='http://schemas.openxmlformats.org/package/2006/metadata/core-properties' " w:xpath="/ns1:coreProperties[1]/ns0:title[1]" w:storeItemID="{6C3C8BC8-F283-45AE-878A-BAB7291924A1}"/>
      <w:text/>
    </w:sdtPr>
    <w:sdtContent>
      <w:p w14:paraId="0C8876DC" w14:textId="77777777" w:rsidR="00E23B9B" w:rsidRDefault="00E23B9B">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6A448520" w14:textId="77777777" w:rsidR="00E23B9B" w:rsidRPr="00042976" w:rsidRDefault="00E23B9B" w:rsidP="00042976">
    <w:pPr>
      <w:pStyle w:val="Header"/>
      <w:ind w:firstLine="0"/>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9"/>
    <w:multiLevelType w:val="hybridMultilevel"/>
    <w:tmpl w:val="4353D0C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1597403"/>
    <w:multiLevelType w:val="hybridMultilevel"/>
    <w:tmpl w:val="72F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FD1E7F"/>
    <w:multiLevelType w:val="multilevel"/>
    <w:tmpl w:val="DBF02D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4E73B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D5B1D42"/>
    <w:multiLevelType w:val="hybridMultilevel"/>
    <w:tmpl w:val="6D4EBE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737FC"/>
    <w:multiLevelType w:val="hybridMultilevel"/>
    <w:tmpl w:val="9BB0345E"/>
    <w:lvl w:ilvl="0" w:tplc="EBB2C770">
      <w:start w:val="1"/>
      <w:numFmt w:val="decimal"/>
      <w:lvlText w:val="%1"/>
      <w:lvlJc w:val="left"/>
      <w:pPr>
        <w:ind w:left="720" w:hanging="360"/>
      </w:pPr>
      <w:rPr>
        <w:rFonts w:hint="default"/>
      </w:rPr>
    </w:lvl>
    <w:lvl w:ilvl="1" w:tplc="C17E8C5C">
      <w:start w:val="1"/>
      <w:numFmt w:val="lowerLetter"/>
      <w:lvlText w:val="%2."/>
      <w:lvlJc w:val="left"/>
      <w:pPr>
        <w:ind w:left="1440" w:hanging="360"/>
      </w:pPr>
    </w:lvl>
    <w:lvl w:ilvl="2" w:tplc="4A587236">
      <w:start w:val="1"/>
      <w:numFmt w:val="lowerRoman"/>
      <w:lvlText w:val="%3."/>
      <w:lvlJc w:val="right"/>
      <w:pPr>
        <w:ind w:left="2160" w:hanging="180"/>
      </w:pPr>
    </w:lvl>
    <w:lvl w:ilvl="3" w:tplc="EB361146">
      <w:start w:val="1"/>
      <w:numFmt w:val="decimal"/>
      <w:lvlText w:val="%4."/>
      <w:lvlJc w:val="left"/>
      <w:pPr>
        <w:ind w:left="2880" w:hanging="360"/>
      </w:pPr>
    </w:lvl>
    <w:lvl w:ilvl="4" w:tplc="F8BE3324">
      <w:start w:val="1"/>
      <w:numFmt w:val="lowerLetter"/>
      <w:lvlText w:val="%5."/>
      <w:lvlJc w:val="left"/>
      <w:pPr>
        <w:ind w:left="3600" w:hanging="360"/>
      </w:pPr>
    </w:lvl>
    <w:lvl w:ilvl="5" w:tplc="615A25F6" w:tentative="1">
      <w:start w:val="1"/>
      <w:numFmt w:val="lowerRoman"/>
      <w:lvlText w:val="%6."/>
      <w:lvlJc w:val="right"/>
      <w:pPr>
        <w:ind w:left="4320" w:hanging="180"/>
      </w:pPr>
    </w:lvl>
    <w:lvl w:ilvl="6" w:tplc="D0E44C76" w:tentative="1">
      <w:start w:val="1"/>
      <w:numFmt w:val="decimal"/>
      <w:lvlText w:val="%7."/>
      <w:lvlJc w:val="left"/>
      <w:pPr>
        <w:ind w:left="5040" w:hanging="360"/>
      </w:pPr>
    </w:lvl>
    <w:lvl w:ilvl="7" w:tplc="B058AF20" w:tentative="1">
      <w:start w:val="1"/>
      <w:numFmt w:val="lowerLetter"/>
      <w:lvlText w:val="%8."/>
      <w:lvlJc w:val="left"/>
      <w:pPr>
        <w:ind w:left="5760" w:hanging="360"/>
      </w:pPr>
    </w:lvl>
    <w:lvl w:ilvl="8" w:tplc="15244DB4" w:tentative="1">
      <w:start w:val="1"/>
      <w:numFmt w:val="lowerRoman"/>
      <w:lvlText w:val="%9."/>
      <w:lvlJc w:val="right"/>
      <w:pPr>
        <w:ind w:left="6480" w:hanging="180"/>
      </w:pPr>
    </w:lvl>
  </w:abstractNum>
  <w:abstractNum w:abstractNumId="7" w15:restartNumberingAfterBreak="0">
    <w:nsid w:val="1EDE5D3C"/>
    <w:multiLevelType w:val="multilevel"/>
    <w:tmpl w:val="A63A8CAA"/>
    <w:lvl w:ilvl="0">
      <w:start w:val="1"/>
      <w:numFmt w:val="decimal"/>
      <w:pStyle w:val="ChapterHeading"/>
      <w:lvlText w:val="Chapter %1."/>
      <w:lvlJc w:val="right"/>
      <w:pPr>
        <w:ind w:left="360" w:hanging="360"/>
      </w:pPr>
      <w:rPr>
        <w:rFonts w:hint="default"/>
      </w:rPr>
    </w:lvl>
    <w:lvl w:ilvl="1">
      <w:start w:val="1"/>
      <w:numFmt w:val="decimal"/>
      <w:pStyle w:val="Subsection"/>
      <w:lvlText w:val="%1.%2"/>
      <w:lvlJc w:val="left"/>
      <w:pPr>
        <w:ind w:left="576" w:hanging="576"/>
      </w:pPr>
      <w:rPr>
        <w:rFonts w:hint="default"/>
      </w:rPr>
    </w:lvl>
    <w:lvl w:ilvl="2">
      <w:start w:val="1"/>
      <w:numFmt w:val="decimal"/>
      <w:pStyle w:val="SubSubSection"/>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FE7146A"/>
    <w:multiLevelType w:val="hybridMultilevel"/>
    <w:tmpl w:val="9132CF0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765D06"/>
    <w:multiLevelType w:val="hybridMultilevel"/>
    <w:tmpl w:val="25462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E4221A2"/>
    <w:multiLevelType w:val="hybridMultilevel"/>
    <w:tmpl w:val="62D63710"/>
    <w:lvl w:ilvl="0" w:tplc="730C1C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25789B"/>
    <w:multiLevelType w:val="multilevel"/>
    <w:tmpl w:val="53D0D0D6"/>
    <w:lvl w:ilvl="0">
      <w:start w:val="6"/>
      <w:numFmt w:val="decimal"/>
      <w:lvlText w:val="%1"/>
      <w:lvlJc w:val="left"/>
      <w:pPr>
        <w:ind w:left="403" w:hanging="40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4F5365ED"/>
    <w:multiLevelType w:val="multilevel"/>
    <w:tmpl w:val="FC6208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56E71AC5"/>
    <w:multiLevelType w:val="hybridMultilevel"/>
    <w:tmpl w:val="B4DAB672"/>
    <w:lvl w:ilvl="0" w:tplc="83CA5FFC">
      <w:start w:val="1"/>
      <w:numFmt w:val="decimal"/>
      <w:lvlText w:val="%1."/>
      <w:lvlJc w:val="left"/>
      <w:pPr>
        <w:tabs>
          <w:tab w:val="num" w:pos="605"/>
        </w:tabs>
        <w:ind w:left="605" w:hanging="360"/>
      </w:pPr>
      <w:rPr>
        <w:rFonts w:hint="default"/>
      </w:rPr>
    </w:lvl>
    <w:lvl w:ilvl="1" w:tplc="04090019" w:tentative="1">
      <w:start w:val="1"/>
      <w:numFmt w:val="lowerLetter"/>
      <w:lvlText w:val="%2."/>
      <w:lvlJc w:val="left"/>
      <w:pPr>
        <w:tabs>
          <w:tab w:val="num" w:pos="1325"/>
        </w:tabs>
        <w:ind w:left="1325" w:hanging="360"/>
      </w:pPr>
    </w:lvl>
    <w:lvl w:ilvl="2" w:tplc="0409001B" w:tentative="1">
      <w:start w:val="1"/>
      <w:numFmt w:val="lowerRoman"/>
      <w:lvlText w:val="%3."/>
      <w:lvlJc w:val="right"/>
      <w:pPr>
        <w:tabs>
          <w:tab w:val="num" w:pos="2045"/>
        </w:tabs>
        <w:ind w:left="2045" w:hanging="180"/>
      </w:pPr>
    </w:lvl>
    <w:lvl w:ilvl="3" w:tplc="0409000F" w:tentative="1">
      <w:start w:val="1"/>
      <w:numFmt w:val="decimal"/>
      <w:lvlText w:val="%4."/>
      <w:lvlJc w:val="left"/>
      <w:pPr>
        <w:tabs>
          <w:tab w:val="num" w:pos="2765"/>
        </w:tabs>
        <w:ind w:left="2765" w:hanging="360"/>
      </w:pPr>
    </w:lvl>
    <w:lvl w:ilvl="4" w:tplc="04090019" w:tentative="1">
      <w:start w:val="1"/>
      <w:numFmt w:val="lowerLetter"/>
      <w:lvlText w:val="%5."/>
      <w:lvlJc w:val="left"/>
      <w:pPr>
        <w:tabs>
          <w:tab w:val="num" w:pos="3485"/>
        </w:tabs>
        <w:ind w:left="3485" w:hanging="360"/>
      </w:pPr>
    </w:lvl>
    <w:lvl w:ilvl="5" w:tplc="0409001B" w:tentative="1">
      <w:start w:val="1"/>
      <w:numFmt w:val="lowerRoman"/>
      <w:lvlText w:val="%6."/>
      <w:lvlJc w:val="right"/>
      <w:pPr>
        <w:tabs>
          <w:tab w:val="num" w:pos="4205"/>
        </w:tabs>
        <w:ind w:left="4205" w:hanging="180"/>
      </w:pPr>
    </w:lvl>
    <w:lvl w:ilvl="6" w:tplc="0409000F" w:tentative="1">
      <w:start w:val="1"/>
      <w:numFmt w:val="decimal"/>
      <w:lvlText w:val="%7."/>
      <w:lvlJc w:val="left"/>
      <w:pPr>
        <w:tabs>
          <w:tab w:val="num" w:pos="4925"/>
        </w:tabs>
        <w:ind w:left="4925" w:hanging="360"/>
      </w:pPr>
    </w:lvl>
    <w:lvl w:ilvl="7" w:tplc="04090019" w:tentative="1">
      <w:start w:val="1"/>
      <w:numFmt w:val="lowerLetter"/>
      <w:lvlText w:val="%8."/>
      <w:lvlJc w:val="left"/>
      <w:pPr>
        <w:tabs>
          <w:tab w:val="num" w:pos="5645"/>
        </w:tabs>
        <w:ind w:left="5645" w:hanging="360"/>
      </w:pPr>
    </w:lvl>
    <w:lvl w:ilvl="8" w:tplc="0409001B" w:tentative="1">
      <w:start w:val="1"/>
      <w:numFmt w:val="lowerRoman"/>
      <w:lvlText w:val="%9."/>
      <w:lvlJc w:val="right"/>
      <w:pPr>
        <w:tabs>
          <w:tab w:val="num" w:pos="6365"/>
        </w:tabs>
        <w:ind w:left="6365" w:hanging="180"/>
      </w:pPr>
    </w:lvl>
  </w:abstractNum>
  <w:abstractNum w:abstractNumId="15" w15:restartNumberingAfterBreak="0">
    <w:nsid w:val="5B4C3F77"/>
    <w:multiLevelType w:val="hybridMultilevel"/>
    <w:tmpl w:val="0D9ED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B3B49"/>
    <w:multiLevelType w:val="multilevel"/>
    <w:tmpl w:val="9948D2E0"/>
    <w:lvl w:ilvl="0">
      <w:start w:val="1"/>
      <w:numFmt w:val="decimal"/>
      <w:lvlText w:val="%1."/>
      <w:lvlJc w:val="left"/>
      <w:pPr>
        <w:ind w:left="360" w:hanging="360"/>
      </w:pPr>
      <w:rPr>
        <w:rFonts w:hint="default"/>
      </w:rPr>
    </w:lvl>
    <w:lvl w:ilvl="1">
      <w:start w:val="1"/>
      <w:numFmt w:val="decimal"/>
      <w:lvlText w:val="A.%2."/>
      <w:lvlJc w:val="left"/>
      <w:pPr>
        <w:ind w:left="792" w:hanging="792"/>
      </w:pPr>
      <w:rPr>
        <w:rFonts w:ascii="Calibri" w:hAnsi="Calibri" w:hint="default"/>
        <w:b/>
        <w:bCs/>
        <w:i w:val="0"/>
        <w:sz w:val="32"/>
        <w:lang w:val="en-US"/>
      </w:rPr>
    </w:lvl>
    <w:lvl w:ilvl="2">
      <w:start w:val="1"/>
      <w:numFmt w:val="decimal"/>
      <w:lvlText w:val="A.%2.%3."/>
      <w:lvlJc w:val="left"/>
      <w:pPr>
        <w:ind w:left="1224" w:hanging="1224"/>
      </w:pPr>
      <w:rPr>
        <w:rFonts w:cs="Calibri" w:hint="default"/>
        <w:b/>
        <w:i w:val="0"/>
        <w:sz w:val="28"/>
      </w:rPr>
    </w:lvl>
    <w:lvl w:ilvl="3">
      <w:start w:val="1"/>
      <w:numFmt w:val="decimal"/>
      <w:lvlText w:val="A.%2.%3.%4."/>
      <w:lvlJc w:val="left"/>
      <w:pPr>
        <w:ind w:left="1728" w:hanging="172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570463C"/>
    <w:multiLevelType w:val="multilevel"/>
    <w:tmpl w:val="14708E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6A64552E"/>
    <w:multiLevelType w:val="multilevel"/>
    <w:tmpl w:val="835CC9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FB826A0"/>
    <w:multiLevelType w:val="multilevel"/>
    <w:tmpl w:val="4774C5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0EB3AB7"/>
    <w:multiLevelType w:val="hybridMultilevel"/>
    <w:tmpl w:val="1EC2794C"/>
    <w:lvl w:ilvl="0" w:tplc="1D76AB30">
      <w:start w:val="1"/>
      <w:numFmt w:val="decimal"/>
      <w:lvlText w:val="Chapter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0"/>
  </w:num>
  <w:num w:numId="3">
    <w:abstractNumId w:val="3"/>
  </w:num>
  <w:num w:numId="4">
    <w:abstractNumId w:val="19"/>
  </w:num>
  <w:num w:numId="5">
    <w:abstractNumId w:val="7"/>
  </w:num>
  <w:num w:numId="6">
    <w:abstractNumId w:val="4"/>
  </w:num>
  <w:num w:numId="7">
    <w:abstractNumId w:val="18"/>
  </w:num>
  <w:num w:numId="8">
    <w:abstractNumId w:val="17"/>
  </w:num>
  <w:num w:numId="9">
    <w:abstractNumId w:val="14"/>
  </w:num>
  <w:num w:numId="10">
    <w:abstractNumId w:val="15"/>
  </w:num>
  <w:num w:numId="11">
    <w:abstractNumId w:val="5"/>
  </w:num>
  <w:num w:numId="12">
    <w:abstractNumId w:val="8"/>
  </w:num>
  <w:num w:numId="13">
    <w:abstractNumId w:val="17"/>
  </w:num>
  <w:num w:numId="14">
    <w:abstractNumId w:val="6"/>
  </w:num>
  <w:num w:numId="15">
    <w:abstractNumId w:val="12"/>
  </w:num>
  <w:num w:numId="16">
    <w:abstractNumId w:val="1"/>
  </w:num>
  <w:num w:numId="17">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9"/>
  </w:num>
  <w:num w:numId="20">
    <w:abstractNumId w:val="2"/>
  </w:num>
  <w:num w:numId="21">
    <w:abstractNumId w:val="0"/>
  </w:num>
  <w:num w:numId="22">
    <w:abstractNumId w:val="11"/>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F4A"/>
    <w:rsid w:val="000033BB"/>
    <w:rsid w:val="000055FC"/>
    <w:rsid w:val="000062CA"/>
    <w:rsid w:val="00007611"/>
    <w:rsid w:val="000103E0"/>
    <w:rsid w:val="00013ADD"/>
    <w:rsid w:val="000221C6"/>
    <w:rsid w:val="00022D78"/>
    <w:rsid w:val="00023170"/>
    <w:rsid w:val="00023CC1"/>
    <w:rsid w:val="00025228"/>
    <w:rsid w:val="00030173"/>
    <w:rsid w:val="000328EA"/>
    <w:rsid w:val="00035FA5"/>
    <w:rsid w:val="000378C8"/>
    <w:rsid w:val="00037AFB"/>
    <w:rsid w:val="00042976"/>
    <w:rsid w:val="000438AA"/>
    <w:rsid w:val="00044F35"/>
    <w:rsid w:val="000452FA"/>
    <w:rsid w:val="000455B7"/>
    <w:rsid w:val="00046810"/>
    <w:rsid w:val="00046EC3"/>
    <w:rsid w:val="000477D1"/>
    <w:rsid w:val="00053347"/>
    <w:rsid w:val="000535AF"/>
    <w:rsid w:val="000536BF"/>
    <w:rsid w:val="000543D5"/>
    <w:rsid w:val="00055212"/>
    <w:rsid w:val="00055A0B"/>
    <w:rsid w:val="0005640A"/>
    <w:rsid w:val="00057441"/>
    <w:rsid w:val="0006224F"/>
    <w:rsid w:val="000641A6"/>
    <w:rsid w:val="00064773"/>
    <w:rsid w:val="00065336"/>
    <w:rsid w:val="00065A01"/>
    <w:rsid w:val="00065D01"/>
    <w:rsid w:val="00066B4C"/>
    <w:rsid w:val="00066F84"/>
    <w:rsid w:val="000672B2"/>
    <w:rsid w:val="0006737F"/>
    <w:rsid w:val="00071544"/>
    <w:rsid w:val="0007246F"/>
    <w:rsid w:val="0007279E"/>
    <w:rsid w:val="00072FCB"/>
    <w:rsid w:val="00073355"/>
    <w:rsid w:val="00073D3D"/>
    <w:rsid w:val="00074381"/>
    <w:rsid w:val="000757F3"/>
    <w:rsid w:val="00080B70"/>
    <w:rsid w:val="00082D0E"/>
    <w:rsid w:val="00083302"/>
    <w:rsid w:val="00083EA4"/>
    <w:rsid w:val="000876FF"/>
    <w:rsid w:val="00092CE0"/>
    <w:rsid w:val="00097225"/>
    <w:rsid w:val="000A3EFC"/>
    <w:rsid w:val="000A6C67"/>
    <w:rsid w:val="000A73CD"/>
    <w:rsid w:val="000B292C"/>
    <w:rsid w:val="000B342E"/>
    <w:rsid w:val="000B3F3C"/>
    <w:rsid w:val="000B4F35"/>
    <w:rsid w:val="000C23A7"/>
    <w:rsid w:val="000C2AFA"/>
    <w:rsid w:val="000C3C3F"/>
    <w:rsid w:val="000C447B"/>
    <w:rsid w:val="000C546E"/>
    <w:rsid w:val="000C5CFF"/>
    <w:rsid w:val="000C6A1F"/>
    <w:rsid w:val="000C75F5"/>
    <w:rsid w:val="000C7B85"/>
    <w:rsid w:val="000D21B3"/>
    <w:rsid w:val="000D3C1D"/>
    <w:rsid w:val="000D4763"/>
    <w:rsid w:val="000D4FFF"/>
    <w:rsid w:val="000D6E55"/>
    <w:rsid w:val="000D79C7"/>
    <w:rsid w:val="000D7AEF"/>
    <w:rsid w:val="000D7F6F"/>
    <w:rsid w:val="000E1332"/>
    <w:rsid w:val="000E3EF1"/>
    <w:rsid w:val="000E4E95"/>
    <w:rsid w:val="000E6D28"/>
    <w:rsid w:val="000E6DBD"/>
    <w:rsid w:val="000E703A"/>
    <w:rsid w:val="000E75D2"/>
    <w:rsid w:val="000F4B29"/>
    <w:rsid w:val="000F6ACA"/>
    <w:rsid w:val="000F71E5"/>
    <w:rsid w:val="00101D35"/>
    <w:rsid w:val="0010280E"/>
    <w:rsid w:val="00106EEB"/>
    <w:rsid w:val="00111AEE"/>
    <w:rsid w:val="0011253A"/>
    <w:rsid w:val="0011537D"/>
    <w:rsid w:val="00115BE6"/>
    <w:rsid w:val="00120628"/>
    <w:rsid w:val="00120FB6"/>
    <w:rsid w:val="00122A2D"/>
    <w:rsid w:val="001245E2"/>
    <w:rsid w:val="001258F0"/>
    <w:rsid w:val="00125D35"/>
    <w:rsid w:val="001262D4"/>
    <w:rsid w:val="001316F8"/>
    <w:rsid w:val="00131792"/>
    <w:rsid w:val="0013230A"/>
    <w:rsid w:val="00132CD0"/>
    <w:rsid w:val="00137075"/>
    <w:rsid w:val="001376B5"/>
    <w:rsid w:val="001423F6"/>
    <w:rsid w:val="00143AC1"/>
    <w:rsid w:val="00143B9F"/>
    <w:rsid w:val="00143F28"/>
    <w:rsid w:val="001449C5"/>
    <w:rsid w:val="001457E6"/>
    <w:rsid w:val="00150070"/>
    <w:rsid w:val="00151AC8"/>
    <w:rsid w:val="0015248E"/>
    <w:rsid w:val="001532C2"/>
    <w:rsid w:val="00153801"/>
    <w:rsid w:val="00156306"/>
    <w:rsid w:val="001565B8"/>
    <w:rsid w:val="00157E87"/>
    <w:rsid w:val="0016113B"/>
    <w:rsid w:val="00161F14"/>
    <w:rsid w:val="0016296D"/>
    <w:rsid w:val="00163203"/>
    <w:rsid w:val="001639DB"/>
    <w:rsid w:val="00171833"/>
    <w:rsid w:val="0017266C"/>
    <w:rsid w:val="0017274B"/>
    <w:rsid w:val="00173B81"/>
    <w:rsid w:val="00175770"/>
    <w:rsid w:val="00175B2F"/>
    <w:rsid w:val="001803E8"/>
    <w:rsid w:val="0018155B"/>
    <w:rsid w:val="00181AA9"/>
    <w:rsid w:val="00181D2C"/>
    <w:rsid w:val="001837FB"/>
    <w:rsid w:val="00191997"/>
    <w:rsid w:val="00191A2A"/>
    <w:rsid w:val="00191DD1"/>
    <w:rsid w:val="00195BDB"/>
    <w:rsid w:val="001A0E3E"/>
    <w:rsid w:val="001A24DF"/>
    <w:rsid w:val="001A602C"/>
    <w:rsid w:val="001A6AA8"/>
    <w:rsid w:val="001A7748"/>
    <w:rsid w:val="001A79E9"/>
    <w:rsid w:val="001B21D1"/>
    <w:rsid w:val="001B2667"/>
    <w:rsid w:val="001B3940"/>
    <w:rsid w:val="001B39B6"/>
    <w:rsid w:val="001B3C01"/>
    <w:rsid w:val="001B586A"/>
    <w:rsid w:val="001B7081"/>
    <w:rsid w:val="001B75C5"/>
    <w:rsid w:val="001C081D"/>
    <w:rsid w:val="001C1538"/>
    <w:rsid w:val="001C279D"/>
    <w:rsid w:val="001C4C09"/>
    <w:rsid w:val="001D0C6B"/>
    <w:rsid w:val="001D133E"/>
    <w:rsid w:val="001D26D5"/>
    <w:rsid w:val="001D385A"/>
    <w:rsid w:val="001D3953"/>
    <w:rsid w:val="001D58EC"/>
    <w:rsid w:val="001E1131"/>
    <w:rsid w:val="001E20FD"/>
    <w:rsid w:val="001E3027"/>
    <w:rsid w:val="001E3C36"/>
    <w:rsid w:val="001E42A6"/>
    <w:rsid w:val="001E5AE6"/>
    <w:rsid w:val="001E6A76"/>
    <w:rsid w:val="001F1B02"/>
    <w:rsid w:val="001F1EB2"/>
    <w:rsid w:val="001F5AC7"/>
    <w:rsid w:val="001F5C1E"/>
    <w:rsid w:val="001F6128"/>
    <w:rsid w:val="00200A6F"/>
    <w:rsid w:val="002028C4"/>
    <w:rsid w:val="00202FE6"/>
    <w:rsid w:val="0020455C"/>
    <w:rsid w:val="0020547C"/>
    <w:rsid w:val="00206720"/>
    <w:rsid w:val="002072DD"/>
    <w:rsid w:val="00211262"/>
    <w:rsid w:val="0021237A"/>
    <w:rsid w:val="002155F0"/>
    <w:rsid w:val="00216F47"/>
    <w:rsid w:val="00217327"/>
    <w:rsid w:val="00217DDD"/>
    <w:rsid w:val="00220A9A"/>
    <w:rsid w:val="00221022"/>
    <w:rsid w:val="0022166E"/>
    <w:rsid w:val="00221D67"/>
    <w:rsid w:val="00221FE3"/>
    <w:rsid w:val="002223D1"/>
    <w:rsid w:val="002239BB"/>
    <w:rsid w:val="00231BE6"/>
    <w:rsid w:val="0023207E"/>
    <w:rsid w:val="0023280B"/>
    <w:rsid w:val="00233093"/>
    <w:rsid w:val="00234565"/>
    <w:rsid w:val="00234AB0"/>
    <w:rsid w:val="002363BC"/>
    <w:rsid w:val="00241A61"/>
    <w:rsid w:val="0024208C"/>
    <w:rsid w:val="00242545"/>
    <w:rsid w:val="00244803"/>
    <w:rsid w:val="002455AF"/>
    <w:rsid w:val="0024648E"/>
    <w:rsid w:val="002502FD"/>
    <w:rsid w:val="002520D6"/>
    <w:rsid w:val="00256F58"/>
    <w:rsid w:val="00262D5E"/>
    <w:rsid w:val="00262E5D"/>
    <w:rsid w:val="002646C8"/>
    <w:rsid w:val="00266E56"/>
    <w:rsid w:val="002700A6"/>
    <w:rsid w:val="00273EC4"/>
    <w:rsid w:val="00277D79"/>
    <w:rsid w:val="00280F58"/>
    <w:rsid w:val="00281586"/>
    <w:rsid w:val="00281C04"/>
    <w:rsid w:val="00282E2A"/>
    <w:rsid w:val="00284A02"/>
    <w:rsid w:val="002852CE"/>
    <w:rsid w:val="0028569D"/>
    <w:rsid w:val="0028654C"/>
    <w:rsid w:val="00286D8E"/>
    <w:rsid w:val="00287A41"/>
    <w:rsid w:val="00290D4F"/>
    <w:rsid w:val="00292BBB"/>
    <w:rsid w:val="00295757"/>
    <w:rsid w:val="002962AC"/>
    <w:rsid w:val="002962EE"/>
    <w:rsid w:val="00296DD1"/>
    <w:rsid w:val="00296EA3"/>
    <w:rsid w:val="0029757B"/>
    <w:rsid w:val="002A175A"/>
    <w:rsid w:val="002A1972"/>
    <w:rsid w:val="002A2046"/>
    <w:rsid w:val="002A22AF"/>
    <w:rsid w:val="002A5651"/>
    <w:rsid w:val="002A5E49"/>
    <w:rsid w:val="002A6423"/>
    <w:rsid w:val="002A7383"/>
    <w:rsid w:val="002B1668"/>
    <w:rsid w:val="002B2A4F"/>
    <w:rsid w:val="002B3277"/>
    <w:rsid w:val="002B7A6B"/>
    <w:rsid w:val="002C02DF"/>
    <w:rsid w:val="002C36B5"/>
    <w:rsid w:val="002C4831"/>
    <w:rsid w:val="002C58B1"/>
    <w:rsid w:val="002D1163"/>
    <w:rsid w:val="002D1BBF"/>
    <w:rsid w:val="002D3A1D"/>
    <w:rsid w:val="002E06BB"/>
    <w:rsid w:val="002E0F4A"/>
    <w:rsid w:val="002E392B"/>
    <w:rsid w:val="002E7B2C"/>
    <w:rsid w:val="002E7E81"/>
    <w:rsid w:val="002E7EF4"/>
    <w:rsid w:val="002F215D"/>
    <w:rsid w:val="002F2649"/>
    <w:rsid w:val="002F388A"/>
    <w:rsid w:val="002F410D"/>
    <w:rsid w:val="002F4D79"/>
    <w:rsid w:val="00301613"/>
    <w:rsid w:val="00302492"/>
    <w:rsid w:val="003079B9"/>
    <w:rsid w:val="003103DB"/>
    <w:rsid w:val="00310D7D"/>
    <w:rsid w:val="00310F57"/>
    <w:rsid w:val="00311A09"/>
    <w:rsid w:val="00312A89"/>
    <w:rsid w:val="00312FD4"/>
    <w:rsid w:val="003144C0"/>
    <w:rsid w:val="00314D26"/>
    <w:rsid w:val="00315E4C"/>
    <w:rsid w:val="00316BFE"/>
    <w:rsid w:val="00317BCE"/>
    <w:rsid w:val="00321241"/>
    <w:rsid w:val="00321F87"/>
    <w:rsid w:val="00322440"/>
    <w:rsid w:val="003237B4"/>
    <w:rsid w:val="00325500"/>
    <w:rsid w:val="00326237"/>
    <w:rsid w:val="00330C6E"/>
    <w:rsid w:val="00330C97"/>
    <w:rsid w:val="00332AA1"/>
    <w:rsid w:val="00332E00"/>
    <w:rsid w:val="00332E63"/>
    <w:rsid w:val="00332F34"/>
    <w:rsid w:val="003349B2"/>
    <w:rsid w:val="00334AB1"/>
    <w:rsid w:val="00335B31"/>
    <w:rsid w:val="00336DAE"/>
    <w:rsid w:val="003377D2"/>
    <w:rsid w:val="0034027C"/>
    <w:rsid w:val="00342060"/>
    <w:rsid w:val="00344B86"/>
    <w:rsid w:val="00347D73"/>
    <w:rsid w:val="00351585"/>
    <w:rsid w:val="003517DD"/>
    <w:rsid w:val="003533D5"/>
    <w:rsid w:val="00355924"/>
    <w:rsid w:val="003603EC"/>
    <w:rsid w:val="00360FAB"/>
    <w:rsid w:val="0036299F"/>
    <w:rsid w:val="00362BBA"/>
    <w:rsid w:val="003649BF"/>
    <w:rsid w:val="003678FA"/>
    <w:rsid w:val="0037055B"/>
    <w:rsid w:val="00372452"/>
    <w:rsid w:val="003737B7"/>
    <w:rsid w:val="00373CFE"/>
    <w:rsid w:val="0037436A"/>
    <w:rsid w:val="003746A9"/>
    <w:rsid w:val="0037516E"/>
    <w:rsid w:val="00377900"/>
    <w:rsid w:val="00380168"/>
    <w:rsid w:val="00381008"/>
    <w:rsid w:val="00383B3D"/>
    <w:rsid w:val="00383E79"/>
    <w:rsid w:val="003851E5"/>
    <w:rsid w:val="00391238"/>
    <w:rsid w:val="0039142C"/>
    <w:rsid w:val="003921FB"/>
    <w:rsid w:val="00392206"/>
    <w:rsid w:val="003929D8"/>
    <w:rsid w:val="00393236"/>
    <w:rsid w:val="00393505"/>
    <w:rsid w:val="00394790"/>
    <w:rsid w:val="00397956"/>
    <w:rsid w:val="003A1647"/>
    <w:rsid w:val="003A2E3F"/>
    <w:rsid w:val="003A6CAA"/>
    <w:rsid w:val="003B0499"/>
    <w:rsid w:val="003B0C5B"/>
    <w:rsid w:val="003B23F3"/>
    <w:rsid w:val="003B4916"/>
    <w:rsid w:val="003B597C"/>
    <w:rsid w:val="003B7121"/>
    <w:rsid w:val="003C0E67"/>
    <w:rsid w:val="003C2BA6"/>
    <w:rsid w:val="003D2636"/>
    <w:rsid w:val="003D2896"/>
    <w:rsid w:val="003D3505"/>
    <w:rsid w:val="003D58A6"/>
    <w:rsid w:val="003D624A"/>
    <w:rsid w:val="003E0589"/>
    <w:rsid w:val="003E09E0"/>
    <w:rsid w:val="003E538E"/>
    <w:rsid w:val="003E5B5A"/>
    <w:rsid w:val="003F110A"/>
    <w:rsid w:val="003F2326"/>
    <w:rsid w:val="003F6FCC"/>
    <w:rsid w:val="003F7AEC"/>
    <w:rsid w:val="0040274A"/>
    <w:rsid w:val="00402767"/>
    <w:rsid w:val="00403D91"/>
    <w:rsid w:val="004042AE"/>
    <w:rsid w:val="004044C4"/>
    <w:rsid w:val="00405215"/>
    <w:rsid w:val="004079AD"/>
    <w:rsid w:val="00407E06"/>
    <w:rsid w:val="00412F72"/>
    <w:rsid w:val="004161CD"/>
    <w:rsid w:val="00416ABA"/>
    <w:rsid w:val="00420DE4"/>
    <w:rsid w:val="00421567"/>
    <w:rsid w:val="004219E5"/>
    <w:rsid w:val="004228D2"/>
    <w:rsid w:val="00424AA7"/>
    <w:rsid w:val="004256CA"/>
    <w:rsid w:val="004269AB"/>
    <w:rsid w:val="004273BA"/>
    <w:rsid w:val="00427BB1"/>
    <w:rsid w:val="00427FED"/>
    <w:rsid w:val="004304D1"/>
    <w:rsid w:val="004310D8"/>
    <w:rsid w:val="00431436"/>
    <w:rsid w:val="00434D2E"/>
    <w:rsid w:val="0043649D"/>
    <w:rsid w:val="00437EB4"/>
    <w:rsid w:val="00440008"/>
    <w:rsid w:val="004402E3"/>
    <w:rsid w:val="0044106C"/>
    <w:rsid w:val="00441FCD"/>
    <w:rsid w:val="004426F2"/>
    <w:rsid w:val="004448AA"/>
    <w:rsid w:val="00446E78"/>
    <w:rsid w:val="00450801"/>
    <w:rsid w:val="00453F68"/>
    <w:rsid w:val="004547F5"/>
    <w:rsid w:val="00455464"/>
    <w:rsid w:val="0045572A"/>
    <w:rsid w:val="00457B09"/>
    <w:rsid w:val="00460BB8"/>
    <w:rsid w:val="00461495"/>
    <w:rsid w:val="00462707"/>
    <w:rsid w:val="004634EE"/>
    <w:rsid w:val="00464032"/>
    <w:rsid w:val="0046435F"/>
    <w:rsid w:val="00465049"/>
    <w:rsid w:val="0046552A"/>
    <w:rsid w:val="00465695"/>
    <w:rsid w:val="004678E8"/>
    <w:rsid w:val="00472CD6"/>
    <w:rsid w:val="0047572E"/>
    <w:rsid w:val="004759A9"/>
    <w:rsid w:val="00476ECA"/>
    <w:rsid w:val="00477664"/>
    <w:rsid w:val="00477A61"/>
    <w:rsid w:val="004826A7"/>
    <w:rsid w:val="004848EC"/>
    <w:rsid w:val="00490268"/>
    <w:rsid w:val="00490613"/>
    <w:rsid w:val="00492395"/>
    <w:rsid w:val="004930FF"/>
    <w:rsid w:val="00493353"/>
    <w:rsid w:val="0049692C"/>
    <w:rsid w:val="004A09BB"/>
    <w:rsid w:val="004A0F78"/>
    <w:rsid w:val="004A2ABE"/>
    <w:rsid w:val="004A3C94"/>
    <w:rsid w:val="004B1038"/>
    <w:rsid w:val="004B29CB"/>
    <w:rsid w:val="004B38C4"/>
    <w:rsid w:val="004B6A53"/>
    <w:rsid w:val="004B7A70"/>
    <w:rsid w:val="004B7B0B"/>
    <w:rsid w:val="004C0432"/>
    <w:rsid w:val="004C26FF"/>
    <w:rsid w:val="004C4320"/>
    <w:rsid w:val="004C4E05"/>
    <w:rsid w:val="004C583F"/>
    <w:rsid w:val="004C6280"/>
    <w:rsid w:val="004C74ED"/>
    <w:rsid w:val="004D199C"/>
    <w:rsid w:val="004D2B8D"/>
    <w:rsid w:val="004D3EDA"/>
    <w:rsid w:val="004D4D15"/>
    <w:rsid w:val="004D4F19"/>
    <w:rsid w:val="004D55E2"/>
    <w:rsid w:val="004D5C2F"/>
    <w:rsid w:val="004D5FA1"/>
    <w:rsid w:val="004D71A9"/>
    <w:rsid w:val="004D7A88"/>
    <w:rsid w:val="004E084E"/>
    <w:rsid w:val="004E14AF"/>
    <w:rsid w:val="004E1EBC"/>
    <w:rsid w:val="004E256D"/>
    <w:rsid w:val="004E3E9D"/>
    <w:rsid w:val="004E53DE"/>
    <w:rsid w:val="004E73F2"/>
    <w:rsid w:val="004F0B97"/>
    <w:rsid w:val="004F2EEB"/>
    <w:rsid w:val="004F41CD"/>
    <w:rsid w:val="004F494C"/>
    <w:rsid w:val="004F4F86"/>
    <w:rsid w:val="004F66E6"/>
    <w:rsid w:val="004F73EA"/>
    <w:rsid w:val="004F7A07"/>
    <w:rsid w:val="00504449"/>
    <w:rsid w:val="00504762"/>
    <w:rsid w:val="00504E8C"/>
    <w:rsid w:val="00506659"/>
    <w:rsid w:val="00506AD2"/>
    <w:rsid w:val="00507C5F"/>
    <w:rsid w:val="00511283"/>
    <w:rsid w:val="00512AA8"/>
    <w:rsid w:val="005149AA"/>
    <w:rsid w:val="00516145"/>
    <w:rsid w:val="0051684A"/>
    <w:rsid w:val="00517686"/>
    <w:rsid w:val="0052142C"/>
    <w:rsid w:val="00521E9B"/>
    <w:rsid w:val="00523814"/>
    <w:rsid w:val="0052395A"/>
    <w:rsid w:val="005243A7"/>
    <w:rsid w:val="0052570F"/>
    <w:rsid w:val="00526616"/>
    <w:rsid w:val="00532FD4"/>
    <w:rsid w:val="005344AC"/>
    <w:rsid w:val="00537D2C"/>
    <w:rsid w:val="00542280"/>
    <w:rsid w:val="005438A8"/>
    <w:rsid w:val="00544FDB"/>
    <w:rsid w:val="00546B0B"/>
    <w:rsid w:val="0054720D"/>
    <w:rsid w:val="00550A8C"/>
    <w:rsid w:val="00551074"/>
    <w:rsid w:val="00551B92"/>
    <w:rsid w:val="00552335"/>
    <w:rsid w:val="0055475B"/>
    <w:rsid w:val="00556218"/>
    <w:rsid w:val="00556A84"/>
    <w:rsid w:val="00556CE4"/>
    <w:rsid w:val="00561AE2"/>
    <w:rsid w:val="005636F1"/>
    <w:rsid w:val="00563EB8"/>
    <w:rsid w:val="0056558C"/>
    <w:rsid w:val="00566ACB"/>
    <w:rsid w:val="00566B58"/>
    <w:rsid w:val="005701F4"/>
    <w:rsid w:val="00570AEE"/>
    <w:rsid w:val="00572CA9"/>
    <w:rsid w:val="005749B4"/>
    <w:rsid w:val="0057520D"/>
    <w:rsid w:val="00576145"/>
    <w:rsid w:val="00583C6A"/>
    <w:rsid w:val="00587500"/>
    <w:rsid w:val="00590D37"/>
    <w:rsid w:val="00591D70"/>
    <w:rsid w:val="0059260F"/>
    <w:rsid w:val="005934D3"/>
    <w:rsid w:val="005939C9"/>
    <w:rsid w:val="00594476"/>
    <w:rsid w:val="00596CE7"/>
    <w:rsid w:val="005A22BF"/>
    <w:rsid w:val="005A4072"/>
    <w:rsid w:val="005A46AB"/>
    <w:rsid w:val="005A5624"/>
    <w:rsid w:val="005A56A1"/>
    <w:rsid w:val="005A6E8B"/>
    <w:rsid w:val="005A7FD3"/>
    <w:rsid w:val="005B1871"/>
    <w:rsid w:val="005B3BCD"/>
    <w:rsid w:val="005B4495"/>
    <w:rsid w:val="005B4F1B"/>
    <w:rsid w:val="005B6F6B"/>
    <w:rsid w:val="005B6FA3"/>
    <w:rsid w:val="005B7967"/>
    <w:rsid w:val="005C0B54"/>
    <w:rsid w:val="005C1658"/>
    <w:rsid w:val="005C5592"/>
    <w:rsid w:val="005C55BF"/>
    <w:rsid w:val="005C5A83"/>
    <w:rsid w:val="005C5BCF"/>
    <w:rsid w:val="005C749D"/>
    <w:rsid w:val="005C74E3"/>
    <w:rsid w:val="005C771F"/>
    <w:rsid w:val="005D0452"/>
    <w:rsid w:val="005D3521"/>
    <w:rsid w:val="005D3FF4"/>
    <w:rsid w:val="005E2F01"/>
    <w:rsid w:val="005E3ECB"/>
    <w:rsid w:val="005E4B77"/>
    <w:rsid w:val="005E787B"/>
    <w:rsid w:val="005F0C02"/>
    <w:rsid w:val="005F2211"/>
    <w:rsid w:val="005F4AE3"/>
    <w:rsid w:val="005F7820"/>
    <w:rsid w:val="006006AB"/>
    <w:rsid w:val="00600D9D"/>
    <w:rsid w:val="00601F55"/>
    <w:rsid w:val="00602990"/>
    <w:rsid w:val="00606BE8"/>
    <w:rsid w:val="00607B9D"/>
    <w:rsid w:val="006106AC"/>
    <w:rsid w:val="006157B3"/>
    <w:rsid w:val="006208C2"/>
    <w:rsid w:val="0062234A"/>
    <w:rsid w:val="006224CD"/>
    <w:rsid w:val="006225C0"/>
    <w:rsid w:val="00624944"/>
    <w:rsid w:val="00625E71"/>
    <w:rsid w:val="006324E8"/>
    <w:rsid w:val="0063535C"/>
    <w:rsid w:val="00635502"/>
    <w:rsid w:val="00635C5B"/>
    <w:rsid w:val="00636BB3"/>
    <w:rsid w:val="00636F18"/>
    <w:rsid w:val="00637436"/>
    <w:rsid w:val="00637714"/>
    <w:rsid w:val="00640C5E"/>
    <w:rsid w:val="00640CA7"/>
    <w:rsid w:val="00641329"/>
    <w:rsid w:val="006426F3"/>
    <w:rsid w:val="00643815"/>
    <w:rsid w:val="00647459"/>
    <w:rsid w:val="00650902"/>
    <w:rsid w:val="006521D2"/>
    <w:rsid w:val="00653416"/>
    <w:rsid w:val="0065359B"/>
    <w:rsid w:val="00654212"/>
    <w:rsid w:val="0065525E"/>
    <w:rsid w:val="00655AAD"/>
    <w:rsid w:val="00656CC6"/>
    <w:rsid w:val="006577B8"/>
    <w:rsid w:val="006607B6"/>
    <w:rsid w:val="00662641"/>
    <w:rsid w:val="00662D09"/>
    <w:rsid w:val="00664541"/>
    <w:rsid w:val="00665CB5"/>
    <w:rsid w:val="006704BC"/>
    <w:rsid w:val="0067126E"/>
    <w:rsid w:val="006712A5"/>
    <w:rsid w:val="0067142A"/>
    <w:rsid w:val="0067246B"/>
    <w:rsid w:val="00676BF2"/>
    <w:rsid w:val="006770B5"/>
    <w:rsid w:val="00681902"/>
    <w:rsid w:val="00683C34"/>
    <w:rsid w:val="00685807"/>
    <w:rsid w:val="00685E20"/>
    <w:rsid w:val="00687CCB"/>
    <w:rsid w:val="0069194F"/>
    <w:rsid w:val="0069228E"/>
    <w:rsid w:val="00693759"/>
    <w:rsid w:val="00693EEC"/>
    <w:rsid w:val="00694303"/>
    <w:rsid w:val="00695B90"/>
    <w:rsid w:val="006979D0"/>
    <w:rsid w:val="00697A9B"/>
    <w:rsid w:val="00697B6C"/>
    <w:rsid w:val="006A18ED"/>
    <w:rsid w:val="006A3A90"/>
    <w:rsid w:val="006A468D"/>
    <w:rsid w:val="006A4D13"/>
    <w:rsid w:val="006B0500"/>
    <w:rsid w:val="006B1694"/>
    <w:rsid w:val="006B21F8"/>
    <w:rsid w:val="006B309A"/>
    <w:rsid w:val="006B31D4"/>
    <w:rsid w:val="006B37D5"/>
    <w:rsid w:val="006B3948"/>
    <w:rsid w:val="006B5A68"/>
    <w:rsid w:val="006B7D36"/>
    <w:rsid w:val="006C1852"/>
    <w:rsid w:val="006C627F"/>
    <w:rsid w:val="006D052D"/>
    <w:rsid w:val="006D39EE"/>
    <w:rsid w:val="006D4253"/>
    <w:rsid w:val="006D49A1"/>
    <w:rsid w:val="006D4BBE"/>
    <w:rsid w:val="006D50DD"/>
    <w:rsid w:val="006D556C"/>
    <w:rsid w:val="006D6F61"/>
    <w:rsid w:val="006E0B90"/>
    <w:rsid w:val="006E35D7"/>
    <w:rsid w:val="006E373C"/>
    <w:rsid w:val="006E4067"/>
    <w:rsid w:val="006E6A85"/>
    <w:rsid w:val="006E7BDE"/>
    <w:rsid w:val="006F10B6"/>
    <w:rsid w:val="006F233E"/>
    <w:rsid w:val="006F6EED"/>
    <w:rsid w:val="006F6FC7"/>
    <w:rsid w:val="006F7A97"/>
    <w:rsid w:val="0070348E"/>
    <w:rsid w:val="00703D49"/>
    <w:rsid w:val="0070510F"/>
    <w:rsid w:val="00705722"/>
    <w:rsid w:val="007110E3"/>
    <w:rsid w:val="0071279B"/>
    <w:rsid w:val="00715CB1"/>
    <w:rsid w:val="007165E3"/>
    <w:rsid w:val="007169BD"/>
    <w:rsid w:val="00717855"/>
    <w:rsid w:val="0072135D"/>
    <w:rsid w:val="0072220C"/>
    <w:rsid w:val="007263CE"/>
    <w:rsid w:val="00726EA2"/>
    <w:rsid w:val="007274A5"/>
    <w:rsid w:val="00727917"/>
    <w:rsid w:val="00730B51"/>
    <w:rsid w:val="00734A31"/>
    <w:rsid w:val="00735B99"/>
    <w:rsid w:val="007368DF"/>
    <w:rsid w:val="00736ABD"/>
    <w:rsid w:val="007378B4"/>
    <w:rsid w:val="00737A65"/>
    <w:rsid w:val="0074095E"/>
    <w:rsid w:val="007426B0"/>
    <w:rsid w:val="0074549E"/>
    <w:rsid w:val="00745834"/>
    <w:rsid w:val="007465D6"/>
    <w:rsid w:val="00747207"/>
    <w:rsid w:val="007500AB"/>
    <w:rsid w:val="00750DEB"/>
    <w:rsid w:val="007520DE"/>
    <w:rsid w:val="0075223E"/>
    <w:rsid w:val="00753DD5"/>
    <w:rsid w:val="00757641"/>
    <w:rsid w:val="00757812"/>
    <w:rsid w:val="00765A77"/>
    <w:rsid w:val="0077326E"/>
    <w:rsid w:val="007736A2"/>
    <w:rsid w:val="007759F5"/>
    <w:rsid w:val="00775F2E"/>
    <w:rsid w:val="007766B0"/>
    <w:rsid w:val="00777014"/>
    <w:rsid w:val="00777760"/>
    <w:rsid w:val="007778C4"/>
    <w:rsid w:val="00777E48"/>
    <w:rsid w:val="007808C1"/>
    <w:rsid w:val="007834B3"/>
    <w:rsid w:val="007836A0"/>
    <w:rsid w:val="00783811"/>
    <w:rsid w:val="00784DC3"/>
    <w:rsid w:val="007865EF"/>
    <w:rsid w:val="00786ADC"/>
    <w:rsid w:val="00787B9C"/>
    <w:rsid w:val="00787E53"/>
    <w:rsid w:val="007910E5"/>
    <w:rsid w:val="00792610"/>
    <w:rsid w:val="00792A11"/>
    <w:rsid w:val="00793797"/>
    <w:rsid w:val="00797A92"/>
    <w:rsid w:val="007A13F3"/>
    <w:rsid w:val="007A1523"/>
    <w:rsid w:val="007A30B4"/>
    <w:rsid w:val="007A4291"/>
    <w:rsid w:val="007A6B97"/>
    <w:rsid w:val="007B0FAA"/>
    <w:rsid w:val="007B2563"/>
    <w:rsid w:val="007B2B4F"/>
    <w:rsid w:val="007B3E5F"/>
    <w:rsid w:val="007B65F8"/>
    <w:rsid w:val="007B7425"/>
    <w:rsid w:val="007B7498"/>
    <w:rsid w:val="007C0261"/>
    <w:rsid w:val="007C10CA"/>
    <w:rsid w:val="007C2C97"/>
    <w:rsid w:val="007C377F"/>
    <w:rsid w:val="007C3F6A"/>
    <w:rsid w:val="007C6691"/>
    <w:rsid w:val="007C72CF"/>
    <w:rsid w:val="007D2A1A"/>
    <w:rsid w:val="007D4DE5"/>
    <w:rsid w:val="007D7A99"/>
    <w:rsid w:val="007E2289"/>
    <w:rsid w:val="007E2CBB"/>
    <w:rsid w:val="007E4033"/>
    <w:rsid w:val="007E5756"/>
    <w:rsid w:val="007E620C"/>
    <w:rsid w:val="007F4339"/>
    <w:rsid w:val="007F5C47"/>
    <w:rsid w:val="007F639D"/>
    <w:rsid w:val="007F6821"/>
    <w:rsid w:val="007F699E"/>
    <w:rsid w:val="007F6C36"/>
    <w:rsid w:val="007F6DF4"/>
    <w:rsid w:val="00800287"/>
    <w:rsid w:val="008007D9"/>
    <w:rsid w:val="00802687"/>
    <w:rsid w:val="00805E59"/>
    <w:rsid w:val="00805EEC"/>
    <w:rsid w:val="008069F8"/>
    <w:rsid w:val="00811239"/>
    <w:rsid w:val="00812A92"/>
    <w:rsid w:val="0081341B"/>
    <w:rsid w:val="008138DD"/>
    <w:rsid w:val="00816336"/>
    <w:rsid w:val="008170EC"/>
    <w:rsid w:val="0082141A"/>
    <w:rsid w:val="00821E29"/>
    <w:rsid w:val="00822FA7"/>
    <w:rsid w:val="00823B62"/>
    <w:rsid w:val="00823BF3"/>
    <w:rsid w:val="00824474"/>
    <w:rsid w:val="00824D7B"/>
    <w:rsid w:val="008259A6"/>
    <w:rsid w:val="00826423"/>
    <w:rsid w:val="0082730D"/>
    <w:rsid w:val="00833594"/>
    <w:rsid w:val="0083416F"/>
    <w:rsid w:val="00835FEF"/>
    <w:rsid w:val="00837B42"/>
    <w:rsid w:val="0084218B"/>
    <w:rsid w:val="00843952"/>
    <w:rsid w:val="0084485D"/>
    <w:rsid w:val="00844A7C"/>
    <w:rsid w:val="00844E44"/>
    <w:rsid w:val="00845229"/>
    <w:rsid w:val="00846682"/>
    <w:rsid w:val="00847CBF"/>
    <w:rsid w:val="00851CEE"/>
    <w:rsid w:val="008522D2"/>
    <w:rsid w:val="00852B13"/>
    <w:rsid w:val="00853A43"/>
    <w:rsid w:val="0085406B"/>
    <w:rsid w:val="00854407"/>
    <w:rsid w:val="0085600A"/>
    <w:rsid w:val="00856779"/>
    <w:rsid w:val="00857067"/>
    <w:rsid w:val="008576F9"/>
    <w:rsid w:val="00860C69"/>
    <w:rsid w:val="00861434"/>
    <w:rsid w:val="00861AB7"/>
    <w:rsid w:val="00862D5B"/>
    <w:rsid w:val="008665CB"/>
    <w:rsid w:val="0086787E"/>
    <w:rsid w:val="008707CF"/>
    <w:rsid w:val="008723BD"/>
    <w:rsid w:val="008736FB"/>
    <w:rsid w:val="008744F5"/>
    <w:rsid w:val="00875208"/>
    <w:rsid w:val="00875BF5"/>
    <w:rsid w:val="00876602"/>
    <w:rsid w:val="008768DC"/>
    <w:rsid w:val="00881151"/>
    <w:rsid w:val="00882DC8"/>
    <w:rsid w:val="00884181"/>
    <w:rsid w:val="00884AEA"/>
    <w:rsid w:val="00886202"/>
    <w:rsid w:val="00891A01"/>
    <w:rsid w:val="00891D7C"/>
    <w:rsid w:val="00892E34"/>
    <w:rsid w:val="00895301"/>
    <w:rsid w:val="008973CC"/>
    <w:rsid w:val="008A04CE"/>
    <w:rsid w:val="008A2623"/>
    <w:rsid w:val="008A378E"/>
    <w:rsid w:val="008A5C4F"/>
    <w:rsid w:val="008B0D7E"/>
    <w:rsid w:val="008B246B"/>
    <w:rsid w:val="008B2EC0"/>
    <w:rsid w:val="008B4213"/>
    <w:rsid w:val="008B4B59"/>
    <w:rsid w:val="008B5A32"/>
    <w:rsid w:val="008B5AAF"/>
    <w:rsid w:val="008C00F8"/>
    <w:rsid w:val="008C0411"/>
    <w:rsid w:val="008C13EE"/>
    <w:rsid w:val="008C2250"/>
    <w:rsid w:val="008C282C"/>
    <w:rsid w:val="008C57CC"/>
    <w:rsid w:val="008D348F"/>
    <w:rsid w:val="008D5EC8"/>
    <w:rsid w:val="008D74E4"/>
    <w:rsid w:val="008D7730"/>
    <w:rsid w:val="008E0BD6"/>
    <w:rsid w:val="008E1CAB"/>
    <w:rsid w:val="008E2C12"/>
    <w:rsid w:val="008E416B"/>
    <w:rsid w:val="008F0120"/>
    <w:rsid w:val="008F014D"/>
    <w:rsid w:val="008F082E"/>
    <w:rsid w:val="008F10CB"/>
    <w:rsid w:val="008F1C7F"/>
    <w:rsid w:val="008F3053"/>
    <w:rsid w:val="008F5961"/>
    <w:rsid w:val="008F6C36"/>
    <w:rsid w:val="00901D2D"/>
    <w:rsid w:val="009029A5"/>
    <w:rsid w:val="0090668B"/>
    <w:rsid w:val="009113F3"/>
    <w:rsid w:val="00912C6D"/>
    <w:rsid w:val="009145B8"/>
    <w:rsid w:val="00915EC9"/>
    <w:rsid w:val="00915FF3"/>
    <w:rsid w:val="00917325"/>
    <w:rsid w:val="00917BEA"/>
    <w:rsid w:val="00922B4E"/>
    <w:rsid w:val="009237A4"/>
    <w:rsid w:val="009253E1"/>
    <w:rsid w:val="00926945"/>
    <w:rsid w:val="00926FAB"/>
    <w:rsid w:val="00932C69"/>
    <w:rsid w:val="009349FF"/>
    <w:rsid w:val="009365B1"/>
    <w:rsid w:val="0094053D"/>
    <w:rsid w:val="00940630"/>
    <w:rsid w:val="00940BAB"/>
    <w:rsid w:val="00940C25"/>
    <w:rsid w:val="00942206"/>
    <w:rsid w:val="00942496"/>
    <w:rsid w:val="0094254A"/>
    <w:rsid w:val="00945369"/>
    <w:rsid w:val="0094561F"/>
    <w:rsid w:val="00945D2A"/>
    <w:rsid w:val="0094755F"/>
    <w:rsid w:val="009503FF"/>
    <w:rsid w:val="00953B67"/>
    <w:rsid w:val="00953F9F"/>
    <w:rsid w:val="00957988"/>
    <w:rsid w:val="00960B01"/>
    <w:rsid w:val="00963AE6"/>
    <w:rsid w:val="00963B19"/>
    <w:rsid w:val="00964109"/>
    <w:rsid w:val="00964607"/>
    <w:rsid w:val="00965F29"/>
    <w:rsid w:val="009705EE"/>
    <w:rsid w:val="00970A56"/>
    <w:rsid w:val="00972600"/>
    <w:rsid w:val="009747EF"/>
    <w:rsid w:val="009749DA"/>
    <w:rsid w:val="00974D5E"/>
    <w:rsid w:val="00977C68"/>
    <w:rsid w:val="00980DC1"/>
    <w:rsid w:val="00981F85"/>
    <w:rsid w:val="0098426C"/>
    <w:rsid w:val="0098746E"/>
    <w:rsid w:val="00990721"/>
    <w:rsid w:val="00992E12"/>
    <w:rsid w:val="00992E7B"/>
    <w:rsid w:val="009946F6"/>
    <w:rsid w:val="0099494A"/>
    <w:rsid w:val="009955D5"/>
    <w:rsid w:val="00995DC4"/>
    <w:rsid w:val="00996144"/>
    <w:rsid w:val="009A00A0"/>
    <w:rsid w:val="009A0BCE"/>
    <w:rsid w:val="009A0D6F"/>
    <w:rsid w:val="009A1786"/>
    <w:rsid w:val="009A4CFA"/>
    <w:rsid w:val="009A63D7"/>
    <w:rsid w:val="009A6944"/>
    <w:rsid w:val="009A7676"/>
    <w:rsid w:val="009A7731"/>
    <w:rsid w:val="009B057A"/>
    <w:rsid w:val="009B06E6"/>
    <w:rsid w:val="009B09CA"/>
    <w:rsid w:val="009B3054"/>
    <w:rsid w:val="009B4FDC"/>
    <w:rsid w:val="009B619E"/>
    <w:rsid w:val="009B6494"/>
    <w:rsid w:val="009B6922"/>
    <w:rsid w:val="009B6A9C"/>
    <w:rsid w:val="009C0798"/>
    <w:rsid w:val="009C0DB0"/>
    <w:rsid w:val="009C1185"/>
    <w:rsid w:val="009C2023"/>
    <w:rsid w:val="009C2289"/>
    <w:rsid w:val="009C369D"/>
    <w:rsid w:val="009C3890"/>
    <w:rsid w:val="009C44B7"/>
    <w:rsid w:val="009C5A0E"/>
    <w:rsid w:val="009C5FAA"/>
    <w:rsid w:val="009C637A"/>
    <w:rsid w:val="009C6F45"/>
    <w:rsid w:val="009D059C"/>
    <w:rsid w:val="009D2784"/>
    <w:rsid w:val="009D317B"/>
    <w:rsid w:val="009D3571"/>
    <w:rsid w:val="009D3AB9"/>
    <w:rsid w:val="009D3AE0"/>
    <w:rsid w:val="009D4D3F"/>
    <w:rsid w:val="009D58D4"/>
    <w:rsid w:val="009D6600"/>
    <w:rsid w:val="009D7472"/>
    <w:rsid w:val="009E1C80"/>
    <w:rsid w:val="009E2EFA"/>
    <w:rsid w:val="009E5083"/>
    <w:rsid w:val="009E5D72"/>
    <w:rsid w:val="009E632F"/>
    <w:rsid w:val="009F03EE"/>
    <w:rsid w:val="009F2F19"/>
    <w:rsid w:val="009F3FFD"/>
    <w:rsid w:val="009F53B5"/>
    <w:rsid w:val="009F583E"/>
    <w:rsid w:val="009F6484"/>
    <w:rsid w:val="009F7B79"/>
    <w:rsid w:val="00A00461"/>
    <w:rsid w:val="00A007FA"/>
    <w:rsid w:val="00A009CA"/>
    <w:rsid w:val="00A02501"/>
    <w:rsid w:val="00A029A5"/>
    <w:rsid w:val="00A0372C"/>
    <w:rsid w:val="00A04377"/>
    <w:rsid w:val="00A043DE"/>
    <w:rsid w:val="00A05520"/>
    <w:rsid w:val="00A05D74"/>
    <w:rsid w:val="00A06E9B"/>
    <w:rsid w:val="00A077E0"/>
    <w:rsid w:val="00A107BA"/>
    <w:rsid w:val="00A14E66"/>
    <w:rsid w:val="00A16276"/>
    <w:rsid w:val="00A16480"/>
    <w:rsid w:val="00A16736"/>
    <w:rsid w:val="00A16E61"/>
    <w:rsid w:val="00A17476"/>
    <w:rsid w:val="00A1780B"/>
    <w:rsid w:val="00A2211F"/>
    <w:rsid w:val="00A23C6F"/>
    <w:rsid w:val="00A24854"/>
    <w:rsid w:val="00A24CE6"/>
    <w:rsid w:val="00A25D2A"/>
    <w:rsid w:val="00A27626"/>
    <w:rsid w:val="00A30549"/>
    <w:rsid w:val="00A31372"/>
    <w:rsid w:val="00A328B1"/>
    <w:rsid w:val="00A33493"/>
    <w:rsid w:val="00A344E9"/>
    <w:rsid w:val="00A3594F"/>
    <w:rsid w:val="00A36DFB"/>
    <w:rsid w:val="00A375CF"/>
    <w:rsid w:val="00A375F3"/>
    <w:rsid w:val="00A37DDA"/>
    <w:rsid w:val="00A4026E"/>
    <w:rsid w:val="00A40788"/>
    <w:rsid w:val="00A408FE"/>
    <w:rsid w:val="00A42719"/>
    <w:rsid w:val="00A441FC"/>
    <w:rsid w:val="00A44A7A"/>
    <w:rsid w:val="00A44AEF"/>
    <w:rsid w:val="00A4698A"/>
    <w:rsid w:val="00A51BF9"/>
    <w:rsid w:val="00A61FC6"/>
    <w:rsid w:val="00A626C0"/>
    <w:rsid w:val="00A6590D"/>
    <w:rsid w:val="00A65950"/>
    <w:rsid w:val="00A66B58"/>
    <w:rsid w:val="00A676DC"/>
    <w:rsid w:val="00A67AD4"/>
    <w:rsid w:val="00A72CD2"/>
    <w:rsid w:val="00A75162"/>
    <w:rsid w:val="00A8372D"/>
    <w:rsid w:val="00A83F48"/>
    <w:rsid w:val="00A8454A"/>
    <w:rsid w:val="00A94497"/>
    <w:rsid w:val="00A95931"/>
    <w:rsid w:val="00A96E7F"/>
    <w:rsid w:val="00AA24AE"/>
    <w:rsid w:val="00AA40DF"/>
    <w:rsid w:val="00AA55C8"/>
    <w:rsid w:val="00AA7E8A"/>
    <w:rsid w:val="00AA7FA4"/>
    <w:rsid w:val="00AB066E"/>
    <w:rsid w:val="00AB1433"/>
    <w:rsid w:val="00AB41D9"/>
    <w:rsid w:val="00AB4315"/>
    <w:rsid w:val="00AB4A30"/>
    <w:rsid w:val="00AB4E3B"/>
    <w:rsid w:val="00AB532B"/>
    <w:rsid w:val="00AB740C"/>
    <w:rsid w:val="00AC0106"/>
    <w:rsid w:val="00AC061D"/>
    <w:rsid w:val="00AC0EEC"/>
    <w:rsid w:val="00AC4FFD"/>
    <w:rsid w:val="00AC64BA"/>
    <w:rsid w:val="00AC7257"/>
    <w:rsid w:val="00AC75DE"/>
    <w:rsid w:val="00AD0245"/>
    <w:rsid w:val="00AD1594"/>
    <w:rsid w:val="00AD1745"/>
    <w:rsid w:val="00AD1B87"/>
    <w:rsid w:val="00AD2080"/>
    <w:rsid w:val="00AD2837"/>
    <w:rsid w:val="00AD311B"/>
    <w:rsid w:val="00AD321E"/>
    <w:rsid w:val="00AD364E"/>
    <w:rsid w:val="00AD38AD"/>
    <w:rsid w:val="00AD4515"/>
    <w:rsid w:val="00AD6B81"/>
    <w:rsid w:val="00AD7508"/>
    <w:rsid w:val="00AE021D"/>
    <w:rsid w:val="00AE11C3"/>
    <w:rsid w:val="00AE3278"/>
    <w:rsid w:val="00AE338C"/>
    <w:rsid w:val="00AE4C5C"/>
    <w:rsid w:val="00AE7470"/>
    <w:rsid w:val="00AF2BB7"/>
    <w:rsid w:val="00AF2E02"/>
    <w:rsid w:val="00AF30A0"/>
    <w:rsid w:val="00AF6529"/>
    <w:rsid w:val="00AF6719"/>
    <w:rsid w:val="00AF71ED"/>
    <w:rsid w:val="00B0393C"/>
    <w:rsid w:val="00B03993"/>
    <w:rsid w:val="00B03FAF"/>
    <w:rsid w:val="00B04AA2"/>
    <w:rsid w:val="00B0688C"/>
    <w:rsid w:val="00B06F4C"/>
    <w:rsid w:val="00B10F12"/>
    <w:rsid w:val="00B1312D"/>
    <w:rsid w:val="00B1388B"/>
    <w:rsid w:val="00B170B4"/>
    <w:rsid w:val="00B172A4"/>
    <w:rsid w:val="00B20A6F"/>
    <w:rsid w:val="00B21A4C"/>
    <w:rsid w:val="00B21E23"/>
    <w:rsid w:val="00B23FA7"/>
    <w:rsid w:val="00B249F4"/>
    <w:rsid w:val="00B25361"/>
    <w:rsid w:val="00B254AF"/>
    <w:rsid w:val="00B30F05"/>
    <w:rsid w:val="00B31A5D"/>
    <w:rsid w:val="00B3519D"/>
    <w:rsid w:val="00B4006E"/>
    <w:rsid w:val="00B405FE"/>
    <w:rsid w:val="00B40B7F"/>
    <w:rsid w:val="00B40D44"/>
    <w:rsid w:val="00B41112"/>
    <w:rsid w:val="00B4126F"/>
    <w:rsid w:val="00B4200E"/>
    <w:rsid w:val="00B42D88"/>
    <w:rsid w:val="00B4371A"/>
    <w:rsid w:val="00B4741A"/>
    <w:rsid w:val="00B47D4A"/>
    <w:rsid w:val="00B51F28"/>
    <w:rsid w:val="00B521F2"/>
    <w:rsid w:val="00B522F1"/>
    <w:rsid w:val="00B54351"/>
    <w:rsid w:val="00B55B31"/>
    <w:rsid w:val="00B560E3"/>
    <w:rsid w:val="00B56370"/>
    <w:rsid w:val="00B616E4"/>
    <w:rsid w:val="00B62704"/>
    <w:rsid w:val="00B635BF"/>
    <w:rsid w:val="00B638FF"/>
    <w:rsid w:val="00B63B4B"/>
    <w:rsid w:val="00B64B12"/>
    <w:rsid w:val="00B6515D"/>
    <w:rsid w:val="00B70A33"/>
    <w:rsid w:val="00B71850"/>
    <w:rsid w:val="00B72A0F"/>
    <w:rsid w:val="00B72B9A"/>
    <w:rsid w:val="00B74510"/>
    <w:rsid w:val="00B74C5B"/>
    <w:rsid w:val="00B75F7C"/>
    <w:rsid w:val="00B803AC"/>
    <w:rsid w:val="00B80B66"/>
    <w:rsid w:val="00B821FF"/>
    <w:rsid w:val="00B82B8C"/>
    <w:rsid w:val="00B83319"/>
    <w:rsid w:val="00B852A2"/>
    <w:rsid w:val="00B91915"/>
    <w:rsid w:val="00B92B82"/>
    <w:rsid w:val="00B9352A"/>
    <w:rsid w:val="00B9504E"/>
    <w:rsid w:val="00B95AEC"/>
    <w:rsid w:val="00B95BFB"/>
    <w:rsid w:val="00B9755D"/>
    <w:rsid w:val="00BA0125"/>
    <w:rsid w:val="00BA0921"/>
    <w:rsid w:val="00BA2E2D"/>
    <w:rsid w:val="00BA33AB"/>
    <w:rsid w:val="00BA36AA"/>
    <w:rsid w:val="00BA40FB"/>
    <w:rsid w:val="00BA786A"/>
    <w:rsid w:val="00BA7924"/>
    <w:rsid w:val="00BA798B"/>
    <w:rsid w:val="00BA7AF2"/>
    <w:rsid w:val="00BB0ED1"/>
    <w:rsid w:val="00BB48CB"/>
    <w:rsid w:val="00BB5A1E"/>
    <w:rsid w:val="00BB6D0F"/>
    <w:rsid w:val="00BC141D"/>
    <w:rsid w:val="00BC2C61"/>
    <w:rsid w:val="00BC3B57"/>
    <w:rsid w:val="00BC3FAB"/>
    <w:rsid w:val="00BC4509"/>
    <w:rsid w:val="00BC56B9"/>
    <w:rsid w:val="00BC6DF0"/>
    <w:rsid w:val="00BD096D"/>
    <w:rsid w:val="00BD24F3"/>
    <w:rsid w:val="00BD3C55"/>
    <w:rsid w:val="00BD41C5"/>
    <w:rsid w:val="00BD6572"/>
    <w:rsid w:val="00BD65DC"/>
    <w:rsid w:val="00BE0D56"/>
    <w:rsid w:val="00BE273C"/>
    <w:rsid w:val="00BE31E1"/>
    <w:rsid w:val="00BE50CE"/>
    <w:rsid w:val="00BE5409"/>
    <w:rsid w:val="00BE7407"/>
    <w:rsid w:val="00BF016D"/>
    <w:rsid w:val="00BF11EC"/>
    <w:rsid w:val="00BF1471"/>
    <w:rsid w:val="00BF2CF3"/>
    <w:rsid w:val="00BF2E29"/>
    <w:rsid w:val="00BF5035"/>
    <w:rsid w:val="00BF7487"/>
    <w:rsid w:val="00BF780F"/>
    <w:rsid w:val="00C009C5"/>
    <w:rsid w:val="00C01C1B"/>
    <w:rsid w:val="00C103B0"/>
    <w:rsid w:val="00C11160"/>
    <w:rsid w:val="00C1128E"/>
    <w:rsid w:val="00C130D7"/>
    <w:rsid w:val="00C16B03"/>
    <w:rsid w:val="00C21DDE"/>
    <w:rsid w:val="00C22DCF"/>
    <w:rsid w:val="00C23A91"/>
    <w:rsid w:val="00C25F1F"/>
    <w:rsid w:val="00C2607C"/>
    <w:rsid w:val="00C27119"/>
    <w:rsid w:val="00C27DDC"/>
    <w:rsid w:val="00C32FE5"/>
    <w:rsid w:val="00C34A44"/>
    <w:rsid w:val="00C34DB3"/>
    <w:rsid w:val="00C34F78"/>
    <w:rsid w:val="00C37234"/>
    <w:rsid w:val="00C37DD5"/>
    <w:rsid w:val="00C40B79"/>
    <w:rsid w:val="00C4240D"/>
    <w:rsid w:val="00C42E66"/>
    <w:rsid w:val="00C42F62"/>
    <w:rsid w:val="00C441EA"/>
    <w:rsid w:val="00C4560C"/>
    <w:rsid w:val="00C46FAB"/>
    <w:rsid w:val="00C54E98"/>
    <w:rsid w:val="00C55007"/>
    <w:rsid w:val="00C55095"/>
    <w:rsid w:val="00C5567F"/>
    <w:rsid w:val="00C569D0"/>
    <w:rsid w:val="00C60313"/>
    <w:rsid w:val="00C610AF"/>
    <w:rsid w:val="00C64DE2"/>
    <w:rsid w:val="00C656F9"/>
    <w:rsid w:val="00C678AC"/>
    <w:rsid w:val="00C7218E"/>
    <w:rsid w:val="00C74E78"/>
    <w:rsid w:val="00C76FFD"/>
    <w:rsid w:val="00C81F07"/>
    <w:rsid w:val="00C8257F"/>
    <w:rsid w:val="00C82A40"/>
    <w:rsid w:val="00C83C4F"/>
    <w:rsid w:val="00C85FA0"/>
    <w:rsid w:val="00C8753B"/>
    <w:rsid w:val="00C87914"/>
    <w:rsid w:val="00C91E8C"/>
    <w:rsid w:val="00C94227"/>
    <w:rsid w:val="00C94E81"/>
    <w:rsid w:val="00C95E12"/>
    <w:rsid w:val="00C96964"/>
    <w:rsid w:val="00CA092E"/>
    <w:rsid w:val="00CA145A"/>
    <w:rsid w:val="00CA2C6D"/>
    <w:rsid w:val="00CA347D"/>
    <w:rsid w:val="00CA553C"/>
    <w:rsid w:val="00CA6DAE"/>
    <w:rsid w:val="00CA7C5B"/>
    <w:rsid w:val="00CB3FA6"/>
    <w:rsid w:val="00CB4B0D"/>
    <w:rsid w:val="00CB7261"/>
    <w:rsid w:val="00CC3D21"/>
    <w:rsid w:val="00CC4A2A"/>
    <w:rsid w:val="00CC566B"/>
    <w:rsid w:val="00CC66DB"/>
    <w:rsid w:val="00CC67D8"/>
    <w:rsid w:val="00CD03F4"/>
    <w:rsid w:val="00CD2867"/>
    <w:rsid w:val="00CD4039"/>
    <w:rsid w:val="00CD685B"/>
    <w:rsid w:val="00CE0C66"/>
    <w:rsid w:val="00CE0EA0"/>
    <w:rsid w:val="00CE1ACB"/>
    <w:rsid w:val="00CE1E5E"/>
    <w:rsid w:val="00CE22D7"/>
    <w:rsid w:val="00CE6200"/>
    <w:rsid w:val="00CE7310"/>
    <w:rsid w:val="00CE794B"/>
    <w:rsid w:val="00CF2757"/>
    <w:rsid w:val="00CF2F3E"/>
    <w:rsid w:val="00CF4A4C"/>
    <w:rsid w:val="00CF6480"/>
    <w:rsid w:val="00CF70D7"/>
    <w:rsid w:val="00D0277D"/>
    <w:rsid w:val="00D02EE1"/>
    <w:rsid w:val="00D0350E"/>
    <w:rsid w:val="00D03B99"/>
    <w:rsid w:val="00D07B22"/>
    <w:rsid w:val="00D11024"/>
    <w:rsid w:val="00D1211D"/>
    <w:rsid w:val="00D146B3"/>
    <w:rsid w:val="00D15097"/>
    <w:rsid w:val="00D165FB"/>
    <w:rsid w:val="00D16886"/>
    <w:rsid w:val="00D16FB5"/>
    <w:rsid w:val="00D206A5"/>
    <w:rsid w:val="00D217FD"/>
    <w:rsid w:val="00D222EA"/>
    <w:rsid w:val="00D2541B"/>
    <w:rsid w:val="00D26620"/>
    <w:rsid w:val="00D26BC5"/>
    <w:rsid w:val="00D30E28"/>
    <w:rsid w:val="00D3144D"/>
    <w:rsid w:val="00D33E35"/>
    <w:rsid w:val="00D341B5"/>
    <w:rsid w:val="00D342E5"/>
    <w:rsid w:val="00D4014B"/>
    <w:rsid w:val="00D40F58"/>
    <w:rsid w:val="00D42DA9"/>
    <w:rsid w:val="00D43127"/>
    <w:rsid w:val="00D45386"/>
    <w:rsid w:val="00D463A8"/>
    <w:rsid w:val="00D53361"/>
    <w:rsid w:val="00D55B3C"/>
    <w:rsid w:val="00D5610A"/>
    <w:rsid w:val="00D5613F"/>
    <w:rsid w:val="00D618E7"/>
    <w:rsid w:val="00D61E33"/>
    <w:rsid w:val="00D62616"/>
    <w:rsid w:val="00D66D36"/>
    <w:rsid w:val="00D66EAE"/>
    <w:rsid w:val="00D71522"/>
    <w:rsid w:val="00D74825"/>
    <w:rsid w:val="00D760D6"/>
    <w:rsid w:val="00D76358"/>
    <w:rsid w:val="00D77501"/>
    <w:rsid w:val="00D81E06"/>
    <w:rsid w:val="00D8241D"/>
    <w:rsid w:val="00D837A4"/>
    <w:rsid w:val="00D84D52"/>
    <w:rsid w:val="00D855E5"/>
    <w:rsid w:val="00D85B07"/>
    <w:rsid w:val="00D86E0E"/>
    <w:rsid w:val="00D87408"/>
    <w:rsid w:val="00D87DB6"/>
    <w:rsid w:val="00D90306"/>
    <w:rsid w:val="00D92448"/>
    <w:rsid w:val="00D9706F"/>
    <w:rsid w:val="00D9710F"/>
    <w:rsid w:val="00DA0484"/>
    <w:rsid w:val="00DA105C"/>
    <w:rsid w:val="00DA399C"/>
    <w:rsid w:val="00DA6BB2"/>
    <w:rsid w:val="00DA77B7"/>
    <w:rsid w:val="00DB2038"/>
    <w:rsid w:val="00DB280A"/>
    <w:rsid w:val="00DB3280"/>
    <w:rsid w:val="00DB423A"/>
    <w:rsid w:val="00DB534E"/>
    <w:rsid w:val="00DB5D31"/>
    <w:rsid w:val="00DB7935"/>
    <w:rsid w:val="00DC1682"/>
    <w:rsid w:val="00DC180F"/>
    <w:rsid w:val="00DC4F4C"/>
    <w:rsid w:val="00DD17D8"/>
    <w:rsid w:val="00DD323B"/>
    <w:rsid w:val="00DD4870"/>
    <w:rsid w:val="00DD4ABB"/>
    <w:rsid w:val="00DD6120"/>
    <w:rsid w:val="00DD6135"/>
    <w:rsid w:val="00DD68AC"/>
    <w:rsid w:val="00DE033F"/>
    <w:rsid w:val="00DE2466"/>
    <w:rsid w:val="00DE34DB"/>
    <w:rsid w:val="00DE46FF"/>
    <w:rsid w:val="00DE4CAA"/>
    <w:rsid w:val="00DF0BB2"/>
    <w:rsid w:val="00DF1EB1"/>
    <w:rsid w:val="00DF2F86"/>
    <w:rsid w:val="00DF385D"/>
    <w:rsid w:val="00DF4ADE"/>
    <w:rsid w:val="00DF69CD"/>
    <w:rsid w:val="00E029A5"/>
    <w:rsid w:val="00E03A37"/>
    <w:rsid w:val="00E04BC9"/>
    <w:rsid w:val="00E05836"/>
    <w:rsid w:val="00E10A04"/>
    <w:rsid w:val="00E115F9"/>
    <w:rsid w:val="00E12D5D"/>
    <w:rsid w:val="00E13AE6"/>
    <w:rsid w:val="00E13B3C"/>
    <w:rsid w:val="00E17CC4"/>
    <w:rsid w:val="00E213E9"/>
    <w:rsid w:val="00E2243E"/>
    <w:rsid w:val="00E23B9B"/>
    <w:rsid w:val="00E245D7"/>
    <w:rsid w:val="00E2474E"/>
    <w:rsid w:val="00E27DB6"/>
    <w:rsid w:val="00E300DE"/>
    <w:rsid w:val="00E304BC"/>
    <w:rsid w:val="00E31FE6"/>
    <w:rsid w:val="00E349E0"/>
    <w:rsid w:val="00E357C4"/>
    <w:rsid w:val="00E36AFE"/>
    <w:rsid w:val="00E405EA"/>
    <w:rsid w:val="00E40D5B"/>
    <w:rsid w:val="00E41F8E"/>
    <w:rsid w:val="00E4231A"/>
    <w:rsid w:val="00E42FB2"/>
    <w:rsid w:val="00E436FD"/>
    <w:rsid w:val="00E46393"/>
    <w:rsid w:val="00E46FAE"/>
    <w:rsid w:val="00E50C05"/>
    <w:rsid w:val="00E53A6D"/>
    <w:rsid w:val="00E53D6E"/>
    <w:rsid w:val="00E579C2"/>
    <w:rsid w:val="00E6065B"/>
    <w:rsid w:val="00E607B7"/>
    <w:rsid w:val="00E6169B"/>
    <w:rsid w:val="00E6215E"/>
    <w:rsid w:val="00E64BE8"/>
    <w:rsid w:val="00E66430"/>
    <w:rsid w:val="00E72B37"/>
    <w:rsid w:val="00E7535A"/>
    <w:rsid w:val="00E768AC"/>
    <w:rsid w:val="00E77FF0"/>
    <w:rsid w:val="00E80D13"/>
    <w:rsid w:val="00E81599"/>
    <w:rsid w:val="00E822A3"/>
    <w:rsid w:val="00E852C1"/>
    <w:rsid w:val="00E85B49"/>
    <w:rsid w:val="00E86BED"/>
    <w:rsid w:val="00E91643"/>
    <w:rsid w:val="00E92136"/>
    <w:rsid w:val="00E93253"/>
    <w:rsid w:val="00E932A6"/>
    <w:rsid w:val="00E9551D"/>
    <w:rsid w:val="00E95E35"/>
    <w:rsid w:val="00E96003"/>
    <w:rsid w:val="00E9603C"/>
    <w:rsid w:val="00E96537"/>
    <w:rsid w:val="00E9745E"/>
    <w:rsid w:val="00EA0391"/>
    <w:rsid w:val="00EA20E2"/>
    <w:rsid w:val="00EA2FEA"/>
    <w:rsid w:val="00EA4CBD"/>
    <w:rsid w:val="00EA59A0"/>
    <w:rsid w:val="00EB3AA8"/>
    <w:rsid w:val="00EB6F25"/>
    <w:rsid w:val="00EB7722"/>
    <w:rsid w:val="00EC157E"/>
    <w:rsid w:val="00EC2939"/>
    <w:rsid w:val="00EC360A"/>
    <w:rsid w:val="00EC3E43"/>
    <w:rsid w:val="00EC3ECD"/>
    <w:rsid w:val="00EC552B"/>
    <w:rsid w:val="00ED1166"/>
    <w:rsid w:val="00ED5835"/>
    <w:rsid w:val="00ED6B99"/>
    <w:rsid w:val="00ED6E38"/>
    <w:rsid w:val="00EE06C5"/>
    <w:rsid w:val="00EE1FAF"/>
    <w:rsid w:val="00EE3850"/>
    <w:rsid w:val="00EE3DFE"/>
    <w:rsid w:val="00EF1E6A"/>
    <w:rsid w:val="00EF2988"/>
    <w:rsid w:val="00EF3399"/>
    <w:rsid w:val="00EF3639"/>
    <w:rsid w:val="00EF3C77"/>
    <w:rsid w:val="00EF4D3C"/>
    <w:rsid w:val="00EF7B1D"/>
    <w:rsid w:val="00F0162D"/>
    <w:rsid w:val="00F01F00"/>
    <w:rsid w:val="00F047D4"/>
    <w:rsid w:val="00F04B49"/>
    <w:rsid w:val="00F0545D"/>
    <w:rsid w:val="00F071C4"/>
    <w:rsid w:val="00F079DE"/>
    <w:rsid w:val="00F10610"/>
    <w:rsid w:val="00F10FDD"/>
    <w:rsid w:val="00F15385"/>
    <w:rsid w:val="00F15CE3"/>
    <w:rsid w:val="00F17A8A"/>
    <w:rsid w:val="00F20B81"/>
    <w:rsid w:val="00F22E65"/>
    <w:rsid w:val="00F24ECE"/>
    <w:rsid w:val="00F25996"/>
    <w:rsid w:val="00F270CA"/>
    <w:rsid w:val="00F309F3"/>
    <w:rsid w:val="00F327E5"/>
    <w:rsid w:val="00F32C57"/>
    <w:rsid w:val="00F330BC"/>
    <w:rsid w:val="00F36B24"/>
    <w:rsid w:val="00F37C80"/>
    <w:rsid w:val="00F4532A"/>
    <w:rsid w:val="00F4580F"/>
    <w:rsid w:val="00F45A62"/>
    <w:rsid w:val="00F468F5"/>
    <w:rsid w:val="00F5705A"/>
    <w:rsid w:val="00F57BE0"/>
    <w:rsid w:val="00F6074B"/>
    <w:rsid w:val="00F6168B"/>
    <w:rsid w:val="00F61853"/>
    <w:rsid w:val="00F618AA"/>
    <w:rsid w:val="00F621D5"/>
    <w:rsid w:val="00F6262F"/>
    <w:rsid w:val="00F63D35"/>
    <w:rsid w:val="00F63E97"/>
    <w:rsid w:val="00F64E34"/>
    <w:rsid w:val="00F651A5"/>
    <w:rsid w:val="00F66782"/>
    <w:rsid w:val="00F668D1"/>
    <w:rsid w:val="00F672D3"/>
    <w:rsid w:val="00F70282"/>
    <w:rsid w:val="00F70FB9"/>
    <w:rsid w:val="00F71BAF"/>
    <w:rsid w:val="00F71C1B"/>
    <w:rsid w:val="00F7260E"/>
    <w:rsid w:val="00F76BC7"/>
    <w:rsid w:val="00F81B4B"/>
    <w:rsid w:val="00F82ECE"/>
    <w:rsid w:val="00F8635F"/>
    <w:rsid w:val="00F86B7D"/>
    <w:rsid w:val="00F87C9A"/>
    <w:rsid w:val="00F915E8"/>
    <w:rsid w:val="00F916E8"/>
    <w:rsid w:val="00F91E07"/>
    <w:rsid w:val="00F925BE"/>
    <w:rsid w:val="00F93316"/>
    <w:rsid w:val="00F95542"/>
    <w:rsid w:val="00FA0CA0"/>
    <w:rsid w:val="00FA2297"/>
    <w:rsid w:val="00FA320D"/>
    <w:rsid w:val="00FA3EC4"/>
    <w:rsid w:val="00FA6960"/>
    <w:rsid w:val="00FA6CAA"/>
    <w:rsid w:val="00FA74D3"/>
    <w:rsid w:val="00FB116D"/>
    <w:rsid w:val="00FB3F9A"/>
    <w:rsid w:val="00FB49E2"/>
    <w:rsid w:val="00FB53CB"/>
    <w:rsid w:val="00FB5E2E"/>
    <w:rsid w:val="00FB6734"/>
    <w:rsid w:val="00FC04D8"/>
    <w:rsid w:val="00FC2788"/>
    <w:rsid w:val="00FC42A2"/>
    <w:rsid w:val="00FC5C89"/>
    <w:rsid w:val="00FC6607"/>
    <w:rsid w:val="00FD2287"/>
    <w:rsid w:val="00FD2F56"/>
    <w:rsid w:val="00FD450F"/>
    <w:rsid w:val="00FD4D4B"/>
    <w:rsid w:val="00FD5610"/>
    <w:rsid w:val="00FD6578"/>
    <w:rsid w:val="00FD7CE5"/>
    <w:rsid w:val="00FE084F"/>
    <w:rsid w:val="00FE5CEB"/>
    <w:rsid w:val="00FE64BB"/>
    <w:rsid w:val="00FF022F"/>
    <w:rsid w:val="00FF06CD"/>
    <w:rsid w:val="00FF074A"/>
    <w:rsid w:val="00FF19B3"/>
    <w:rsid w:val="00FF5028"/>
    <w:rsid w:val="00FF7739"/>
    <w:rsid w:val="00FF7A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7467C495"/>
  <w15:docId w15:val="{68B3E6C5-E91E-41B2-87C5-6FAF46D9D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79"/>
    <w:pPr>
      <w:spacing w:line="360" w:lineRule="auto"/>
      <w:ind w:firstLine="714"/>
      <w:jc w:val="both"/>
    </w:pPr>
    <w:rPr>
      <w:rFonts w:ascii="Times New Roman" w:hAnsi="Times New Roman"/>
      <w:noProof/>
      <w:sz w:val="24"/>
    </w:rPr>
  </w:style>
  <w:style w:type="paragraph" w:styleId="Heading1">
    <w:name w:val="heading 1"/>
    <w:basedOn w:val="Normal"/>
    <w:next w:val="Normal"/>
    <w:link w:val="Heading1Char"/>
    <w:uiPriority w:val="9"/>
    <w:qFormat/>
    <w:rsid w:val="007C3F6A"/>
    <w:pPr>
      <w:keepNext/>
      <w:keepLines/>
      <w:numPr>
        <w:numId w:val="8"/>
      </w:numPr>
      <w:spacing w:after="1440" w:line="240" w:lineRule="auto"/>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156306"/>
    <w:pPr>
      <w:keepNext/>
      <w:keepLines/>
      <w:numPr>
        <w:ilvl w:val="1"/>
        <w:numId w:val="8"/>
      </w:numPr>
      <w:spacing w:before="200" w:after="0"/>
      <w:outlineLvl w:val="1"/>
    </w:pPr>
    <w:rPr>
      <w:rFonts w:eastAsiaTheme="majorEastAsia" w:cstheme="majorBidi"/>
      <w:b/>
      <w:bCs/>
      <w:color w:val="000000" w:themeColor="text1"/>
      <w:sz w:val="32"/>
      <w:szCs w:val="26"/>
    </w:rPr>
  </w:style>
  <w:style w:type="paragraph" w:styleId="Heading3">
    <w:name w:val="heading 3"/>
    <w:basedOn w:val="Normal"/>
    <w:next w:val="Normal"/>
    <w:link w:val="Heading3Char"/>
    <w:uiPriority w:val="9"/>
    <w:unhideWhenUsed/>
    <w:qFormat/>
    <w:rsid w:val="007C3F6A"/>
    <w:pPr>
      <w:keepNext/>
      <w:keepLines/>
      <w:numPr>
        <w:ilvl w:val="2"/>
        <w:numId w:val="8"/>
      </w:numPr>
      <w:spacing w:before="200" w:line="240" w:lineRule="auto"/>
      <w:ind w:left="0" w:firstLine="0"/>
      <w:outlineLvl w:val="2"/>
    </w:pPr>
    <w:rPr>
      <w:rFonts w:asciiTheme="majorBidi" w:eastAsiaTheme="majorEastAsia" w:hAnsiTheme="majorBidi" w:cstheme="majorBidi"/>
      <w:b/>
      <w:bCs/>
      <w:color w:val="000000" w:themeColor="text1"/>
      <w:sz w:val="32"/>
    </w:rPr>
  </w:style>
  <w:style w:type="paragraph" w:styleId="Heading4">
    <w:name w:val="heading 4"/>
    <w:basedOn w:val="Normal"/>
    <w:next w:val="Normal"/>
    <w:link w:val="Heading4Char"/>
    <w:uiPriority w:val="9"/>
    <w:unhideWhenUsed/>
    <w:qFormat/>
    <w:rsid w:val="007C3F6A"/>
    <w:pPr>
      <w:keepNext/>
      <w:keepLines/>
      <w:spacing w:before="200" w:line="240" w:lineRule="auto"/>
      <w:ind w:left="864" w:hanging="864"/>
      <w:outlineLvl w:val="3"/>
    </w:pPr>
    <w:rPr>
      <w:rFonts w:asciiTheme="majorBidi" w:eastAsiaTheme="majorEastAsia" w:hAnsiTheme="majorBidi" w:cstheme="majorBidi"/>
      <w:b/>
      <w:bCs/>
      <w:i/>
      <w:iCs/>
      <w:color w:val="000000" w:themeColor="text1"/>
    </w:rPr>
  </w:style>
  <w:style w:type="paragraph" w:styleId="Heading5">
    <w:name w:val="heading 5"/>
    <w:basedOn w:val="Normal"/>
    <w:next w:val="Normal"/>
    <w:link w:val="Heading5Char"/>
    <w:uiPriority w:val="9"/>
    <w:semiHidden/>
    <w:unhideWhenUsed/>
    <w:qFormat/>
    <w:rsid w:val="007C3F6A"/>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C3F6A"/>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C3F6A"/>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C3F6A"/>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C3F6A"/>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F4A"/>
    <w:rPr>
      <w:rFonts w:ascii="Tahoma" w:hAnsi="Tahoma" w:cs="Tahoma"/>
      <w:sz w:val="16"/>
      <w:szCs w:val="16"/>
    </w:rPr>
  </w:style>
  <w:style w:type="paragraph" w:styleId="Header">
    <w:name w:val="header"/>
    <w:basedOn w:val="Normal"/>
    <w:link w:val="HeaderChar"/>
    <w:uiPriority w:val="99"/>
    <w:unhideWhenUsed/>
    <w:rsid w:val="000C4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47B"/>
  </w:style>
  <w:style w:type="paragraph" w:styleId="Footer">
    <w:name w:val="footer"/>
    <w:basedOn w:val="Normal"/>
    <w:link w:val="FooterChar"/>
    <w:uiPriority w:val="99"/>
    <w:unhideWhenUsed/>
    <w:rsid w:val="000C44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47B"/>
  </w:style>
  <w:style w:type="paragraph" w:styleId="Title">
    <w:name w:val="Title"/>
    <w:basedOn w:val="Normal"/>
    <w:next w:val="Normal"/>
    <w:link w:val="TitleChar"/>
    <w:uiPriority w:val="10"/>
    <w:qFormat/>
    <w:rsid w:val="00AA40DF"/>
    <w:pPr>
      <w:framePr w:wrap="around" w:vAnchor="text" w:hAnchor="text" w:y="1"/>
      <w:spacing w:after="560" w:line="240" w:lineRule="auto"/>
      <w:ind w:firstLine="0"/>
      <w:contextualSpacing/>
      <w:jc w:val="center"/>
    </w:pPr>
    <w:rPr>
      <w:rFonts w:eastAsiaTheme="majorEastAsia" w:cstheme="majorBidi"/>
      <w:b/>
      <w:color w:val="000000" w:themeColor="text1"/>
      <w:spacing w:val="5"/>
      <w:kern w:val="28"/>
      <w:sz w:val="44"/>
      <w:szCs w:val="52"/>
    </w:rPr>
  </w:style>
  <w:style w:type="character" w:customStyle="1" w:styleId="TitleChar">
    <w:name w:val="Title Char"/>
    <w:basedOn w:val="DefaultParagraphFont"/>
    <w:link w:val="Title"/>
    <w:uiPriority w:val="10"/>
    <w:rsid w:val="00AA40DF"/>
    <w:rPr>
      <w:rFonts w:ascii="Times New Roman" w:eastAsiaTheme="majorEastAsia" w:hAnsi="Times New Roman" w:cstheme="majorBidi"/>
      <w:b/>
      <w:color w:val="000000" w:themeColor="text1"/>
      <w:spacing w:val="5"/>
      <w:kern w:val="28"/>
      <w:sz w:val="44"/>
      <w:szCs w:val="52"/>
    </w:rPr>
  </w:style>
  <w:style w:type="paragraph" w:customStyle="1" w:styleId="NamesonTitle">
    <w:name w:val="Names on Title"/>
    <w:qFormat/>
    <w:rsid w:val="00322440"/>
    <w:pPr>
      <w:spacing w:before="560" w:after="560" w:line="240" w:lineRule="auto"/>
      <w:contextualSpacing/>
      <w:jc w:val="center"/>
    </w:pPr>
    <w:rPr>
      <w:rFonts w:ascii="Times New Roman" w:hAnsi="Times New Roman"/>
      <w:b/>
      <w:color w:val="000000" w:themeColor="text1"/>
      <w:sz w:val="40"/>
    </w:rPr>
  </w:style>
  <w:style w:type="paragraph" w:customStyle="1" w:styleId="TitleStatements">
    <w:name w:val="Title Statements"/>
    <w:qFormat/>
    <w:rsid w:val="00705722"/>
    <w:pPr>
      <w:spacing w:before="560" w:after="0" w:line="240" w:lineRule="auto"/>
      <w:contextualSpacing/>
      <w:jc w:val="center"/>
    </w:pPr>
    <w:rPr>
      <w:rFonts w:ascii="Times New Roman" w:hAnsi="Times New Roman"/>
      <w:color w:val="000000" w:themeColor="text1"/>
      <w:sz w:val="28"/>
    </w:rPr>
  </w:style>
  <w:style w:type="paragraph" w:customStyle="1" w:styleId="PreliminaryHeading">
    <w:name w:val="Preliminary Heading"/>
    <w:basedOn w:val="Heading1"/>
    <w:qFormat/>
    <w:rsid w:val="007C3F6A"/>
    <w:pPr>
      <w:numPr>
        <w:numId w:val="0"/>
      </w:numPr>
      <w:spacing w:after="1420"/>
      <w:jc w:val="center"/>
    </w:pPr>
    <w:rPr>
      <w:rFonts w:asciiTheme="majorBidi" w:hAnsiTheme="majorBidi"/>
      <w:color w:val="000000" w:themeColor="text1"/>
      <w:sz w:val="32"/>
    </w:rPr>
  </w:style>
  <w:style w:type="character" w:styleId="Strong">
    <w:name w:val="Strong"/>
    <w:basedOn w:val="DefaultParagraphFont"/>
    <w:uiPriority w:val="22"/>
    <w:qFormat/>
    <w:rsid w:val="00A14E66"/>
    <w:rPr>
      <w:b/>
      <w:bCs/>
    </w:rPr>
  </w:style>
  <w:style w:type="character" w:customStyle="1" w:styleId="Heading1Char">
    <w:name w:val="Heading 1 Char"/>
    <w:basedOn w:val="DefaultParagraphFont"/>
    <w:link w:val="Heading1"/>
    <w:uiPriority w:val="9"/>
    <w:rsid w:val="007C3F6A"/>
    <w:rPr>
      <w:rFonts w:ascii="Times New Roman" w:eastAsiaTheme="majorEastAsia" w:hAnsi="Times New Roman" w:cstheme="majorBidi"/>
      <w:b/>
      <w:bCs/>
      <w:noProof/>
      <w:sz w:val="40"/>
      <w:szCs w:val="28"/>
    </w:rPr>
  </w:style>
  <w:style w:type="table" w:styleId="TableGrid">
    <w:name w:val="Table Grid"/>
    <w:basedOn w:val="TableNormal"/>
    <w:uiPriority w:val="59"/>
    <w:rsid w:val="00B52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gnatureBlocks">
    <w:name w:val="Signature Blocks"/>
    <w:qFormat/>
    <w:rsid w:val="00074381"/>
    <w:pPr>
      <w:spacing w:after="0" w:line="240" w:lineRule="auto"/>
      <w:jc w:val="right"/>
    </w:pPr>
    <w:rPr>
      <w:rFonts w:asciiTheme="majorBidi" w:hAnsiTheme="majorBidi" w:cstheme="majorBidi"/>
      <w:sz w:val="24"/>
      <w:szCs w:val="24"/>
    </w:rPr>
  </w:style>
  <w:style w:type="paragraph" w:styleId="TOC1">
    <w:name w:val="toc 1"/>
    <w:basedOn w:val="Normal"/>
    <w:next w:val="Normal"/>
    <w:autoRedefine/>
    <w:uiPriority w:val="39"/>
    <w:unhideWhenUsed/>
    <w:rsid w:val="00A04377"/>
    <w:pPr>
      <w:spacing w:after="100"/>
    </w:pPr>
  </w:style>
  <w:style w:type="character" w:styleId="Hyperlink">
    <w:name w:val="Hyperlink"/>
    <w:basedOn w:val="DefaultParagraphFont"/>
    <w:uiPriority w:val="99"/>
    <w:unhideWhenUsed/>
    <w:rsid w:val="00A04377"/>
    <w:rPr>
      <w:color w:val="0000FF" w:themeColor="hyperlink"/>
      <w:u w:val="single"/>
    </w:rPr>
  </w:style>
  <w:style w:type="paragraph" w:customStyle="1" w:styleId="TOC">
    <w:name w:val="TOC"/>
    <w:qFormat/>
    <w:rsid w:val="00A04377"/>
    <w:pPr>
      <w:tabs>
        <w:tab w:val="right" w:leader="dot" w:pos="8297"/>
      </w:tabs>
      <w:spacing w:after="0" w:line="240" w:lineRule="auto"/>
      <w:contextualSpacing/>
      <w:jc w:val="both"/>
    </w:pPr>
    <w:rPr>
      <w:rFonts w:ascii="Times New Roman" w:hAnsi="Times New Roman"/>
      <w:noProof/>
      <w:sz w:val="24"/>
    </w:rPr>
  </w:style>
  <w:style w:type="paragraph" w:customStyle="1" w:styleId="SubSubSubSection">
    <w:name w:val="SubSubSubSection"/>
    <w:basedOn w:val="Heading4"/>
    <w:qFormat/>
    <w:rsid w:val="00F01F00"/>
    <w:pPr>
      <w:ind w:firstLine="0"/>
    </w:pPr>
    <w:rPr>
      <w:rFonts w:ascii="Times New Roman" w:hAnsi="Times New Roman"/>
    </w:rPr>
  </w:style>
  <w:style w:type="paragraph" w:styleId="TOC2">
    <w:name w:val="toc 2"/>
    <w:basedOn w:val="Normal"/>
    <w:next w:val="Normal"/>
    <w:autoRedefine/>
    <w:uiPriority w:val="39"/>
    <w:unhideWhenUsed/>
    <w:rsid w:val="004D4F19"/>
    <w:pPr>
      <w:spacing w:after="100"/>
      <w:ind w:left="240"/>
    </w:pPr>
  </w:style>
  <w:style w:type="paragraph" w:customStyle="1" w:styleId="ChapterHeading">
    <w:name w:val="Chapter Heading"/>
    <w:basedOn w:val="Heading1"/>
    <w:qFormat/>
    <w:rsid w:val="00DB534E"/>
    <w:pPr>
      <w:numPr>
        <w:numId w:val="5"/>
      </w:numPr>
      <w:spacing w:after="1420"/>
    </w:pPr>
    <w:rPr>
      <w:color w:val="000000" w:themeColor="text1"/>
    </w:rPr>
  </w:style>
  <w:style w:type="character" w:customStyle="1" w:styleId="Heading2Char">
    <w:name w:val="Heading 2 Char"/>
    <w:basedOn w:val="DefaultParagraphFont"/>
    <w:link w:val="Heading2"/>
    <w:uiPriority w:val="9"/>
    <w:rsid w:val="00156306"/>
    <w:rPr>
      <w:rFonts w:ascii="Times New Roman" w:eastAsiaTheme="majorEastAsia" w:hAnsi="Times New Roman" w:cstheme="majorBidi"/>
      <w:b/>
      <w:bCs/>
      <w:noProof/>
      <w:color w:val="000000" w:themeColor="text1"/>
      <w:sz w:val="32"/>
      <w:szCs w:val="26"/>
    </w:rPr>
  </w:style>
  <w:style w:type="paragraph" w:customStyle="1" w:styleId="Subsection">
    <w:name w:val="Subsection"/>
    <w:basedOn w:val="Heading2"/>
    <w:qFormat/>
    <w:rsid w:val="00301613"/>
    <w:pPr>
      <w:numPr>
        <w:numId w:val="5"/>
      </w:numPr>
    </w:pPr>
  </w:style>
  <w:style w:type="paragraph" w:customStyle="1" w:styleId="SubSubSection">
    <w:name w:val="SubSubSection"/>
    <w:basedOn w:val="Heading3"/>
    <w:qFormat/>
    <w:rsid w:val="0081341B"/>
    <w:pPr>
      <w:numPr>
        <w:numId w:val="5"/>
      </w:numPr>
      <w:contextualSpacing/>
    </w:pPr>
    <w:rPr>
      <w:color w:val="auto"/>
      <w:sz w:val="28"/>
    </w:rPr>
  </w:style>
  <w:style w:type="paragraph" w:styleId="ListParagraph">
    <w:name w:val="List Paragraph"/>
    <w:basedOn w:val="Normal"/>
    <w:uiPriority w:val="34"/>
    <w:qFormat/>
    <w:rsid w:val="00F047D4"/>
    <w:pPr>
      <w:ind w:left="720"/>
      <w:contextualSpacing/>
    </w:pPr>
  </w:style>
  <w:style w:type="character" w:customStyle="1" w:styleId="Heading3Char">
    <w:name w:val="Heading 3 Char"/>
    <w:basedOn w:val="DefaultParagraphFont"/>
    <w:link w:val="Heading3"/>
    <w:uiPriority w:val="9"/>
    <w:rsid w:val="007C3F6A"/>
    <w:rPr>
      <w:rFonts w:asciiTheme="majorBidi" w:eastAsiaTheme="majorEastAsia" w:hAnsiTheme="majorBidi" w:cstheme="majorBidi"/>
      <w:b/>
      <w:bCs/>
      <w:noProof/>
      <w:color w:val="000000" w:themeColor="text1"/>
      <w:sz w:val="32"/>
    </w:rPr>
  </w:style>
  <w:style w:type="character" w:customStyle="1" w:styleId="Heading4Char">
    <w:name w:val="Heading 4 Char"/>
    <w:basedOn w:val="DefaultParagraphFont"/>
    <w:link w:val="Heading4"/>
    <w:uiPriority w:val="9"/>
    <w:rsid w:val="007C3F6A"/>
    <w:rPr>
      <w:rFonts w:asciiTheme="majorBidi" w:eastAsiaTheme="majorEastAsia" w:hAnsiTheme="majorBidi" w:cstheme="majorBidi"/>
      <w:b/>
      <w:bCs/>
      <w:i/>
      <w:iCs/>
      <w:noProof/>
      <w:color w:val="000000" w:themeColor="text1"/>
      <w:sz w:val="24"/>
    </w:rPr>
  </w:style>
  <w:style w:type="paragraph" w:styleId="TOC3">
    <w:name w:val="toc 3"/>
    <w:basedOn w:val="Normal"/>
    <w:next w:val="Normal"/>
    <w:autoRedefine/>
    <w:uiPriority w:val="39"/>
    <w:unhideWhenUsed/>
    <w:rsid w:val="004D4F19"/>
    <w:pPr>
      <w:spacing w:after="100"/>
      <w:ind w:left="480"/>
    </w:pPr>
  </w:style>
  <w:style w:type="paragraph" w:styleId="TOCHeading">
    <w:name w:val="TOC Heading"/>
    <w:basedOn w:val="Heading1"/>
    <w:next w:val="Normal"/>
    <w:uiPriority w:val="39"/>
    <w:semiHidden/>
    <w:unhideWhenUsed/>
    <w:qFormat/>
    <w:rsid w:val="00E10A04"/>
    <w:pPr>
      <w:spacing w:line="276" w:lineRule="auto"/>
      <w:jc w:val="left"/>
      <w:outlineLvl w:val="9"/>
    </w:pPr>
    <w:rPr>
      <w:noProof w:val="0"/>
      <w:lang w:eastAsia="ja-JP"/>
    </w:rPr>
  </w:style>
  <w:style w:type="paragraph" w:styleId="Caption">
    <w:name w:val="caption"/>
    <w:basedOn w:val="Normal"/>
    <w:next w:val="Normal"/>
    <w:unhideWhenUsed/>
    <w:qFormat/>
    <w:rsid w:val="004F2EEB"/>
    <w:pPr>
      <w:spacing w:line="240" w:lineRule="auto"/>
      <w:ind w:firstLine="0"/>
      <w:contextualSpacing/>
      <w:jc w:val="center"/>
    </w:pPr>
    <w:rPr>
      <w:b/>
      <w:bCs/>
      <w:szCs w:val="18"/>
    </w:rPr>
  </w:style>
  <w:style w:type="paragraph" w:styleId="TableofFigures">
    <w:name w:val="table of figures"/>
    <w:basedOn w:val="Normal"/>
    <w:next w:val="Normal"/>
    <w:uiPriority w:val="99"/>
    <w:unhideWhenUsed/>
    <w:rsid w:val="00C94227"/>
    <w:pPr>
      <w:spacing w:after="0"/>
    </w:pPr>
  </w:style>
  <w:style w:type="paragraph" w:customStyle="1" w:styleId="DecimalAligned">
    <w:name w:val="Decimal Aligned"/>
    <w:basedOn w:val="Normal"/>
    <w:uiPriority w:val="40"/>
    <w:qFormat/>
    <w:rsid w:val="00427FED"/>
    <w:pPr>
      <w:tabs>
        <w:tab w:val="decimal" w:pos="360"/>
      </w:tabs>
      <w:spacing w:after="0" w:line="276" w:lineRule="auto"/>
      <w:ind w:firstLine="0"/>
      <w:jc w:val="left"/>
    </w:pPr>
    <w:rPr>
      <w:rFonts w:asciiTheme="majorBidi" w:eastAsiaTheme="minorEastAsia" w:hAnsiTheme="majorBidi" w:cstheme="majorBidi"/>
      <w:noProof w:val="0"/>
      <w:color w:val="000000" w:themeColor="text1"/>
      <w:sz w:val="22"/>
      <w:lang w:eastAsia="ja-JP"/>
    </w:rPr>
  </w:style>
  <w:style w:type="paragraph" w:styleId="FootnoteText">
    <w:name w:val="footnote text"/>
    <w:basedOn w:val="Normal"/>
    <w:link w:val="FootnoteTextChar"/>
    <w:uiPriority w:val="99"/>
    <w:unhideWhenUsed/>
    <w:rsid w:val="009503FF"/>
    <w:pPr>
      <w:spacing w:after="0" w:line="240" w:lineRule="auto"/>
      <w:ind w:firstLine="0"/>
      <w:jc w:val="left"/>
    </w:pPr>
    <w:rPr>
      <w:rFonts w:eastAsiaTheme="minorEastAsia"/>
      <w:noProof w:val="0"/>
      <w:sz w:val="16"/>
      <w:szCs w:val="16"/>
      <w:lang w:eastAsia="ja-JP"/>
    </w:rPr>
  </w:style>
  <w:style w:type="character" w:customStyle="1" w:styleId="FootnoteTextChar">
    <w:name w:val="Footnote Text Char"/>
    <w:basedOn w:val="DefaultParagraphFont"/>
    <w:link w:val="FootnoteText"/>
    <w:uiPriority w:val="99"/>
    <w:rsid w:val="009503FF"/>
    <w:rPr>
      <w:rFonts w:ascii="Times New Roman" w:eastAsiaTheme="minorEastAsia" w:hAnsi="Times New Roman"/>
      <w:sz w:val="16"/>
      <w:szCs w:val="16"/>
      <w:lang w:eastAsia="ja-JP"/>
    </w:rPr>
  </w:style>
  <w:style w:type="character" w:styleId="SubtleEmphasis">
    <w:name w:val="Subtle Emphasis"/>
    <w:basedOn w:val="DefaultParagraphFont"/>
    <w:uiPriority w:val="19"/>
    <w:qFormat/>
    <w:rsid w:val="00844A7C"/>
    <w:rPr>
      <w:i/>
      <w:iCs/>
      <w:color w:val="7F7F7F" w:themeColor="text1" w:themeTint="80"/>
    </w:rPr>
  </w:style>
  <w:style w:type="table" w:styleId="LightShading-Accent1">
    <w:name w:val="Light Shading Accent 1"/>
    <w:basedOn w:val="TableNormal"/>
    <w:uiPriority w:val="60"/>
    <w:rsid w:val="00844A7C"/>
    <w:pPr>
      <w:spacing w:after="0" w:line="240" w:lineRule="auto"/>
    </w:pPr>
    <w:rPr>
      <w:rFonts w:eastAsiaTheme="minorEastAsia"/>
      <w:color w:val="365F91" w:themeColor="accent1" w:themeShade="BF"/>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alendar1">
    <w:name w:val="Calendar 1"/>
    <w:basedOn w:val="TableNormal"/>
    <w:uiPriority w:val="99"/>
    <w:qFormat/>
    <w:rsid w:val="00D61E33"/>
    <w:pPr>
      <w:spacing w:after="0" w:line="240" w:lineRule="auto"/>
    </w:pPr>
    <w:rPr>
      <w:rFonts w:eastAsiaTheme="minorEastAsia"/>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FootnoteReference">
    <w:name w:val="footnote reference"/>
    <w:basedOn w:val="DefaultParagraphFont"/>
    <w:uiPriority w:val="99"/>
    <w:semiHidden/>
    <w:unhideWhenUsed/>
    <w:rsid w:val="00D0350E"/>
    <w:rPr>
      <w:vertAlign w:val="superscript"/>
    </w:rPr>
  </w:style>
  <w:style w:type="character" w:styleId="PlaceholderText">
    <w:name w:val="Placeholder Text"/>
    <w:basedOn w:val="DefaultParagraphFont"/>
    <w:uiPriority w:val="99"/>
    <w:semiHidden/>
    <w:rsid w:val="00262E5D"/>
    <w:rPr>
      <w:color w:val="808080"/>
    </w:rPr>
  </w:style>
  <w:style w:type="character" w:customStyle="1" w:styleId="Heading5Char">
    <w:name w:val="Heading 5 Char"/>
    <w:basedOn w:val="DefaultParagraphFont"/>
    <w:link w:val="Heading5"/>
    <w:uiPriority w:val="9"/>
    <w:semiHidden/>
    <w:rsid w:val="007C3F6A"/>
    <w:rPr>
      <w:rFonts w:asciiTheme="majorHAnsi" w:eastAsiaTheme="majorEastAsia" w:hAnsiTheme="majorHAnsi" w:cstheme="majorBidi"/>
      <w:noProof/>
      <w:color w:val="243F60" w:themeColor="accent1" w:themeShade="7F"/>
      <w:sz w:val="24"/>
    </w:rPr>
  </w:style>
  <w:style w:type="character" w:customStyle="1" w:styleId="Heading6Char">
    <w:name w:val="Heading 6 Char"/>
    <w:basedOn w:val="DefaultParagraphFont"/>
    <w:link w:val="Heading6"/>
    <w:uiPriority w:val="9"/>
    <w:semiHidden/>
    <w:rsid w:val="007C3F6A"/>
    <w:rPr>
      <w:rFonts w:asciiTheme="majorHAnsi" w:eastAsiaTheme="majorEastAsia" w:hAnsiTheme="majorHAnsi" w:cstheme="majorBidi"/>
      <w:i/>
      <w:iCs/>
      <w:noProof/>
      <w:color w:val="243F60" w:themeColor="accent1" w:themeShade="7F"/>
      <w:sz w:val="24"/>
    </w:rPr>
  </w:style>
  <w:style w:type="character" w:customStyle="1" w:styleId="Heading7Char">
    <w:name w:val="Heading 7 Char"/>
    <w:basedOn w:val="DefaultParagraphFont"/>
    <w:link w:val="Heading7"/>
    <w:uiPriority w:val="9"/>
    <w:semiHidden/>
    <w:rsid w:val="007C3F6A"/>
    <w:rPr>
      <w:rFonts w:asciiTheme="majorHAnsi" w:eastAsiaTheme="majorEastAsia" w:hAnsiTheme="majorHAnsi" w:cstheme="majorBidi"/>
      <w:i/>
      <w:iCs/>
      <w:noProof/>
      <w:color w:val="404040" w:themeColor="text1" w:themeTint="BF"/>
      <w:sz w:val="24"/>
    </w:rPr>
  </w:style>
  <w:style w:type="character" w:customStyle="1" w:styleId="Heading8Char">
    <w:name w:val="Heading 8 Char"/>
    <w:basedOn w:val="DefaultParagraphFont"/>
    <w:link w:val="Heading8"/>
    <w:uiPriority w:val="9"/>
    <w:semiHidden/>
    <w:rsid w:val="007C3F6A"/>
    <w:rPr>
      <w:rFonts w:asciiTheme="majorHAnsi" w:eastAsiaTheme="majorEastAsia" w:hAnsiTheme="majorHAnsi" w:cstheme="majorBidi"/>
      <w:noProof/>
      <w:color w:val="404040" w:themeColor="text1" w:themeTint="BF"/>
      <w:sz w:val="20"/>
      <w:szCs w:val="20"/>
    </w:rPr>
  </w:style>
  <w:style w:type="character" w:customStyle="1" w:styleId="Heading9Char">
    <w:name w:val="Heading 9 Char"/>
    <w:basedOn w:val="DefaultParagraphFont"/>
    <w:link w:val="Heading9"/>
    <w:uiPriority w:val="9"/>
    <w:semiHidden/>
    <w:rsid w:val="007C3F6A"/>
    <w:rPr>
      <w:rFonts w:asciiTheme="majorHAnsi" w:eastAsiaTheme="majorEastAsia" w:hAnsiTheme="majorHAnsi" w:cstheme="majorBidi"/>
      <w:i/>
      <w:iCs/>
      <w:noProof/>
      <w:color w:val="404040" w:themeColor="text1" w:themeTint="BF"/>
      <w:sz w:val="20"/>
      <w:szCs w:val="20"/>
    </w:rPr>
  </w:style>
  <w:style w:type="paragraph" w:styleId="Bibliography">
    <w:name w:val="Bibliography"/>
    <w:basedOn w:val="Normal"/>
    <w:next w:val="Normal"/>
    <w:uiPriority w:val="37"/>
    <w:unhideWhenUsed/>
    <w:rsid w:val="00D618E7"/>
    <w:pPr>
      <w:tabs>
        <w:tab w:val="left" w:pos="384"/>
      </w:tabs>
      <w:spacing w:after="0" w:line="240" w:lineRule="auto"/>
      <w:ind w:left="384" w:hanging="384"/>
    </w:pPr>
  </w:style>
  <w:style w:type="paragraph" w:customStyle="1" w:styleId="ThesisCitation">
    <w:name w:val="ThesisCitation"/>
    <w:basedOn w:val="Normal"/>
    <w:rsid w:val="002223D1"/>
    <w:pPr>
      <w:spacing w:after="360" w:line="240" w:lineRule="auto"/>
      <w:ind w:firstLine="0"/>
      <w:jc w:val="left"/>
    </w:pPr>
    <w:rPr>
      <w:rFonts w:eastAsia="Times New Roman" w:cs="Times New Roman"/>
      <w:noProof w:val="0"/>
      <w:szCs w:val="24"/>
    </w:rPr>
  </w:style>
  <w:style w:type="paragraph" w:customStyle="1" w:styleId="ThesisParagraph">
    <w:name w:val="ThesisParagraph"/>
    <w:basedOn w:val="Normal"/>
    <w:link w:val="ThesisParagraphChar"/>
    <w:rsid w:val="00FA0CA0"/>
    <w:pPr>
      <w:spacing w:after="0" w:line="480" w:lineRule="auto"/>
      <w:ind w:firstLine="720"/>
      <w:jc w:val="left"/>
    </w:pPr>
    <w:rPr>
      <w:rFonts w:eastAsia="Times New Roman" w:cs="Times New Roman"/>
      <w:noProof w:val="0"/>
      <w:szCs w:val="24"/>
    </w:rPr>
  </w:style>
  <w:style w:type="character" w:customStyle="1" w:styleId="ThesisParagraphChar">
    <w:name w:val="ThesisParagraph Char"/>
    <w:link w:val="ThesisParagraph"/>
    <w:rsid w:val="00FA0CA0"/>
    <w:rPr>
      <w:rFonts w:ascii="Times New Roman" w:eastAsia="Times New Roman" w:hAnsi="Times New Roman" w:cs="Times New Roman"/>
      <w:sz w:val="24"/>
      <w:szCs w:val="24"/>
    </w:rPr>
  </w:style>
  <w:style w:type="paragraph" w:customStyle="1" w:styleId="AllCapsCentered">
    <w:name w:val="All Caps Centered"/>
    <w:basedOn w:val="Normal"/>
    <w:rsid w:val="00FA0CA0"/>
    <w:pPr>
      <w:spacing w:after="0" w:line="480" w:lineRule="auto"/>
      <w:ind w:firstLine="0"/>
      <w:jc w:val="center"/>
    </w:pPr>
    <w:rPr>
      <w:rFonts w:eastAsia="Times New Roman" w:cs="Times New Roman"/>
      <w:b/>
      <w:caps/>
      <w:noProof w:val="0"/>
      <w:szCs w:val="20"/>
    </w:rPr>
  </w:style>
  <w:style w:type="paragraph" w:styleId="NoSpacing">
    <w:name w:val="No Spacing"/>
    <w:uiPriority w:val="1"/>
    <w:qFormat/>
    <w:rsid w:val="00C441EA"/>
    <w:pPr>
      <w:spacing w:after="0" w:line="240" w:lineRule="auto"/>
    </w:pPr>
    <w:rPr>
      <w:rFonts w:ascii="Calibri" w:eastAsia="Calibri" w:hAnsi="Calibri" w:cs="Times New Roman"/>
    </w:rPr>
  </w:style>
  <w:style w:type="paragraph" w:customStyle="1" w:styleId="template">
    <w:name w:val="template"/>
    <w:basedOn w:val="Normal"/>
    <w:rsid w:val="00C441EA"/>
    <w:pPr>
      <w:spacing w:after="0" w:line="240" w:lineRule="exact"/>
      <w:ind w:firstLine="0"/>
      <w:jc w:val="left"/>
    </w:pPr>
    <w:rPr>
      <w:rFonts w:ascii="Arial" w:eastAsia="Times New Roman" w:hAnsi="Arial" w:cs="Times New Roman"/>
      <w:i/>
      <w:noProof w:val="0"/>
      <w:sz w:val="22"/>
      <w:szCs w:val="20"/>
    </w:rPr>
  </w:style>
  <w:style w:type="paragraph" w:styleId="BodyTextIndent">
    <w:name w:val="Body Text Indent"/>
    <w:basedOn w:val="Normal"/>
    <w:link w:val="BodyTextIndentChar"/>
    <w:rsid w:val="00B91915"/>
    <w:pPr>
      <w:spacing w:after="120" w:line="240" w:lineRule="auto"/>
      <w:ind w:left="360" w:firstLine="0"/>
      <w:jc w:val="left"/>
    </w:pPr>
    <w:rPr>
      <w:rFonts w:eastAsia="Times New Roman" w:cs="Times New Roman"/>
      <w:noProof w:val="0"/>
      <w:szCs w:val="24"/>
    </w:rPr>
  </w:style>
  <w:style w:type="character" w:customStyle="1" w:styleId="BodyTextIndentChar">
    <w:name w:val="Body Text Indent Char"/>
    <w:basedOn w:val="DefaultParagraphFont"/>
    <w:link w:val="BodyTextIndent"/>
    <w:rsid w:val="00B91915"/>
    <w:rPr>
      <w:rFonts w:ascii="Times New Roman" w:eastAsia="Times New Roman" w:hAnsi="Times New Roman" w:cs="Times New Roman"/>
      <w:sz w:val="24"/>
      <w:szCs w:val="24"/>
    </w:rPr>
  </w:style>
  <w:style w:type="paragraph" w:styleId="Subtitle">
    <w:name w:val="Subtitle"/>
    <w:basedOn w:val="Normal"/>
    <w:link w:val="SubtitleChar"/>
    <w:qFormat/>
    <w:rsid w:val="00B91915"/>
    <w:pPr>
      <w:spacing w:before="360" w:after="360" w:line="240" w:lineRule="auto"/>
      <w:ind w:firstLine="0"/>
      <w:jc w:val="center"/>
      <w:outlineLvl w:val="1"/>
    </w:pPr>
    <w:rPr>
      <w:rFonts w:ascii="Arial" w:eastAsia="Times New Roman" w:hAnsi="Arial" w:cs="Times New Roman"/>
      <w:b/>
      <w:bCs/>
      <w:noProof w:val="0"/>
      <w:sz w:val="28"/>
      <w:szCs w:val="24"/>
      <w:lang w:val="en-IE"/>
    </w:rPr>
  </w:style>
  <w:style w:type="character" w:customStyle="1" w:styleId="SubtitleChar">
    <w:name w:val="Subtitle Char"/>
    <w:basedOn w:val="DefaultParagraphFont"/>
    <w:link w:val="Subtitle"/>
    <w:rsid w:val="00B91915"/>
    <w:rPr>
      <w:rFonts w:ascii="Arial" w:eastAsia="Times New Roman" w:hAnsi="Arial" w:cs="Times New Roman"/>
      <w:b/>
      <w:bCs/>
      <w:sz w:val="28"/>
      <w:szCs w:val="24"/>
      <w:lang w:val="en-IE"/>
    </w:rPr>
  </w:style>
  <w:style w:type="paragraph" w:customStyle="1" w:styleId="Author">
    <w:name w:val="Author"/>
    <w:basedOn w:val="Subtitle"/>
    <w:rsid w:val="00B91915"/>
    <w:pPr>
      <w:spacing w:before="480"/>
    </w:pPr>
  </w:style>
  <w:style w:type="paragraph" w:customStyle="1" w:styleId="Dept">
    <w:name w:val="Dept"/>
    <w:basedOn w:val="Normal"/>
    <w:rsid w:val="00B91915"/>
    <w:pPr>
      <w:spacing w:before="120" w:after="240" w:line="240" w:lineRule="auto"/>
      <w:ind w:firstLine="0"/>
      <w:jc w:val="center"/>
    </w:pPr>
    <w:rPr>
      <w:rFonts w:eastAsia="Times New Roman" w:cs="Times New Roman"/>
      <w:noProof w:val="0"/>
      <w:sz w:val="22"/>
      <w:szCs w:val="24"/>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8731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https://i.pinimg.com/originals/36/dc/18/36dc180c37e99b4ebf4a9135f1a05e72.pn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hyperlink" Target="http://libinfo.uark.edu/webdocs/reference/ENGRavoidplagiarism.pdf" TargetMode="External"/><Relationship Id="rId10" Type="http://schemas.openxmlformats.org/officeDocument/2006/relationships/footer" Target="footer1.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https://www.result.pk/_images/articles/images/2020-01/7118_1_97146.png" TargetMode="External"/><Relationship Id="rId14" Type="http://schemas.openxmlformats.org/officeDocument/2006/relationships/footer" Target="footer3.xml"/><Relationship Id="rId22" Type="http://schemas.openxmlformats.org/officeDocument/2006/relationships/hyperlink" Target="http://www.uark.edu/registrar/classes/calcover.htm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55ED9807691475B870EA4605C7263CA"/>
        <w:category>
          <w:name w:val="General"/>
          <w:gallery w:val="placeholder"/>
        </w:category>
        <w:types>
          <w:type w:val="bbPlcHdr"/>
        </w:types>
        <w:behaviors>
          <w:behavior w:val="content"/>
        </w:behaviors>
        <w:guid w:val="{AE7E37C6-6F85-4629-B5D8-B7EFD206F7B2}"/>
      </w:docPartPr>
      <w:docPartBody>
        <w:p w:rsidR="002844A5" w:rsidRDefault="00E21E31" w:rsidP="00E21E31">
          <w:pPr>
            <w:pStyle w:val="755ED9807691475B870EA4605C7263CA"/>
          </w:pPr>
          <w:r>
            <w:rPr>
              <w:color w:val="7F7F7F" w:themeColor="text1" w:themeTint="80"/>
            </w:rPr>
            <w:t>[Document title]</w:t>
          </w:r>
        </w:p>
      </w:docPartBody>
    </w:docPart>
    <w:docPart>
      <w:docPartPr>
        <w:name w:val="D72BDB7349774F3EB8EAAC82F3225720"/>
        <w:category>
          <w:name w:val="General"/>
          <w:gallery w:val="placeholder"/>
        </w:category>
        <w:types>
          <w:type w:val="bbPlcHdr"/>
        </w:types>
        <w:behaviors>
          <w:behavior w:val="content"/>
        </w:behaviors>
        <w:guid w:val="{B6A72B10-8D76-4C9C-BCD8-99F3C6467985}"/>
      </w:docPartPr>
      <w:docPartBody>
        <w:p w:rsidR="002844A5" w:rsidRDefault="00E21E31" w:rsidP="00E21E31">
          <w:pPr>
            <w:pStyle w:val="D72BDB7349774F3EB8EAAC82F3225720"/>
          </w:pPr>
          <w:r>
            <w:rPr>
              <w:color w:val="7F7F7F" w:themeColor="text1" w:themeTint="80"/>
            </w:rPr>
            <w:t>[Document title]</w:t>
          </w:r>
        </w:p>
      </w:docPartBody>
    </w:docPart>
    <w:docPart>
      <w:docPartPr>
        <w:name w:val="17A93605CB064B318450C53A0ED26B28"/>
        <w:category>
          <w:name w:val="General"/>
          <w:gallery w:val="placeholder"/>
        </w:category>
        <w:types>
          <w:type w:val="bbPlcHdr"/>
        </w:types>
        <w:behaviors>
          <w:behavior w:val="content"/>
        </w:behaviors>
        <w:guid w:val="{7BF0C1F9-B41D-4E94-85CB-7199AF0C478D}"/>
      </w:docPartPr>
      <w:docPartBody>
        <w:p w:rsidR="002844A5" w:rsidRDefault="00E21E31" w:rsidP="00E21E31">
          <w:pPr>
            <w:pStyle w:val="17A93605CB064B318450C53A0ED26B28"/>
          </w:pPr>
          <w:r>
            <w:rPr>
              <w:color w:val="7F7F7F" w:themeColor="text1" w:themeTint="80"/>
            </w:rPr>
            <w:t>[Document title]</w:t>
          </w:r>
        </w:p>
      </w:docPartBody>
    </w:docPart>
    <w:docPart>
      <w:docPartPr>
        <w:name w:val="9FD6761E38EB45109C7BFF4461ED9688"/>
        <w:category>
          <w:name w:val="General"/>
          <w:gallery w:val="placeholder"/>
        </w:category>
        <w:types>
          <w:type w:val="bbPlcHdr"/>
        </w:types>
        <w:behaviors>
          <w:behavior w:val="content"/>
        </w:behaviors>
        <w:guid w:val="{926E5369-D444-4726-8D07-308BE8AD1098}"/>
      </w:docPartPr>
      <w:docPartBody>
        <w:p w:rsidR="002844A5" w:rsidRDefault="00E21E31" w:rsidP="00E21E31">
          <w:pPr>
            <w:pStyle w:val="9FD6761E38EB45109C7BFF4461ED9688"/>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E31"/>
    <w:rsid w:val="00021613"/>
    <w:rsid w:val="002237EE"/>
    <w:rsid w:val="00240F7B"/>
    <w:rsid w:val="002844A5"/>
    <w:rsid w:val="0056463D"/>
    <w:rsid w:val="00A86E7B"/>
    <w:rsid w:val="00DA79CC"/>
    <w:rsid w:val="00E21E31"/>
    <w:rsid w:val="00E65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5ED9807691475B870EA4605C7263CA">
    <w:name w:val="755ED9807691475B870EA4605C7263CA"/>
    <w:rsid w:val="00E21E31"/>
  </w:style>
  <w:style w:type="paragraph" w:customStyle="1" w:styleId="D72BDB7349774F3EB8EAAC82F3225720">
    <w:name w:val="D72BDB7349774F3EB8EAAC82F3225720"/>
    <w:rsid w:val="00E21E31"/>
  </w:style>
  <w:style w:type="paragraph" w:customStyle="1" w:styleId="17A93605CB064B318450C53A0ED26B28">
    <w:name w:val="17A93605CB064B318450C53A0ED26B28"/>
    <w:rsid w:val="00E21E31"/>
  </w:style>
  <w:style w:type="paragraph" w:customStyle="1" w:styleId="9FD6761E38EB45109C7BFF4461ED9688">
    <w:name w:val="9FD6761E38EB45109C7BFF4461ED9688"/>
    <w:rsid w:val="00E21E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CBB4E-FA9F-4CF4-8ED3-96C766E1B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1</Pages>
  <Words>7413</Words>
  <Characters>4225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Ensemble Database Mining And Genome</vt:lpstr>
    </vt:vector>
  </TitlesOfParts>
  <Company>Microsoft</Company>
  <LinksUpToDate>false</LinksUpToDate>
  <CharactersWithSpaces>4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semble Database Mining And Genome</dc:title>
  <dc:creator>Afsar</dc:creator>
  <cp:lastModifiedBy>Windows User</cp:lastModifiedBy>
  <cp:revision>150</cp:revision>
  <cp:lastPrinted>2015-02-27T11:15:00Z</cp:lastPrinted>
  <dcterms:created xsi:type="dcterms:W3CDTF">2015-01-21T13:19:00Z</dcterms:created>
  <dcterms:modified xsi:type="dcterms:W3CDTF">2021-11-26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uLjvs0l"/&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